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C0620" w14:textId="77777777" w:rsidR="004F754D" w:rsidRPr="00E35610" w:rsidRDefault="004F754D" w:rsidP="0076348B">
      <w:pPr>
        <w:pStyle w:val="Heading1"/>
      </w:pPr>
      <w:r w:rsidRPr="00E35610">
        <w:rPr>
          <w:noProof/>
          <w:lang w:eastAsia="de-AT"/>
        </w:rPr>
        <w:drawing>
          <wp:anchor distT="0" distB="0" distL="114300" distR="114300" simplePos="0" relativeHeight="251672576" behindDoc="1" locked="0" layoutInCell="1" allowOverlap="1" wp14:anchorId="7B8DDC71" wp14:editId="0C4ECEF8">
            <wp:simplePos x="0" y="0"/>
            <wp:positionH relativeFrom="column">
              <wp:posOffset>4251960</wp:posOffset>
            </wp:positionH>
            <wp:positionV relativeFrom="paragraph">
              <wp:posOffset>-415290</wp:posOffset>
            </wp:positionV>
            <wp:extent cx="2171700" cy="1498600"/>
            <wp:effectExtent l="0" t="0" r="0" b="0"/>
            <wp:wrapNone/>
            <wp:docPr id="10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 descr="Graphical user interface, text, applicati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149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3CD2C" w14:textId="77777777" w:rsidR="004F754D" w:rsidRPr="00E35610" w:rsidRDefault="004F754D" w:rsidP="004F754D">
      <w:pPr>
        <w:spacing w:before="2000"/>
        <w:jc w:val="center"/>
        <w:rPr>
          <w:rFonts w:cs="Calibri"/>
          <w:sz w:val="52"/>
          <w:szCs w:val="52"/>
        </w:rPr>
      </w:pPr>
      <w:r w:rsidRPr="00E35610">
        <w:rPr>
          <w:rFonts w:cs="Calibri"/>
          <w:sz w:val="52"/>
          <w:szCs w:val="52"/>
        </w:rPr>
        <w:t>Master Thesis</w:t>
      </w:r>
    </w:p>
    <w:p w14:paraId="63D2D8C4" w14:textId="1569A8A2" w:rsidR="004F754D" w:rsidRPr="00E35610" w:rsidRDefault="004F754D" w:rsidP="004F754D">
      <w:pPr>
        <w:spacing w:before="1200"/>
        <w:jc w:val="center"/>
        <w:rPr>
          <w:rFonts w:cs="Calibri"/>
          <w:b/>
          <w:bCs/>
          <w:sz w:val="40"/>
          <w:szCs w:val="40"/>
        </w:rPr>
      </w:pPr>
      <w:r w:rsidRPr="00E35610">
        <w:rPr>
          <w:rFonts w:cs="Calibri"/>
          <w:b/>
          <w:bCs/>
          <w:sz w:val="40"/>
          <w:szCs w:val="40"/>
        </w:rPr>
        <w:t>Mapping the distribution of Austrian wastewater treatment plants smaller than 500 PEs</w:t>
      </w:r>
    </w:p>
    <w:p w14:paraId="2AD2B17E" w14:textId="77777777" w:rsidR="004F754D" w:rsidRPr="00E35610" w:rsidRDefault="004F754D" w:rsidP="004F754D">
      <w:pPr>
        <w:spacing w:before="800"/>
        <w:jc w:val="center"/>
        <w:rPr>
          <w:rFonts w:cs="Calibri"/>
          <w:sz w:val="24"/>
        </w:rPr>
      </w:pPr>
      <w:r w:rsidRPr="00E35610">
        <w:rPr>
          <w:rFonts w:cs="Calibri"/>
          <w:sz w:val="24"/>
        </w:rPr>
        <w:t>Submitted by</w:t>
      </w:r>
    </w:p>
    <w:p w14:paraId="6FF003E4" w14:textId="362ADC48" w:rsidR="004F754D" w:rsidRPr="00E35610" w:rsidRDefault="004F754D" w:rsidP="004F754D">
      <w:pPr>
        <w:jc w:val="center"/>
        <w:rPr>
          <w:rFonts w:cs="Calibri"/>
          <w:b/>
          <w:bCs/>
          <w:sz w:val="32"/>
          <w:szCs w:val="32"/>
        </w:rPr>
      </w:pPr>
      <w:r w:rsidRPr="00E35610">
        <w:rPr>
          <w:rFonts w:cs="Calibri"/>
          <w:b/>
          <w:bCs/>
          <w:sz w:val="32"/>
          <w:szCs w:val="32"/>
        </w:rPr>
        <w:t>Dellagiacoma Fabrizio, BSc</w:t>
      </w:r>
    </w:p>
    <w:p w14:paraId="65D228DA" w14:textId="77777777" w:rsidR="004F754D" w:rsidRPr="00E35610" w:rsidRDefault="004F754D" w:rsidP="004F754D">
      <w:pPr>
        <w:spacing w:before="1200"/>
        <w:jc w:val="center"/>
        <w:rPr>
          <w:rFonts w:cs="Calibri"/>
          <w:sz w:val="24"/>
        </w:rPr>
      </w:pPr>
      <w:r w:rsidRPr="00E35610">
        <w:rPr>
          <w:rFonts w:cs="Calibri"/>
          <w:sz w:val="24"/>
        </w:rPr>
        <w:t xml:space="preserve">in the framework of the Master </w:t>
      </w:r>
      <w:proofErr w:type="spellStart"/>
      <w:r w:rsidRPr="00E35610">
        <w:rPr>
          <w:rFonts w:cs="Calibri"/>
          <w:sz w:val="24"/>
        </w:rPr>
        <w:t>programme</w:t>
      </w:r>
      <w:proofErr w:type="spellEnd"/>
    </w:p>
    <w:p w14:paraId="4A762A1B" w14:textId="5A818B0F" w:rsidR="004F754D" w:rsidRPr="00E35610" w:rsidRDefault="004F754D" w:rsidP="004F754D">
      <w:pPr>
        <w:jc w:val="center"/>
        <w:rPr>
          <w:rFonts w:cs="Calibri"/>
          <w:sz w:val="32"/>
          <w:szCs w:val="32"/>
        </w:rPr>
      </w:pPr>
      <w:r w:rsidRPr="00E35610">
        <w:rPr>
          <w:rFonts w:cs="Calibri"/>
          <w:sz w:val="32"/>
          <w:szCs w:val="32"/>
        </w:rPr>
        <w:t xml:space="preserve">Natural Resources </w:t>
      </w:r>
      <w:proofErr w:type="spellStart"/>
      <w:r w:rsidRPr="00E35610">
        <w:rPr>
          <w:rFonts w:cs="Calibri"/>
          <w:sz w:val="32"/>
          <w:szCs w:val="32"/>
        </w:rPr>
        <w:t>Managament</w:t>
      </w:r>
      <w:proofErr w:type="spellEnd"/>
      <w:r w:rsidRPr="00E35610">
        <w:rPr>
          <w:rFonts w:cs="Calibri"/>
          <w:sz w:val="32"/>
          <w:szCs w:val="32"/>
        </w:rPr>
        <w:t xml:space="preserve"> and Environmental Engineering</w:t>
      </w:r>
    </w:p>
    <w:p w14:paraId="323A31C4" w14:textId="77777777" w:rsidR="004F754D" w:rsidRPr="00E35610" w:rsidRDefault="004F754D" w:rsidP="004F754D">
      <w:pPr>
        <w:spacing w:before="480" w:after="0"/>
        <w:jc w:val="center"/>
        <w:rPr>
          <w:rFonts w:cs="Calibri"/>
          <w:sz w:val="24"/>
        </w:rPr>
      </w:pPr>
      <w:r w:rsidRPr="00E35610">
        <w:rPr>
          <w:rFonts w:cs="Calibri"/>
          <w:sz w:val="24"/>
        </w:rPr>
        <w:t>in partial fulfilment of the requirements for the academic degree</w:t>
      </w:r>
    </w:p>
    <w:p w14:paraId="7D93EB84" w14:textId="7A0BD61D" w:rsidR="004F754D" w:rsidRPr="00E35610" w:rsidRDefault="004F754D" w:rsidP="004F754D">
      <w:pPr>
        <w:jc w:val="center"/>
        <w:rPr>
          <w:rFonts w:cs="Calibri"/>
          <w:sz w:val="32"/>
          <w:szCs w:val="32"/>
        </w:rPr>
      </w:pPr>
      <w:r w:rsidRPr="00E35610">
        <w:rPr>
          <w:rFonts w:cs="Calibri"/>
          <w:sz w:val="32"/>
          <w:szCs w:val="32"/>
        </w:rPr>
        <w:t>MSc</w:t>
      </w:r>
    </w:p>
    <w:p w14:paraId="2EBF1373" w14:textId="6DADA318" w:rsidR="004F754D" w:rsidRPr="00E35610" w:rsidRDefault="004F754D" w:rsidP="004F754D">
      <w:pPr>
        <w:spacing w:before="800"/>
        <w:jc w:val="center"/>
        <w:rPr>
          <w:rFonts w:cs="Calibri"/>
          <w:sz w:val="24"/>
        </w:rPr>
      </w:pPr>
      <w:r w:rsidRPr="00E35610">
        <w:rPr>
          <w:rFonts w:cs="Calibri"/>
          <w:sz w:val="24"/>
        </w:rPr>
        <w:t>Vienna, Month 2022</w:t>
      </w:r>
    </w:p>
    <w:p w14:paraId="7359FD37" w14:textId="77777777" w:rsidR="004F754D" w:rsidRPr="00E35610" w:rsidRDefault="004F754D" w:rsidP="004F754D">
      <w:pPr>
        <w:spacing w:before="800"/>
        <w:rPr>
          <w:rFonts w:cs="Calibri"/>
          <w:sz w:val="24"/>
        </w:rPr>
      </w:pPr>
      <w:r w:rsidRPr="00E35610">
        <w:rPr>
          <w:rFonts w:cs="Calibri"/>
          <w:sz w:val="24"/>
        </w:rPr>
        <w:t>Supervisor:</w:t>
      </w:r>
    </w:p>
    <w:p w14:paraId="5E540A09" w14:textId="77777777" w:rsidR="004F754D" w:rsidRPr="00E35610" w:rsidRDefault="004F754D" w:rsidP="004F754D">
      <w:pPr>
        <w:spacing w:after="0"/>
        <w:rPr>
          <w:rFonts w:cs="Calibri"/>
          <w:sz w:val="24"/>
        </w:rPr>
      </w:pPr>
      <w:r w:rsidRPr="00E35610">
        <w:rPr>
          <w:rFonts w:cs="Calibri"/>
          <w:sz w:val="24"/>
        </w:rPr>
        <w:t>Univ.Prof.</w:t>
      </w:r>
      <w:r w:rsidRPr="00E35610">
        <w:rPr>
          <w:rFonts w:cs="Calibri"/>
          <w:sz w:val="24"/>
          <w:vertAlign w:val="superscript"/>
        </w:rPr>
        <w:t>in</w:t>
      </w:r>
      <w:r w:rsidRPr="00E35610">
        <w:rPr>
          <w:rFonts w:cs="Calibri"/>
          <w:sz w:val="24"/>
        </w:rPr>
        <w:t xml:space="preserve"> </w:t>
      </w:r>
      <w:proofErr w:type="spellStart"/>
      <w:r w:rsidRPr="00E35610">
        <w:rPr>
          <w:rFonts w:cs="Calibri"/>
          <w:sz w:val="24"/>
        </w:rPr>
        <w:t>DI</w:t>
      </w:r>
      <w:r w:rsidRPr="00E35610">
        <w:rPr>
          <w:rFonts w:cs="Calibri"/>
          <w:sz w:val="24"/>
          <w:vertAlign w:val="superscript"/>
        </w:rPr>
        <w:t>in</w:t>
      </w:r>
      <w:proofErr w:type="spellEnd"/>
      <w:r w:rsidRPr="00E35610">
        <w:rPr>
          <w:rFonts w:cs="Calibri"/>
          <w:sz w:val="24"/>
        </w:rPr>
        <w:t xml:space="preserve"> Dr.</w:t>
      </w:r>
      <w:r w:rsidRPr="00E35610">
        <w:rPr>
          <w:rFonts w:cs="Calibri"/>
          <w:sz w:val="24"/>
          <w:vertAlign w:val="superscript"/>
        </w:rPr>
        <w:t>in</w:t>
      </w:r>
      <w:r w:rsidRPr="00E35610">
        <w:rPr>
          <w:rFonts w:cs="Calibri"/>
          <w:sz w:val="24"/>
        </w:rPr>
        <w:t xml:space="preserve"> Marie Curious</w:t>
      </w:r>
    </w:p>
    <w:p w14:paraId="5911DA34" w14:textId="77777777" w:rsidR="004F754D" w:rsidRPr="00E35610" w:rsidRDefault="004F754D" w:rsidP="004F754D">
      <w:pPr>
        <w:spacing w:after="0"/>
        <w:rPr>
          <w:rFonts w:cs="Calibri"/>
          <w:sz w:val="24"/>
        </w:rPr>
      </w:pPr>
      <w:r w:rsidRPr="00E35610">
        <w:rPr>
          <w:rFonts w:cs="Calibri"/>
          <w:sz w:val="24"/>
        </w:rPr>
        <w:t>Institute of Layout and Typography</w:t>
      </w:r>
    </w:p>
    <w:p w14:paraId="1CECDC0D" w14:textId="77777777" w:rsidR="004F754D" w:rsidRPr="00E35610" w:rsidRDefault="004F754D" w:rsidP="004F754D">
      <w:pPr>
        <w:rPr>
          <w:rFonts w:cs="Calibri"/>
          <w:sz w:val="24"/>
        </w:rPr>
      </w:pPr>
      <w:r w:rsidRPr="00E35610">
        <w:rPr>
          <w:rFonts w:cs="Calibri"/>
          <w:sz w:val="24"/>
        </w:rPr>
        <w:t xml:space="preserve">Department of Design </w:t>
      </w:r>
    </w:p>
    <w:p w14:paraId="45C2AC6C" w14:textId="77777777" w:rsidR="004F754D" w:rsidRPr="00E35610" w:rsidRDefault="004F754D" w:rsidP="004F754D">
      <w:pPr>
        <w:jc w:val="center"/>
        <w:rPr>
          <w:rFonts w:cs="Calibri"/>
          <w:sz w:val="24"/>
        </w:rPr>
      </w:pPr>
      <w:r w:rsidRPr="00E35610">
        <w:rPr>
          <w:rFonts w:cs="Calibri"/>
          <w:sz w:val="24"/>
        </w:rPr>
        <w:br w:type="page"/>
      </w:r>
    </w:p>
    <w:p w14:paraId="585D92EF" w14:textId="77777777" w:rsidR="004F754D" w:rsidRPr="00E35610" w:rsidRDefault="004F754D" w:rsidP="004F754D">
      <w:pPr>
        <w:jc w:val="center"/>
        <w:rPr>
          <w:rFonts w:cs="Calibri"/>
          <w:sz w:val="24"/>
        </w:rPr>
      </w:pPr>
    </w:p>
    <w:p w14:paraId="18DAC3A7" w14:textId="77777777" w:rsidR="004F754D" w:rsidRPr="00E35610" w:rsidRDefault="004F754D" w:rsidP="004F754D">
      <w:pPr>
        <w:jc w:val="center"/>
        <w:rPr>
          <w:rFonts w:cs="Calibri"/>
          <w:sz w:val="24"/>
        </w:rPr>
      </w:pPr>
    </w:p>
    <w:p w14:paraId="1B909591" w14:textId="77777777" w:rsidR="004F754D" w:rsidRPr="00E35610" w:rsidRDefault="004F754D" w:rsidP="004F754D">
      <w:pPr>
        <w:jc w:val="center"/>
        <w:rPr>
          <w:rFonts w:cs="Calibri"/>
          <w:sz w:val="24"/>
        </w:rPr>
      </w:pPr>
    </w:p>
    <w:p w14:paraId="14C6A27C" w14:textId="77777777" w:rsidR="004F754D" w:rsidRPr="00E35610" w:rsidRDefault="004F754D" w:rsidP="004F754D">
      <w:pPr>
        <w:jc w:val="center"/>
        <w:rPr>
          <w:rFonts w:cs="Calibri"/>
          <w:sz w:val="24"/>
        </w:rPr>
      </w:pPr>
    </w:p>
    <w:p w14:paraId="23543B7A" w14:textId="77777777" w:rsidR="004F754D" w:rsidRPr="00E35610" w:rsidRDefault="004F754D" w:rsidP="004F754D">
      <w:pPr>
        <w:jc w:val="center"/>
        <w:rPr>
          <w:rFonts w:cs="Calibri"/>
          <w:sz w:val="24"/>
        </w:rPr>
      </w:pPr>
    </w:p>
    <w:p w14:paraId="717A7549" w14:textId="77777777" w:rsidR="004F754D" w:rsidRPr="00E35610" w:rsidRDefault="004F754D" w:rsidP="004F754D">
      <w:pPr>
        <w:jc w:val="center"/>
        <w:rPr>
          <w:rFonts w:cs="Calibri"/>
          <w:sz w:val="24"/>
        </w:rPr>
      </w:pPr>
    </w:p>
    <w:p w14:paraId="01F253AE" w14:textId="77777777" w:rsidR="004F754D" w:rsidRPr="00E35610" w:rsidRDefault="004F754D" w:rsidP="004F754D">
      <w:pPr>
        <w:jc w:val="center"/>
        <w:rPr>
          <w:rFonts w:cs="Calibri"/>
          <w:sz w:val="28"/>
          <w:szCs w:val="28"/>
        </w:rPr>
      </w:pPr>
      <w:r w:rsidRPr="00E35610">
        <w:rPr>
          <w:rFonts w:cs="Calibri"/>
          <w:sz w:val="28"/>
          <w:szCs w:val="28"/>
        </w:rPr>
        <w:t xml:space="preserve">This Master’s thesis </w:t>
      </w:r>
      <w:proofErr w:type="gramStart"/>
      <w:r w:rsidRPr="00E35610">
        <w:rPr>
          <w:rFonts w:cs="Calibri"/>
          <w:sz w:val="28"/>
          <w:szCs w:val="28"/>
        </w:rPr>
        <w:t>was written</w:t>
      </w:r>
      <w:proofErr w:type="gramEnd"/>
      <w:r w:rsidRPr="00E35610">
        <w:rPr>
          <w:rFonts w:cs="Calibri"/>
          <w:sz w:val="28"/>
          <w:szCs w:val="28"/>
        </w:rPr>
        <w:t xml:space="preserve"> at the</w:t>
      </w:r>
    </w:p>
    <w:p w14:paraId="4880EBE3" w14:textId="77777777" w:rsidR="004F754D" w:rsidRPr="00E35610" w:rsidRDefault="004F754D" w:rsidP="004F754D">
      <w:pPr>
        <w:jc w:val="center"/>
        <w:rPr>
          <w:rFonts w:cs="Calibri"/>
          <w:b/>
          <w:sz w:val="28"/>
          <w:szCs w:val="28"/>
        </w:rPr>
      </w:pPr>
      <w:r w:rsidRPr="00E35610">
        <w:rPr>
          <w:rFonts w:cs="Calibri"/>
          <w:b/>
          <w:sz w:val="28"/>
          <w:szCs w:val="28"/>
        </w:rPr>
        <w:t>Institute of Sanitary Engineering and Water Pollution Control</w:t>
      </w:r>
    </w:p>
    <w:p w14:paraId="14E64DB8" w14:textId="77777777" w:rsidR="004F754D" w:rsidRPr="00E35610" w:rsidRDefault="004F754D" w:rsidP="004F754D">
      <w:pPr>
        <w:jc w:val="center"/>
        <w:rPr>
          <w:rFonts w:cs="Calibri"/>
          <w:sz w:val="28"/>
          <w:szCs w:val="28"/>
        </w:rPr>
      </w:pPr>
      <w:r w:rsidRPr="00E35610">
        <w:rPr>
          <w:rFonts w:cs="Calibri"/>
          <w:sz w:val="28"/>
          <w:szCs w:val="28"/>
        </w:rPr>
        <w:t>within the</w:t>
      </w:r>
    </w:p>
    <w:p w14:paraId="624045B0" w14:textId="77777777" w:rsidR="004F754D" w:rsidRPr="00E35610" w:rsidRDefault="004F754D" w:rsidP="004F754D">
      <w:pPr>
        <w:jc w:val="center"/>
        <w:rPr>
          <w:rFonts w:cs="Calibri"/>
          <w:b/>
          <w:sz w:val="28"/>
          <w:szCs w:val="28"/>
        </w:rPr>
      </w:pPr>
      <w:r w:rsidRPr="00E35610">
        <w:rPr>
          <w:rFonts w:cs="Calibri"/>
          <w:b/>
          <w:sz w:val="28"/>
          <w:szCs w:val="28"/>
        </w:rPr>
        <w:t>Department of Water, Atmosphere and Environment</w:t>
      </w:r>
    </w:p>
    <w:p w14:paraId="56BE5378" w14:textId="77777777" w:rsidR="004F754D" w:rsidRPr="00E35610" w:rsidRDefault="004F754D" w:rsidP="004F754D">
      <w:pPr>
        <w:jc w:val="center"/>
        <w:rPr>
          <w:rFonts w:cs="Calibri"/>
          <w:sz w:val="28"/>
          <w:szCs w:val="28"/>
        </w:rPr>
      </w:pPr>
      <w:r w:rsidRPr="00E35610">
        <w:rPr>
          <w:rFonts w:cs="Calibri"/>
          <w:sz w:val="28"/>
          <w:szCs w:val="28"/>
        </w:rPr>
        <w:t>at the</w:t>
      </w:r>
    </w:p>
    <w:p w14:paraId="5E94F6F6" w14:textId="77777777" w:rsidR="004F754D" w:rsidRPr="00E35610" w:rsidRDefault="004F754D" w:rsidP="004F754D">
      <w:pPr>
        <w:jc w:val="center"/>
        <w:rPr>
          <w:rFonts w:cs="Calibri"/>
          <w:b/>
          <w:sz w:val="24"/>
        </w:rPr>
      </w:pPr>
      <w:r w:rsidRPr="00E35610">
        <w:rPr>
          <w:rFonts w:cs="Calibri"/>
          <w:b/>
          <w:sz w:val="28"/>
          <w:szCs w:val="28"/>
        </w:rPr>
        <w:t>University of Natural Resources and Life Sciences, Vienna</w:t>
      </w:r>
    </w:p>
    <w:p w14:paraId="13D32971" w14:textId="77777777" w:rsidR="004F754D" w:rsidRPr="00E35610" w:rsidRDefault="004F754D" w:rsidP="004F754D">
      <w:pPr>
        <w:jc w:val="center"/>
        <w:rPr>
          <w:rFonts w:cs="Calibri"/>
          <w:sz w:val="24"/>
        </w:rPr>
      </w:pPr>
    </w:p>
    <w:p w14:paraId="26E98102" w14:textId="77777777" w:rsidR="004F754D" w:rsidRPr="00E35610" w:rsidRDefault="004F754D" w:rsidP="004F754D">
      <w:pPr>
        <w:jc w:val="center"/>
        <w:rPr>
          <w:rFonts w:cs="Calibri"/>
        </w:rPr>
      </w:pPr>
      <w:r w:rsidRPr="00E35610">
        <w:rPr>
          <w:rFonts w:cs="Calibri"/>
        </w:rPr>
        <w:t>Supervised by</w:t>
      </w:r>
    </w:p>
    <w:p w14:paraId="670702F7" w14:textId="77777777" w:rsidR="004F754D" w:rsidRPr="00E35610" w:rsidRDefault="004F754D" w:rsidP="004F754D">
      <w:pPr>
        <w:jc w:val="center"/>
        <w:rPr>
          <w:rFonts w:cs="Calibri"/>
        </w:rPr>
      </w:pPr>
    </w:p>
    <w:p w14:paraId="1309A463" w14:textId="77777777" w:rsidR="004F754D" w:rsidRPr="00E35610" w:rsidRDefault="004F754D" w:rsidP="004F754D">
      <w:pPr>
        <w:jc w:val="center"/>
        <w:rPr>
          <w:rFonts w:cs="Calibri"/>
          <w:b/>
        </w:rPr>
      </w:pPr>
      <w:r w:rsidRPr="00E35610">
        <w:rPr>
          <w:rFonts w:cs="Calibri"/>
          <w:b/>
        </w:rPr>
        <w:t>Univ.Prof.</w:t>
      </w:r>
      <w:r w:rsidRPr="00E35610">
        <w:rPr>
          <w:rFonts w:cs="Calibri"/>
          <w:b/>
          <w:vertAlign w:val="superscript"/>
        </w:rPr>
        <w:t>in</w:t>
      </w:r>
      <w:r w:rsidRPr="00E35610">
        <w:rPr>
          <w:rFonts w:cs="Calibri"/>
          <w:b/>
        </w:rPr>
        <w:t xml:space="preserve"> </w:t>
      </w:r>
      <w:proofErr w:type="spellStart"/>
      <w:r w:rsidRPr="00E35610">
        <w:rPr>
          <w:rFonts w:cs="Calibri"/>
          <w:b/>
        </w:rPr>
        <w:t>DI</w:t>
      </w:r>
      <w:r w:rsidRPr="00E35610">
        <w:rPr>
          <w:rFonts w:cs="Calibri"/>
          <w:b/>
          <w:vertAlign w:val="superscript"/>
        </w:rPr>
        <w:t>in</w:t>
      </w:r>
      <w:proofErr w:type="spellEnd"/>
      <w:r w:rsidRPr="00E35610">
        <w:rPr>
          <w:rFonts w:cs="Calibri"/>
          <w:b/>
        </w:rPr>
        <w:t xml:space="preserve"> Dr.</w:t>
      </w:r>
      <w:r w:rsidRPr="00E35610">
        <w:rPr>
          <w:rFonts w:cs="Calibri"/>
          <w:b/>
          <w:vertAlign w:val="superscript"/>
        </w:rPr>
        <w:t>in</w:t>
      </w:r>
      <w:r w:rsidRPr="00E35610">
        <w:rPr>
          <w:rFonts w:cs="Calibri"/>
          <w:b/>
        </w:rPr>
        <w:t xml:space="preserve"> Marie Curious</w:t>
      </w:r>
    </w:p>
    <w:p w14:paraId="73F41798" w14:textId="77777777" w:rsidR="004F754D" w:rsidRPr="00E35610" w:rsidRDefault="004F754D" w:rsidP="004F754D">
      <w:pPr>
        <w:jc w:val="center"/>
        <w:rPr>
          <w:rFonts w:cs="Calibri"/>
          <w:b/>
        </w:rPr>
      </w:pPr>
      <w:r w:rsidRPr="00E35610">
        <w:rPr>
          <w:rFonts w:cs="Calibri"/>
          <w:b/>
        </w:rPr>
        <w:t>Institute of Layout and Typography</w:t>
      </w:r>
    </w:p>
    <w:p w14:paraId="763A13CF" w14:textId="77777777" w:rsidR="004F754D" w:rsidRPr="00E35610" w:rsidRDefault="004F754D" w:rsidP="004F754D">
      <w:pPr>
        <w:jc w:val="center"/>
        <w:rPr>
          <w:rFonts w:cs="Calibri"/>
        </w:rPr>
      </w:pPr>
      <w:r w:rsidRPr="00E35610">
        <w:rPr>
          <w:rFonts w:cs="Calibri"/>
          <w:b/>
        </w:rPr>
        <w:t>Department of Design</w:t>
      </w:r>
    </w:p>
    <w:p w14:paraId="2D16D420" w14:textId="77777777" w:rsidR="004F754D" w:rsidRPr="00E35610" w:rsidRDefault="004F754D" w:rsidP="004F754D">
      <w:pPr>
        <w:jc w:val="center"/>
        <w:rPr>
          <w:rFonts w:cs="Calibri"/>
        </w:rPr>
      </w:pPr>
    </w:p>
    <w:p w14:paraId="5FD4A711" w14:textId="77777777" w:rsidR="004F754D" w:rsidRPr="00E35610" w:rsidRDefault="004F754D" w:rsidP="004F754D">
      <w:pPr>
        <w:jc w:val="center"/>
        <w:rPr>
          <w:rFonts w:cs="Calibri"/>
        </w:rPr>
      </w:pPr>
      <w:r w:rsidRPr="00E35610">
        <w:rPr>
          <w:rFonts w:cs="Calibri"/>
        </w:rPr>
        <w:t>And co-supervised by</w:t>
      </w:r>
    </w:p>
    <w:p w14:paraId="7C1A100A" w14:textId="77777777" w:rsidR="004F754D" w:rsidRPr="00E35610" w:rsidRDefault="004F754D" w:rsidP="004F754D">
      <w:pPr>
        <w:jc w:val="center"/>
        <w:rPr>
          <w:rFonts w:cs="Calibri"/>
        </w:rPr>
      </w:pPr>
    </w:p>
    <w:p w14:paraId="0EE639CF" w14:textId="77777777" w:rsidR="004F754D" w:rsidRPr="00E35610" w:rsidRDefault="004F754D" w:rsidP="004F754D">
      <w:pPr>
        <w:jc w:val="center"/>
        <w:rPr>
          <w:rFonts w:cs="Calibri"/>
        </w:rPr>
      </w:pPr>
      <w:proofErr w:type="spellStart"/>
      <w:r w:rsidRPr="00E35610">
        <w:rPr>
          <w:rFonts w:cs="Calibri"/>
        </w:rPr>
        <w:t>Univ.Prof</w:t>
      </w:r>
      <w:proofErr w:type="spellEnd"/>
      <w:r w:rsidRPr="00E35610">
        <w:rPr>
          <w:rFonts w:cs="Calibri"/>
        </w:rPr>
        <w:t>. DI Dr Martin Curious</w:t>
      </w:r>
    </w:p>
    <w:p w14:paraId="31447C83" w14:textId="77777777" w:rsidR="004F754D" w:rsidRPr="00E35610" w:rsidRDefault="004F754D" w:rsidP="004F754D">
      <w:pPr>
        <w:jc w:val="center"/>
        <w:rPr>
          <w:rFonts w:cs="Calibri"/>
        </w:rPr>
      </w:pPr>
      <w:r w:rsidRPr="00E35610">
        <w:rPr>
          <w:rFonts w:cs="Calibri"/>
        </w:rPr>
        <w:t>Institute of Layout and Typography</w:t>
      </w:r>
    </w:p>
    <w:p w14:paraId="2B697DEA" w14:textId="77777777" w:rsidR="004F754D" w:rsidRPr="00E35610" w:rsidRDefault="004F754D" w:rsidP="004F754D">
      <w:pPr>
        <w:jc w:val="center"/>
        <w:rPr>
          <w:rFonts w:cs="Calibri"/>
        </w:rPr>
      </w:pPr>
      <w:r w:rsidRPr="00E35610">
        <w:rPr>
          <w:rFonts w:cs="Calibri"/>
        </w:rPr>
        <w:t>Department of Design</w:t>
      </w:r>
    </w:p>
    <w:p w14:paraId="09104910" w14:textId="77777777" w:rsidR="004F754D" w:rsidRPr="00E35610" w:rsidRDefault="004F754D" w:rsidP="004F754D">
      <w:pPr>
        <w:jc w:val="center"/>
        <w:rPr>
          <w:rFonts w:cs="Calibri"/>
        </w:rPr>
      </w:pPr>
    </w:p>
    <w:p w14:paraId="50CF9020" w14:textId="77777777" w:rsidR="004F754D" w:rsidRPr="00E35610" w:rsidRDefault="004F754D" w:rsidP="004F754D">
      <w:pPr>
        <w:jc w:val="center"/>
        <w:rPr>
          <w:rFonts w:cs="Calibri"/>
        </w:rPr>
      </w:pPr>
    </w:p>
    <w:p w14:paraId="45D906FF" w14:textId="77777777" w:rsidR="004F754D" w:rsidRPr="00E35610" w:rsidRDefault="004F754D" w:rsidP="004F754D">
      <w:pPr>
        <w:jc w:val="center"/>
        <w:rPr>
          <w:rFonts w:cs="Calibri"/>
        </w:rPr>
      </w:pPr>
    </w:p>
    <w:p w14:paraId="31EE49A4" w14:textId="77777777" w:rsidR="004F754D" w:rsidRPr="00E35610" w:rsidRDefault="004F754D" w:rsidP="004F754D">
      <w:pPr>
        <w:jc w:val="center"/>
        <w:rPr>
          <w:rFonts w:cs="Calibri"/>
        </w:rPr>
      </w:pPr>
    </w:p>
    <w:p w14:paraId="1D8BECBA" w14:textId="77777777" w:rsidR="004F754D" w:rsidRPr="00E35610" w:rsidRDefault="004F754D" w:rsidP="004F754D">
      <w:pPr>
        <w:jc w:val="center"/>
        <w:rPr>
          <w:rFonts w:cs="Calibri"/>
        </w:rPr>
      </w:pPr>
    </w:p>
    <w:p w14:paraId="1C054E60" w14:textId="77777777" w:rsidR="004F754D" w:rsidRPr="00E35610" w:rsidRDefault="004F754D" w:rsidP="004F754D">
      <w:pPr>
        <w:jc w:val="center"/>
        <w:rPr>
          <w:rFonts w:cs="Calibri"/>
        </w:rPr>
      </w:pPr>
    </w:p>
    <w:p w14:paraId="129C7233" w14:textId="77777777" w:rsidR="004F754D" w:rsidRPr="00E35610" w:rsidRDefault="004F754D" w:rsidP="004F754D">
      <w:pPr>
        <w:jc w:val="center"/>
        <w:rPr>
          <w:rFonts w:cs="Calibri"/>
        </w:rPr>
      </w:pPr>
    </w:p>
    <w:p w14:paraId="16D5C048" w14:textId="77777777" w:rsidR="004F754D" w:rsidRPr="00E35610" w:rsidRDefault="004F754D" w:rsidP="004F754D">
      <w:pPr>
        <w:jc w:val="center"/>
        <w:rPr>
          <w:rFonts w:cs="Calibri"/>
        </w:rPr>
      </w:pPr>
    </w:p>
    <w:p w14:paraId="213E5503" w14:textId="77777777" w:rsidR="004F754D" w:rsidRPr="00E35610" w:rsidRDefault="004F754D" w:rsidP="004F754D">
      <w:pPr>
        <w:jc w:val="center"/>
        <w:rPr>
          <w:rFonts w:cs="Calibri"/>
        </w:rPr>
      </w:pPr>
    </w:p>
    <w:p w14:paraId="6F50192C" w14:textId="77777777" w:rsidR="004F754D" w:rsidRPr="00E35610" w:rsidRDefault="004F754D" w:rsidP="004F754D">
      <w:pPr>
        <w:jc w:val="center"/>
        <w:rPr>
          <w:rFonts w:cs="Calibri"/>
        </w:rPr>
      </w:pPr>
    </w:p>
    <w:p w14:paraId="6EE298F4" w14:textId="77777777" w:rsidR="004F754D" w:rsidRPr="00E35610" w:rsidRDefault="004F754D" w:rsidP="004F754D">
      <w:pPr>
        <w:jc w:val="center"/>
        <w:rPr>
          <w:rFonts w:cs="Calibri"/>
        </w:rPr>
      </w:pPr>
    </w:p>
    <w:p w14:paraId="0612BF1B" w14:textId="5300F1FB" w:rsidR="004F754D" w:rsidRPr="00E35610" w:rsidRDefault="004F754D" w:rsidP="004F754D">
      <w:pPr>
        <w:tabs>
          <w:tab w:val="right" w:pos="9348"/>
        </w:tabs>
        <w:suppressAutoHyphens/>
        <w:jc w:val="center"/>
        <w:rPr>
          <w:rFonts w:ascii="Calibri" w:hAnsi="Calibri" w:cs="Calibri"/>
          <w:sz w:val="4"/>
          <w:szCs w:val="4"/>
        </w:rPr>
      </w:pPr>
      <w:r w:rsidRPr="00E35610">
        <w:rPr>
          <w:rFonts w:cs="Arial"/>
        </w:rPr>
        <w:t>Student number 01430325</w:t>
      </w:r>
    </w:p>
    <w:p w14:paraId="183A2908" w14:textId="77777777" w:rsidR="004F754D" w:rsidRPr="00E35610" w:rsidRDefault="004F754D" w:rsidP="004F754D">
      <w:pPr>
        <w:suppressAutoHyphens/>
        <w:sectPr w:rsidR="004F754D" w:rsidRPr="00E35610" w:rsidSect="00AF01D3">
          <w:pgSz w:w="11906" w:h="16838" w:code="9"/>
          <w:pgMar w:top="1134" w:right="1134" w:bottom="1134" w:left="1418" w:header="851" w:footer="851" w:gutter="0"/>
          <w:cols w:space="708"/>
          <w:docGrid w:linePitch="360"/>
        </w:sectPr>
      </w:pPr>
    </w:p>
    <w:p w14:paraId="0A44D08E" w14:textId="77777777" w:rsidR="004F754D" w:rsidRPr="00E35610" w:rsidRDefault="004F754D" w:rsidP="004F754D">
      <w:pPr>
        <w:suppressAutoHyphens/>
      </w:pPr>
      <w:r w:rsidRPr="00E35610">
        <w:rPr>
          <w:noProof/>
          <w:lang w:eastAsia="de-AT"/>
        </w:rPr>
        <w:lastRenderedPageBreak/>
        <mc:AlternateContent>
          <mc:Choice Requires="wps">
            <w:drawing>
              <wp:anchor distT="0" distB="0" distL="114300" distR="114300" simplePos="0" relativeHeight="251670528" behindDoc="0" locked="0" layoutInCell="1" allowOverlap="1" wp14:anchorId="4666B392" wp14:editId="6D03B9B5">
                <wp:simplePos x="0" y="0"/>
                <wp:positionH relativeFrom="column">
                  <wp:posOffset>0</wp:posOffset>
                </wp:positionH>
                <wp:positionV relativeFrom="paragraph">
                  <wp:posOffset>8805545</wp:posOffset>
                </wp:positionV>
                <wp:extent cx="5935980" cy="723900"/>
                <wp:effectExtent l="14605" t="13335" r="12065" b="15240"/>
                <wp:wrapNone/>
                <wp:docPr id="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723900"/>
                        </a:xfrm>
                        <a:prstGeom prst="rect">
                          <a:avLst/>
                        </a:prstGeom>
                        <a:solidFill>
                          <a:srgbClr val="FF0000"/>
                        </a:solidFill>
                        <a:ln w="19050">
                          <a:solidFill>
                            <a:srgbClr val="FF0000"/>
                          </a:solidFill>
                          <a:miter lim="800000"/>
                          <a:headEnd/>
                          <a:tailEnd/>
                        </a:ln>
                      </wps:spPr>
                      <wps:txb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w:t>
                            </w:r>
                            <w:proofErr w:type="gramStart"/>
                            <w:r w:rsidRPr="009B2EAB">
                              <w:rPr>
                                <w:rFonts w:cs="Arial"/>
                                <w:color w:val="FFFFFF"/>
                              </w:rPr>
                              <w:t>guide line</w:t>
                            </w:r>
                            <w:proofErr w:type="gramEnd"/>
                            <w:r w:rsidRPr="009B2EAB">
                              <w:rPr>
                                <w:rFonts w:cs="Arial"/>
                                <w:color w:val="FFFFFF"/>
                              </w:rPr>
                              <w:t xml:space="preserv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66B392" id="_x0000_t202" coordsize="21600,21600" o:spt="202" path="m,l,21600r21600,l21600,xe">
                <v:stroke joinstyle="miter"/>
                <v:path gradientshapeok="t" o:connecttype="rect"/>
              </v:shapetype>
              <v:shape id="Text Box 94" o:spid="_x0000_s1026" type="#_x0000_t202" style="position:absolute;margin-left:0;margin-top:693.35pt;width:467.4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" fillcolor="red" strokecolor="red" strokeweight="1.5pt">
                <v:textbo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w:t>
                      </w:r>
                      <w:proofErr w:type="gramStart"/>
                      <w:r w:rsidRPr="009B2EAB">
                        <w:rPr>
                          <w:rFonts w:cs="Arial"/>
                          <w:color w:val="FFFFFF"/>
                        </w:rPr>
                        <w:t>guide line</w:t>
                      </w:r>
                      <w:proofErr w:type="gramEnd"/>
                      <w:r w:rsidRPr="009B2EAB">
                        <w:rPr>
                          <w:rFonts w:cs="Arial"/>
                          <w:color w:val="FFFFFF"/>
                        </w:rPr>
                        <w:t xml:space="preserv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v:textbox>
              </v:shape>
            </w:pict>
          </mc:Fallback>
        </mc:AlternateContent>
      </w:r>
      <w:r w:rsidRPr="00E35610">
        <w:rPr>
          <w:noProof/>
          <w:lang w:eastAsia="de-AT"/>
        </w:rPr>
        <mc:AlternateContent>
          <mc:Choice Requires="wps">
            <w:drawing>
              <wp:anchor distT="0" distB="0" distL="114300" distR="114300" simplePos="0" relativeHeight="251667456" behindDoc="0" locked="0" layoutInCell="1" allowOverlap="1" wp14:anchorId="42F85482" wp14:editId="4BCECD87">
                <wp:simplePos x="0" y="0"/>
                <wp:positionH relativeFrom="column">
                  <wp:posOffset>0</wp:posOffset>
                </wp:positionH>
                <wp:positionV relativeFrom="paragraph">
                  <wp:posOffset>-213360</wp:posOffset>
                </wp:positionV>
                <wp:extent cx="5935980" cy="4812665"/>
                <wp:effectExtent l="14605" t="14605" r="12065" b="11430"/>
                <wp:wrapNone/>
                <wp:docPr id="1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812665"/>
                        </a:xfrm>
                        <a:prstGeom prst="rect">
                          <a:avLst/>
                        </a:prstGeom>
                        <a:solidFill>
                          <a:srgbClr val="FFFF00"/>
                        </a:solidFill>
                        <a:ln w="19050">
                          <a:solidFill>
                            <a:srgbClr val="FF0000"/>
                          </a:solidFill>
                          <a:prstDash val="lgDash"/>
                          <a:miter lim="800000"/>
                          <a:headEnd/>
                          <a:tailEnd/>
                        </a:ln>
                      </wps:spPr>
                      <wps:txb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9"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 xml:space="preserve">The final version of the thesis </w:t>
                            </w:r>
                            <w:proofErr w:type="gramStart"/>
                            <w:r w:rsidRPr="00E452FF">
                              <w:rPr>
                                <w:sz w:val="20"/>
                                <w:szCs w:val="20"/>
                                <w:lang w:val="en-GB"/>
                              </w:rPr>
                              <w:t>has to</w:t>
                            </w:r>
                            <w:proofErr w:type="gramEnd"/>
                            <w:r w:rsidRPr="00E452FF">
                              <w:rPr>
                                <w:sz w:val="20"/>
                                <w:szCs w:val="20"/>
                                <w:lang w:val="en-GB"/>
                              </w:rPr>
                              <w:t xml:space="preserve">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w:t>
                            </w:r>
                            <w:proofErr w:type="gramStart"/>
                            <w:r w:rsidRPr="00E452FF">
                              <w:rPr>
                                <w:sz w:val="20"/>
                                <w:szCs w:val="20"/>
                                <w:lang w:val="en-GB"/>
                              </w:rPr>
                              <w:t>used</w:t>
                            </w:r>
                            <w:proofErr w:type="gramEnd"/>
                            <w:r w:rsidRPr="00E452FF">
                              <w:rPr>
                                <w:sz w:val="20"/>
                                <w:szCs w:val="20"/>
                                <w:lang w:val="en-GB"/>
                              </w:rPr>
                              <w:t xml:space="preserve">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w:t>
                            </w:r>
                            <w:proofErr w:type="gramStart"/>
                            <w:r>
                              <w:rPr>
                                <w:sz w:val="20"/>
                                <w:szCs w:val="20"/>
                                <w:lang w:val="en-GB"/>
                              </w:rPr>
                              <w:t>has</w:t>
                            </w:r>
                            <w:r w:rsidRPr="00E452FF">
                              <w:rPr>
                                <w:sz w:val="20"/>
                                <w:szCs w:val="20"/>
                                <w:lang w:val="en-GB"/>
                              </w:rPr>
                              <w:t xml:space="preserve"> to</w:t>
                            </w:r>
                            <w:proofErr w:type="gramEnd"/>
                            <w:r w:rsidRPr="00E452FF">
                              <w:rPr>
                                <w:sz w:val="20"/>
                                <w:szCs w:val="20"/>
                                <w:lang w:val="en-GB"/>
                              </w:rPr>
                              <w:t xml:space="preserve">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w:t>
                            </w:r>
                            <w:proofErr w:type="gramStart"/>
                            <w:r w:rsidRPr="009B2EAB">
                              <w:rPr>
                                <w:sz w:val="20"/>
                                <w:szCs w:val="20"/>
                                <w:lang w:val="en-GB"/>
                              </w:rPr>
                              <w:t>and  SURNAME</w:t>
                            </w:r>
                            <w:proofErr w:type="gramEnd"/>
                            <w:r w:rsidRPr="009B2EAB">
                              <w:rPr>
                                <w:sz w:val="20"/>
                                <w:szCs w:val="20"/>
                                <w:lang w:val="en-GB"/>
                              </w:rPr>
                              <w:t xml:space="preserv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F85482" id="Text Box 90" o:spid="_x0000_s1027" type="#_x0000_t202" style="position:absolute;margin-left:0;margin-top:-16.8pt;width:467.4pt;height:37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" fillcolor="yellow" strokecolor="red" strokeweight="1.5pt">
                <v:stroke dashstyle="longDash"/>
                <v:textbo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10"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 xml:space="preserve">The final version of the thesis </w:t>
                      </w:r>
                      <w:proofErr w:type="gramStart"/>
                      <w:r w:rsidRPr="00E452FF">
                        <w:rPr>
                          <w:sz w:val="20"/>
                          <w:szCs w:val="20"/>
                          <w:lang w:val="en-GB"/>
                        </w:rPr>
                        <w:t>has to</w:t>
                      </w:r>
                      <w:proofErr w:type="gramEnd"/>
                      <w:r w:rsidRPr="00E452FF">
                        <w:rPr>
                          <w:sz w:val="20"/>
                          <w:szCs w:val="20"/>
                          <w:lang w:val="en-GB"/>
                        </w:rPr>
                        <w:t xml:space="preserve">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w:t>
                      </w:r>
                      <w:proofErr w:type="gramStart"/>
                      <w:r w:rsidRPr="00E452FF">
                        <w:rPr>
                          <w:sz w:val="20"/>
                          <w:szCs w:val="20"/>
                          <w:lang w:val="en-GB"/>
                        </w:rPr>
                        <w:t>used</w:t>
                      </w:r>
                      <w:proofErr w:type="gramEnd"/>
                      <w:r w:rsidRPr="00E452FF">
                        <w:rPr>
                          <w:sz w:val="20"/>
                          <w:szCs w:val="20"/>
                          <w:lang w:val="en-GB"/>
                        </w:rPr>
                        <w:t xml:space="preserve">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w:t>
                      </w:r>
                      <w:proofErr w:type="gramStart"/>
                      <w:r>
                        <w:rPr>
                          <w:sz w:val="20"/>
                          <w:szCs w:val="20"/>
                          <w:lang w:val="en-GB"/>
                        </w:rPr>
                        <w:t>has</w:t>
                      </w:r>
                      <w:r w:rsidRPr="00E452FF">
                        <w:rPr>
                          <w:sz w:val="20"/>
                          <w:szCs w:val="20"/>
                          <w:lang w:val="en-GB"/>
                        </w:rPr>
                        <w:t xml:space="preserve"> to</w:t>
                      </w:r>
                      <w:proofErr w:type="gramEnd"/>
                      <w:r w:rsidRPr="00E452FF">
                        <w:rPr>
                          <w:sz w:val="20"/>
                          <w:szCs w:val="20"/>
                          <w:lang w:val="en-GB"/>
                        </w:rPr>
                        <w:t xml:space="preserve">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w:t>
                      </w:r>
                      <w:proofErr w:type="gramStart"/>
                      <w:r w:rsidRPr="009B2EAB">
                        <w:rPr>
                          <w:sz w:val="20"/>
                          <w:szCs w:val="20"/>
                          <w:lang w:val="en-GB"/>
                        </w:rPr>
                        <w:t>and  SURNAME</w:t>
                      </w:r>
                      <w:proofErr w:type="gramEnd"/>
                      <w:r w:rsidRPr="009B2EAB">
                        <w:rPr>
                          <w:sz w:val="20"/>
                          <w:szCs w:val="20"/>
                          <w:lang w:val="en-GB"/>
                        </w:rPr>
                        <w:t xml:space="preserv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v:textbox>
              </v:shape>
            </w:pict>
          </mc:Fallback>
        </mc:AlternateContent>
      </w:r>
      <w:r w:rsidRPr="00E35610">
        <w:rPr>
          <w:rFonts w:cs="Arial"/>
          <w:noProof/>
          <w:lang w:eastAsia="de-AT"/>
        </w:rPr>
        <mc:AlternateContent>
          <mc:Choice Requires="wps">
            <w:drawing>
              <wp:anchor distT="0" distB="0" distL="114300" distR="114300" simplePos="0" relativeHeight="251671552" behindDoc="0" locked="0" layoutInCell="1" allowOverlap="1" wp14:anchorId="57AF86C3" wp14:editId="03D1D510">
                <wp:simplePos x="0" y="0"/>
                <wp:positionH relativeFrom="column">
                  <wp:posOffset>0</wp:posOffset>
                </wp:positionH>
                <wp:positionV relativeFrom="paragraph">
                  <wp:posOffset>4723130</wp:posOffset>
                </wp:positionV>
                <wp:extent cx="5935980" cy="4004310"/>
                <wp:effectExtent l="14605" t="17145" r="12065" b="17145"/>
                <wp:wrapNone/>
                <wp:docPr id="14"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004310"/>
                        </a:xfrm>
                        <a:prstGeom prst="rect">
                          <a:avLst/>
                        </a:prstGeom>
                        <a:solidFill>
                          <a:srgbClr val="FFFF00"/>
                        </a:solidFill>
                        <a:ln w="19050">
                          <a:solidFill>
                            <a:srgbClr val="FF0000"/>
                          </a:solidFill>
                          <a:prstDash val="lgDash"/>
                          <a:miter lim="800000"/>
                          <a:headEnd/>
                          <a:tailEnd/>
                        </a:ln>
                      </wps:spPr>
                      <wps:txb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 xml:space="preserve">at least Arial 12 </w:t>
                            </w:r>
                            <w:proofErr w:type="gramStart"/>
                            <w:r>
                              <w:rPr>
                                <w:rFonts w:cs="Arial"/>
                                <w:sz w:val="20"/>
                                <w:szCs w:val="20"/>
                                <w:lang w:val="en-GB"/>
                              </w:rPr>
                              <w:t xml:space="preserve">   (</w:t>
                            </w:r>
                            <w:proofErr w:type="gramEnd"/>
                            <w:r>
                              <w:rPr>
                                <w:rFonts w:cs="Arial"/>
                                <w:sz w:val="20"/>
                                <w:szCs w:val="20"/>
                                <w:lang w:val="en-GB"/>
                              </w:rPr>
                              <w:t>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w:t>
                            </w:r>
                            <w:proofErr w:type="gramStart"/>
                            <w:r>
                              <w:rPr>
                                <w:rFonts w:cs="Arial"/>
                                <w:sz w:val="20"/>
                                <w:szCs w:val="20"/>
                                <w:lang w:val="en-GB"/>
                              </w:rPr>
                              <w:t xml:space="preserve">   (</w:t>
                            </w:r>
                            <w:proofErr w:type="gramEnd"/>
                            <w:r>
                              <w:rPr>
                                <w:rFonts w:cs="Arial"/>
                                <w:sz w:val="20"/>
                                <w:szCs w:val="20"/>
                                <w:lang w:val="en-GB"/>
                              </w:rPr>
                              <w:t xml:space="preserve">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proofErr w:type="gramStart"/>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proofErr w:type="gramEnd"/>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proofErr w:type="gramStart"/>
                            <w:r>
                              <w:rPr>
                                <w:rFonts w:cs="Arial"/>
                                <w:sz w:val="20"/>
                                <w:szCs w:val="20"/>
                                <w:lang w:val="en-GB"/>
                              </w:rPr>
                              <w:t>line</w:t>
                            </w:r>
                            <w:r w:rsidRPr="00FD382C">
                              <w:rPr>
                                <w:rFonts w:cs="Arial"/>
                                <w:sz w:val="20"/>
                                <w:szCs w:val="20"/>
                                <w:lang w:val="en-GB"/>
                              </w:rPr>
                              <w:t>;</w:t>
                            </w:r>
                            <w:proofErr w:type="gramEnd"/>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 xml:space="preserve">Paragraph </w:t>
                            </w:r>
                            <w:proofErr w:type="gramStart"/>
                            <w:r>
                              <w:rPr>
                                <w:rFonts w:cs="Arial"/>
                                <w:sz w:val="20"/>
                                <w:szCs w:val="20"/>
                                <w:u w:val="single"/>
                                <w:lang w:val="en-GB"/>
                              </w:rPr>
                              <w:t>spacing</w:t>
                            </w:r>
                            <w:r w:rsidRPr="00FD382C">
                              <w:rPr>
                                <w:rFonts w:cs="Arial"/>
                                <w:sz w:val="20"/>
                                <w:szCs w:val="20"/>
                                <w:u w:val="single"/>
                                <w:lang w:val="en-GB"/>
                              </w:rPr>
                              <w:t>:</w:t>
                            </w:r>
                            <w:proofErr w:type="gramEnd"/>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F86C3" id="Text Box 92" o:spid="_x0000_s1028" type="#_x0000_t202" style="position:absolute;margin-left:0;margin-top:371.9pt;width:467.4pt;height:31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" fillcolor="yellow" strokecolor="red" strokeweight="1.5pt">
                <v:stroke dashstyle="longDash"/>
                <v:textbo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 xml:space="preserve">at least Arial 12 </w:t>
                      </w:r>
                      <w:proofErr w:type="gramStart"/>
                      <w:r>
                        <w:rPr>
                          <w:rFonts w:cs="Arial"/>
                          <w:sz w:val="20"/>
                          <w:szCs w:val="20"/>
                          <w:lang w:val="en-GB"/>
                        </w:rPr>
                        <w:t xml:space="preserve">   (</w:t>
                      </w:r>
                      <w:proofErr w:type="gramEnd"/>
                      <w:r>
                        <w:rPr>
                          <w:rFonts w:cs="Arial"/>
                          <w:sz w:val="20"/>
                          <w:szCs w:val="20"/>
                          <w:lang w:val="en-GB"/>
                        </w:rPr>
                        <w:t>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w:t>
                      </w:r>
                      <w:proofErr w:type="gramStart"/>
                      <w:r>
                        <w:rPr>
                          <w:rFonts w:cs="Arial"/>
                          <w:sz w:val="20"/>
                          <w:szCs w:val="20"/>
                          <w:lang w:val="en-GB"/>
                        </w:rPr>
                        <w:t xml:space="preserve">   (</w:t>
                      </w:r>
                      <w:proofErr w:type="gramEnd"/>
                      <w:r>
                        <w:rPr>
                          <w:rFonts w:cs="Arial"/>
                          <w:sz w:val="20"/>
                          <w:szCs w:val="20"/>
                          <w:lang w:val="en-GB"/>
                        </w:rPr>
                        <w:t xml:space="preserve">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proofErr w:type="gramStart"/>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proofErr w:type="gramEnd"/>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proofErr w:type="gramStart"/>
                      <w:r>
                        <w:rPr>
                          <w:rFonts w:cs="Arial"/>
                          <w:sz w:val="20"/>
                          <w:szCs w:val="20"/>
                          <w:lang w:val="en-GB"/>
                        </w:rPr>
                        <w:t>line</w:t>
                      </w:r>
                      <w:r w:rsidRPr="00FD382C">
                        <w:rPr>
                          <w:rFonts w:cs="Arial"/>
                          <w:sz w:val="20"/>
                          <w:szCs w:val="20"/>
                          <w:lang w:val="en-GB"/>
                        </w:rPr>
                        <w:t>;</w:t>
                      </w:r>
                      <w:proofErr w:type="gramEnd"/>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 xml:space="preserve">Paragraph </w:t>
                      </w:r>
                      <w:proofErr w:type="gramStart"/>
                      <w:r>
                        <w:rPr>
                          <w:rFonts w:cs="Arial"/>
                          <w:sz w:val="20"/>
                          <w:szCs w:val="20"/>
                          <w:u w:val="single"/>
                          <w:lang w:val="en-GB"/>
                        </w:rPr>
                        <w:t>spacing</w:t>
                      </w:r>
                      <w:r w:rsidRPr="00FD382C">
                        <w:rPr>
                          <w:rFonts w:cs="Arial"/>
                          <w:sz w:val="20"/>
                          <w:szCs w:val="20"/>
                          <w:u w:val="single"/>
                          <w:lang w:val="en-GB"/>
                        </w:rPr>
                        <w:t>:</w:t>
                      </w:r>
                      <w:proofErr w:type="gramEnd"/>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v:textbox>
              </v:shape>
            </w:pict>
          </mc:Fallback>
        </mc:AlternateContent>
      </w:r>
      <w:r w:rsidRPr="00E35610">
        <w:rPr>
          <w:rFonts w:cs="Arial"/>
          <w:noProof/>
          <w:lang w:eastAsia="de-AT"/>
        </w:rPr>
        <w:drawing>
          <wp:anchor distT="0" distB="0" distL="114300" distR="114300" simplePos="0" relativeHeight="251669504" behindDoc="0" locked="0" layoutInCell="1" allowOverlap="1" wp14:anchorId="23E781B5" wp14:editId="0367CDC1">
            <wp:simplePos x="0" y="0"/>
            <wp:positionH relativeFrom="column">
              <wp:posOffset>4805045</wp:posOffset>
            </wp:positionH>
            <wp:positionV relativeFrom="paragraph">
              <wp:posOffset>2643505</wp:posOffset>
            </wp:positionV>
            <wp:extent cx="1037590" cy="1706880"/>
            <wp:effectExtent l="0" t="0" r="0" b="0"/>
            <wp:wrapSquare wrapText="bothSides"/>
            <wp:docPr id="93" name="Bild 93" descr="daweis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daweis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7590" cy="1706880"/>
                    </a:xfrm>
                    <a:prstGeom prst="rect">
                      <a:avLst/>
                    </a:prstGeom>
                    <a:noFill/>
                  </pic:spPr>
                </pic:pic>
              </a:graphicData>
            </a:graphic>
            <wp14:sizeRelH relativeFrom="page">
              <wp14:pctWidth>0</wp14:pctWidth>
            </wp14:sizeRelH>
            <wp14:sizeRelV relativeFrom="page">
              <wp14:pctHeight>0</wp14:pctHeight>
            </wp14:sizeRelV>
          </wp:anchor>
        </w:drawing>
      </w:r>
      <w:r w:rsidRPr="00E35610">
        <w:rPr>
          <w:rFonts w:cs="Arial"/>
          <w:noProof/>
          <w:lang w:eastAsia="de-AT"/>
        </w:rPr>
        <w:drawing>
          <wp:anchor distT="0" distB="0" distL="114300" distR="114300" simplePos="0" relativeHeight="251668480" behindDoc="0" locked="0" layoutInCell="1" allowOverlap="1" wp14:anchorId="404D2627" wp14:editId="6ABD731E">
            <wp:simplePos x="0" y="0"/>
            <wp:positionH relativeFrom="column">
              <wp:posOffset>5139690</wp:posOffset>
            </wp:positionH>
            <wp:positionV relativeFrom="paragraph">
              <wp:posOffset>-104140</wp:posOffset>
            </wp:positionV>
            <wp:extent cx="702945" cy="657225"/>
            <wp:effectExtent l="0" t="0" r="0" b="0"/>
            <wp:wrapNone/>
            <wp:docPr id="91" name="Bild 91" descr="achtung_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chtung_kl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2945" cy="657225"/>
                    </a:xfrm>
                    <a:prstGeom prst="rect">
                      <a:avLst/>
                    </a:prstGeom>
                    <a:noFill/>
                  </pic:spPr>
                </pic:pic>
              </a:graphicData>
            </a:graphic>
            <wp14:sizeRelH relativeFrom="page">
              <wp14:pctWidth>0</wp14:pctWidth>
            </wp14:sizeRelH>
            <wp14:sizeRelV relativeFrom="page">
              <wp14:pctHeight>0</wp14:pctHeight>
            </wp14:sizeRelV>
          </wp:anchor>
        </w:drawing>
      </w:r>
      <w:r w:rsidRPr="00E35610">
        <w:br w:type="page"/>
      </w:r>
    </w:p>
    <w:p w14:paraId="0D01975A" w14:textId="77777777" w:rsidR="004F754D" w:rsidRPr="00E35610" w:rsidRDefault="004F754D" w:rsidP="004F754D">
      <w:pPr>
        <w:pStyle w:val="NoSpacing"/>
        <w:rPr>
          <w:rFonts w:ascii="Arial" w:hAnsi="Arial"/>
          <w:lang w:val="en-US"/>
        </w:rPr>
      </w:pPr>
      <w:r w:rsidRPr="00E35610">
        <w:rPr>
          <w:rFonts w:ascii="Arial" w:hAnsi="Arial"/>
          <w:lang w:val="en-US"/>
        </w:rPr>
        <w:lastRenderedPageBreak/>
        <w:t xml:space="preserve">The </w:t>
      </w:r>
      <w:r w:rsidRPr="00E35610">
        <w:rPr>
          <w:rFonts w:ascii="Arial" w:hAnsi="Arial"/>
          <w:b/>
          <w:bCs/>
          <w:lang w:val="en-US"/>
        </w:rPr>
        <w:t>purple text</w:t>
      </w:r>
      <w:r w:rsidRPr="00E35610">
        <w:rPr>
          <w:rFonts w:ascii="Arial" w:hAnsi="Arial"/>
          <w:lang w:val="en-US"/>
        </w:rPr>
        <w:t xml:space="preserve"> in this document is giving you information on how to use this template. </w:t>
      </w:r>
      <w:r w:rsidRPr="00E35610">
        <w:rPr>
          <w:rFonts w:ascii="Arial" w:hAnsi="Arial"/>
          <w:color w:val="0091C3"/>
          <w:lang w:val="en-US"/>
        </w:rPr>
        <w:t xml:space="preserve">The </w:t>
      </w:r>
      <w:r w:rsidRPr="00E35610">
        <w:rPr>
          <w:rFonts w:ascii="Arial" w:hAnsi="Arial"/>
          <w:b/>
          <w:bCs/>
          <w:color w:val="0091C3"/>
          <w:lang w:val="en-US"/>
        </w:rPr>
        <w:t>blue text</w:t>
      </w:r>
      <w:r w:rsidRPr="00E35610">
        <w:rPr>
          <w:rFonts w:ascii="Arial" w:hAnsi="Arial"/>
          <w:color w:val="0091C3"/>
          <w:lang w:val="en-US"/>
        </w:rPr>
        <w:t xml:space="preserve"> provides tips for formatting your document using Microsoft Word. </w:t>
      </w:r>
      <w:r w:rsidRPr="00E35610">
        <w:rPr>
          <w:rFonts w:ascii="Arial" w:hAnsi="Arial"/>
          <w:lang w:val="en-US"/>
        </w:rPr>
        <w:t xml:space="preserve">Please make sure to delete </w:t>
      </w:r>
      <w:proofErr w:type="gramStart"/>
      <w:r w:rsidRPr="00E35610">
        <w:rPr>
          <w:rFonts w:ascii="Arial" w:hAnsi="Arial"/>
          <w:lang w:val="en-US"/>
        </w:rPr>
        <w:t>all of</w:t>
      </w:r>
      <w:proofErr w:type="gramEnd"/>
      <w:r w:rsidRPr="00E35610">
        <w:rPr>
          <w:rFonts w:ascii="Arial" w:hAnsi="Arial"/>
          <w:lang w:val="en-US"/>
        </w:rPr>
        <w:t xml:space="preserve"> the purple and </w:t>
      </w:r>
      <w:r w:rsidRPr="00E35610">
        <w:rPr>
          <w:rFonts w:ascii="Arial" w:hAnsi="Arial"/>
          <w:color w:val="0091C3"/>
          <w:lang w:val="en-US"/>
        </w:rPr>
        <w:t xml:space="preserve">blue </w:t>
      </w:r>
      <w:r w:rsidRPr="00E35610">
        <w:rPr>
          <w:rFonts w:ascii="Arial" w:hAnsi="Arial"/>
          <w:lang w:val="en-US"/>
        </w:rPr>
        <w:t xml:space="preserve">text when you use the template for your master thesis. </w:t>
      </w:r>
    </w:p>
    <w:p w14:paraId="11182147" w14:textId="77777777" w:rsidR="004F754D" w:rsidRPr="00E35610" w:rsidRDefault="004F754D" w:rsidP="004F754D">
      <w:pPr>
        <w:pStyle w:val="NoSpacing"/>
        <w:rPr>
          <w:rFonts w:ascii="Arial" w:hAnsi="Arial"/>
          <w:color w:val="0091C3"/>
          <w:lang w:val="en-US"/>
        </w:rPr>
      </w:pPr>
      <w:r w:rsidRPr="00E35610">
        <w:rPr>
          <w:rFonts w:ascii="Arial" w:hAnsi="Arial"/>
          <w:color w:val="0091C3"/>
          <w:lang w:val="en-US"/>
        </w:rPr>
        <w:t>You might want to use ‘</w:t>
      </w:r>
      <w:r w:rsidRPr="00E35610">
        <w:rPr>
          <w:rFonts w:ascii="Arial" w:hAnsi="Arial"/>
          <w:b/>
          <w:bCs/>
          <w:color w:val="0091C3"/>
          <w:lang w:val="en-US"/>
        </w:rPr>
        <w:t>show formatting marks</w:t>
      </w:r>
      <w:r w:rsidRPr="00E35610">
        <w:rPr>
          <w:rFonts w:ascii="Arial" w:hAnsi="Arial"/>
          <w:color w:val="0091C3"/>
          <w:lang w:val="en-US"/>
        </w:rPr>
        <w:t>’ (the ¶ button in your ribbon) to see the page breaks and the section breaks. Be careful when deleting section breaks, as this will affect formatting, esp. the footer with the page numbering.</w:t>
      </w:r>
    </w:p>
    <w:p w14:paraId="65C16281" w14:textId="77777777" w:rsidR="004F754D" w:rsidRPr="00E35610" w:rsidRDefault="004F754D" w:rsidP="004F754D">
      <w:pPr>
        <w:pStyle w:val="NoSpacing"/>
        <w:rPr>
          <w:rFonts w:ascii="Arial" w:hAnsi="Arial"/>
          <w:color w:val="0091C3"/>
          <w:lang w:val="en-US"/>
        </w:rPr>
      </w:pPr>
      <w:r w:rsidRPr="00E35610">
        <w:rPr>
          <w:rFonts w:ascii="Arial" w:hAnsi="Arial"/>
          <w:color w:val="0091C3"/>
          <w:lang w:val="en-US"/>
        </w:rPr>
        <w:t xml:space="preserve">Given that your master thesis will be mostly </w:t>
      </w:r>
      <w:r w:rsidRPr="00E35610">
        <w:rPr>
          <w:rFonts w:ascii="Arial" w:hAnsi="Arial"/>
          <w:b/>
          <w:bCs/>
          <w:color w:val="0091C3"/>
          <w:lang w:val="en-US"/>
        </w:rPr>
        <w:t>read on a computer monitor</w:t>
      </w:r>
      <w:r w:rsidRPr="00E35610">
        <w:rPr>
          <w:rFonts w:ascii="Arial" w:hAnsi="Arial"/>
          <w:color w:val="0091C3"/>
          <w:lang w:val="en-US"/>
        </w:rPr>
        <w:t>, rather than as a printed book, this document is formatted accordingly (</w:t>
      </w:r>
      <w:proofErr w:type="gramStart"/>
      <w:r w:rsidRPr="00E35610">
        <w:rPr>
          <w:rFonts w:ascii="Arial" w:hAnsi="Arial"/>
          <w:color w:val="0091C3"/>
          <w:lang w:val="en-US"/>
        </w:rPr>
        <w:t>i.e.</w:t>
      </w:r>
      <w:proofErr w:type="gramEnd"/>
      <w:r w:rsidRPr="00E35610">
        <w:rPr>
          <w:rFonts w:ascii="Arial" w:hAnsi="Arial"/>
          <w:color w:val="0091C3"/>
          <w:lang w:val="en-US"/>
        </w:rPr>
        <w:t xml:space="preserve"> odd/even pages are not mirrored, there is no ‘gutter’, etc.). It also means that no blank pages are inserted (</w:t>
      </w:r>
      <w:proofErr w:type="gramStart"/>
      <w:r w:rsidRPr="00E35610">
        <w:rPr>
          <w:rFonts w:ascii="Arial" w:hAnsi="Arial"/>
          <w:color w:val="0091C3"/>
          <w:lang w:val="en-US"/>
        </w:rPr>
        <w:t>e.g.</w:t>
      </w:r>
      <w:proofErr w:type="gramEnd"/>
      <w:r w:rsidRPr="00E35610">
        <w:rPr>
          <w:rFonts w:ascii="Arial" w:hAnsi="Arial"/>
          <w:color w:val="0091C3"/>
          <w:lang w:val="en-US"/>
        </w:rPr>
        <w:t xml:space="preserve"> to leave the backside of the cover sheet empty). This means if you are printing copies of your thesis, you might want to print the first few pages (those with page numbers </w:t>
      </w:r>
      <w:proofErr w:type="spellStart"/>
      <w:r w:rsidRPr="00E35610">
        <w:rPr>
          <w:rFonts w:ascii="Arial" w:hAnsi="Arial"/>
          <w:color w:val="0091C3"/>
          <w:lang w:val="en-US"/>
        </w:rPr>
        <w:t>i</w:t>
      </w:r>
      <w:proofErr w:type="spellEnd"/>
      <w:r w:rsidRPr="00E35610">
        <w:rPr>
          <w:rFonts w:ascii="Arial" w:hAnsi="Arial"/>
          <w:color w:val="0091C3"/>
          <w:lang w:val="en-US"/>
        </w:rPr>
        <w:t xml:space="preserve">, ii, </w:t>
      </w:r>
      <w:proofErr w:type="spellStart"/>
      <w:proofErr w:type="gramStart"/>
      <w:r w:rsidRPr="00E35610">
        <w:rPr>
          <w:rFonts w:ascii="Arial" w:hAnsi="Arial"/>
          <w:color w:val="0091C3"/>
          <w:lang w:val="en-US"/>
        </w:rPr>
        <w:t>etc</w:t>
      </w:r>
      <w:proofErr w:type="spellEnd"/>
      <w:proofErr w:type="gramEnd"/>
      <w:r w:rsidRPr="00E35610">
        <w:rPr>
          <w:rFonts w:ascii="Arial" w:hAnsi="Arial"/>
          <w:color w:val="0091C3"/>
          <w:lang w:val="en-US"/>
        </w:rPr>
        <w:t>) on one side only (so that the text is always on the right page when you open the book). You may choose to print the remainder (</w:t>
      </w:r>
      <w:proofErr w:type="gramStart"/>
      <w:r w:rsidRPr="00E35610">
        <w:rPr>
          <w:rFonts w:ascii="Arial" w:hAnsi="Arial"/>
          <w:color w:val="0091C3"/>
          <w:lang w:val="en-US"/>
        </w:rPr>
        <w:t>i.e.</w:t>
      </w:r>
      <w:proofErr w:type="gramEnd"/>
      <w:r w:rsidRPr="00E35610">
        <w:rPr>
          <w:rFonts w:ascii="Arial" w:hAnsi="Arial"/>
          <w:color w:val="0091C3"/>
          <w:lang w:val="en-US"/>
        </w:rPr>
        <w:t xml:space="preserve"> starting on page 1) double-sided or one-sided.  </w:t>
      </w:r>
    </w:p>
    <w:p w14:paraId="46ECD42B" w14:textId="77777777" w:rsidR="004F754D" w:rsidRPr="00E35610" w:rsidRDefault="004F754D" w:rsidP="004F754D">
      <w:pPr>
        <w:pStyle w:val="NoSpacing"/>
        <w:rPr>
          <w:rFonts w:ascii="Arial" w:hAnsi="Arial"/>
          <w:lang w:val="en-US"/>
        </w:rPr>
      </w:pPr>
    </w:p>
    <w:p w14:paraId="06943F48" w14:textId="77777777" w:rsidR="004F754D" w:rsidRPr="00E35610" w:rsidRDefault="004F754D" w:rsidP="004F754D">
      <w:pPr>
        <w:pStyle w:val="NoSpacing"/>
        <w:rPr>
          <w:rFonts w:ascii="Arial" w:hAnsi="Arial"/>
          <w:lang w:val="en-US"/>
        </w:rPr>
      </w:pPr>
      <w:r w:rsidRPr="00E35610">
        <w:rPr>
          <w:rFonts w:ascii="Arial" w:hAnsi="Arial"/>
          <w:lang w:val="en-US"/>
        </w:rPr>
        <w:t xml:space="preserve">For the </w:t>
      </w:r>
      <w:r w:rsidRPr="00E35610">
        <w:rPr>
          <w:rFonts w:ascii="Arial" w:hAnsi="Arial"/>
          <w:b/>
          <w:bCs/>
          <w:lang w:val="en-US"/>
        </w:rPr>
        <w:t>COVER PAGE</w:t>
      </w:r>
      <w:r w:rsidRPr="00E35610">
        <w:rPr>
          <w:rFonts w:ascii="Arial" w:hAnsi="Arial"/>
          <w:lang w:val="en-US"/>
        </w:rPr>
        <w:t xml:space="preserve">, please consult the </w:t>
      </w:r>
      <w:r w:rsidRPr="00E35610">
        <w:rPr>
          <w:rFonts w:ascii="Arial" w:hAnsi="Arial"/>
          <w:b/>
          <w:bCs/>
          <w:lang w:val="en-US"/>
        </w:rPr>
        <w:t>annotated pdf-file</w:t>
      </w:r>
      <w:r w:rsidRPr="00E35610">
        <w:rPr>
          <w:rFonts w:ascii="Arial" w:hAnsi="Arial"/>
          <w:lang w:val="en-US"/>
        </w:rPr>
        <w:t xml:space="preserve">, which provides additional information, especially about formatting. Please put your family name in CAPITAL letters, as this allows to ensure that it is clear under which letter to list your thesis (esp. if you have </w:t>
      </w:r>
      <w:proofErr w:type="gramStart"/>
      <w:r w:rsidRPr="00E35610">
        <w:rPr>
          <w:rFonts w:ascii="Arial" w:hAnsi="Arial"/>
          <w:lang w:val="en-US"/>
        </w:rPr>
        <w:t>several</w:t>
      </w:r>
      <w:proofErr w:type="gramEnd"/>
      <w:r w:rsidRPr="00E35610">
        <w:rPr>
          <w:rFonts w:ascii="Arial" w:hAnsi="Arial"/>
          <w:lang w:val="en-US"/>
        </w:rPr>
        <w:t xml:space="preserve"> first names and/or a double family name it may not always be clear how to list you alphabetically). </w:t>
      </w:r>
    </w:p>
    <w:p w14:paraId="004C4F7A" w14:textId="77777777" w:rsidR="004F754D" w:rsidRPr="00E35610" w:rsidRDefault="004F754D" w:rsidP="004F754D">
      <w:pPr>
        <w:pStyle w:val="NoSpacing"/>
        <w:rPr>
          <w:rFonts w:ascii="Arial" w:hAnsi="Arial"/>
          <w:lang w:val="en-US"/>
        </w:rPr>
      </w:pPr>
      <w:r w:rsidRPr="00E35610">
        <w:rPr>
          <w:rFonts w:ascii="Arial" w:hAnsi="Arial"/>
          <w:b/>
          <w:lang w:val="en-US"/>
        </w:rPr>
        <w:t>Title of the Master thesis</w:t>
      </w:r>
      <w:r w:rsidRPr="00E35610">
        <w:rPr>
          <w:rFonts w:ascii="Arial" w:hAnsi="Arial"/>
          <w:lang w:val="en-US"/>
        </w:rPr>
        <w:t>: every word except for prepositions („</w:t>
      </w:r>
      <w:proofErr w:type="gramStart"/>
      <w:r w:rsidRPr="00E35610">
        <w:rPr>
          <w:rFonts w:ascii="Arial" w:hAnsi="Arial"/>
          <w:lang w:val="en-US"/>
        </w:rPr>
        <w:t>of“</w:t>
      </w:r>
      <w:proofErr w:type="gramEnd"/>
      <w:r w:rsidRPr="00E35610">
        <w:rPr>
          <w:rFonts w:ascii="Arial" w:hAnsi="Arial"/>
          <w:lang w:val="en-US"/>
        </w:rPr>
        <w:t xml:space="preserve">, „and“, „for“) starts with a capital letter. </w:t>
      </w:r>
    </w:p>
    <w:p w14:paraId="0A91B625" w14:textId="77777777" w:rsidR="004F754D" w:rsidRPr="00E35610" w:rsidRDefault="004F754D" w:rsidP="004F754D">
      <w:pPr>
        <w:pStyle w:val="NoSpacing"/>
        <w:spacing w:after="0"/>
        <w:rPr>
          <w:rFonts w:ascii="Arial" w:hAnsi="Arial"/>
          <w:b/>
          <w:bCs/>
          <w:lang w:val="en-US"/>
        </w:rPr>
      </w:pPr>
      <w:r w:rsidRPr="00E35610">
        <w:rPr>
          <w:rFonts w:ascii="Arial" w:hAnsi="Arial"/>
          <w:b/>
          <w:bCs/>
          <w:lang w:val="en-US"/>
        </w:rPr>
        <w:t>Academic titles</w:t>
      </w:r>
      <w:r w:rsidRPr="00E35610">
        <w:rPr>
          <w:rFonts w:ascii="Arial" w:hAnsi="Arial"/>
          <w:lang w:val="en-US"/>
        </w:rPr>
        <w:t xml:space="preserve"> are important in Austria, especially in a formal document submitted to a university. Please ensure that you include your previous academic titles and write them correctly:</w:t>
      </w:r>
    </w:p>
    <w:p w14:paraId="13054D1D" w14:textId="71248DFA"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You must include your bachelor </w:t>
      </w:r>
      <w:r w:rsidR="00E15B74" w:rsidRPr="00E35610">
        <w:rPr>
          <w:rFonts w:ascii="Arial" w:hAnsi="Arial"/>
          <w:lang w:val="en-US"/>
        </w:rPr>
        <w:t>title since</w:t>
      </w:r>
      <w:r w:rsidRPr="00E35610">
        <w:rPr>
          <w:rFonts w:ascii="Arial" w:hAnsi="Arial"/>
          <w:lang w:val="en-US"/>
        </w:rPr>
        <w:t xml:space="preserve"> you need to have completed </w:t>
      </w:r>
      <w:proofErr w:type="gramStart"/>
      <w:r w:rsidRPr="00E35610">
        <w:rPr>
          <w:rFonts w:ascii="Arial" w:hAnsi="Arial"/>
          <w:lang w:val="en-US"/>
        </w:rPr>
        <w:t>a bachelor</w:t>
      </w:r>
      <w:proofErr w:type="gramEnd"/>
      <w:r w:rsidRPr="00E35610">
        <w:rPr>
          <w:rFonts w:ascii="Arial" w:hAnsi="Arial"/>
          <w:lang w:val="en-US"/>
        </w:rPr>
        <w:t xml:space="preserve"> to be eligible for a master.</w:t>
      </w:r>
    </w:p>
    <w:p w14:paraId="4D6BFEB5"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Also include other academic titles you have </w:t>
      </w:r>
      <w:proofErr w:type="gramStart"/>
      <w:r w:rsidRPr="00E35610">
        <w:rPr>
          <w:rFonts w:ascii="Arial" w:hAnsi="Arial"/>
          <w:lang w:val="en-US"/>
        </w:rPr>
        <w:t>been awarded</w:t>
      </w:r>
      <w:proofErr w:type="gramEnd"/>
    </w:p>
    <w:p w14:paraId="431744A7"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Make sure to check exactly which title you have </w:t>
      </w:r>
      <w:proofErr w:type="gramStart"/>
      <w:r w:rsidRPr="00E35610">
        <w:rPr>
          <w:rFonts w:ascii="Arial" w:hAnsi="Arial"/>
          <w:lang w:val="en-US"/>
        </w:rPr>
        <w:t>been awarded</w:t>
      </w:r>
      <w:proofErr w:type="gramEnd"/>
      <w:r w:rsidRPr="00E35610">
        <w:rPr>
          <w:rFonts w:ascii="Arial" w:hAnsi="Arial"/>
          <w:lang w:val="en-US"/>
        </w:rPr>
        <w:t xml:space="preserve">, and use the official abbreviation, including where to insert full stops. So for example the Bachelor is abbreviated as either ‘BSc’ or ‘B.Sc.’ (you can consult an official website, e.g. with general information from the </w:t>
      </w:r>
      <w:hyperlink r:id="rId13" w:history="1">
        <w:r w:rsidRPr="00E35610">
          <w:rPr>
            <w:rStyle w:val="Hyperlink"/>
            <w:rFonts w:ascii="Arial" w:hAnsi="Arial"/>
            <w:lang w:val="en-US"/>
          </w:rPr>
          <w:t>Austrian government</w:t>
        </w:r>
      </w:hyperlink>
      <w:r w:rsidRPr="00E35610">
        <w:rPr>
          <w:rFonts w:ascii="Arial" w:hAnsi="Arial"/>
          <w:lang w:val="en-US"/>
        </w:rPr>
        <w:t xml:space="preserve"> or from the </w:t>
      </w:r>
      <w:hyperlink r:id="rId14" w:history="1">
        <w:r w:rsidRPr="00E35610">
          <w:rPr>
            <w:rStyle w:val="Hyperlink"/>
            <w:rFonts w:ascii="Arial" w:hAnsi="Arial"/>
            <w:lang w:val="en-US"/>
          </w:rPr>
          <w:t>Federal Ministry</w:t>
        </w:r>
      </w:hyperlink>
      <w:r w:rsidRPr="00E35610">
        <w:rPr>
          <w:rFonts w:ascii="Arial" w:hAnsi="Arial"/>
          <w:lang w:val="en-US"/>
        </w:rPr>
        <w:t xml:space="preserve"> in charge of universities). </w:t>
      </w:r>
    </w:p>
    <w:p w14:paraId="6EB18332"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Make sure you insert your title(s) correctly before and/or after your name (</w:t>
      </w:r>
      <w:proofErr w:type="gramStart"/>
      <w:r w:rsidRPr="00E35610">
        <w:rPr>
          <w:rFonts w:ascii="Arial" w:hAnsi="Arial"/>
          <w:lang w:val="en-US"/>
        </w:rPr>
        <w:t>e.g.</w:t>
      </w:r>
      <w:proofErr w:type="gramEnd"/>
      <w:r w:rsidRPr="00E35610">
        <w:rPr>
          <w:rFonts w:ascii="Arial" w:hAnsi="Arial"/>
          <w:lang w:val="en-US"/>
        </w:rPr>
        <w:t xml:space="preserve"> DI before your name, MSc and BSc after your name, see the websites in the previous point).</w:t>
      </w:r>
    </w:p>
    <w:p w14:paraId="2B030EC6" w14:textId="77777777" w:rsidR="004F754D" w:rsidRPr="00E35610" w:rsidRDefault="004F754D" w:rsidP="004F754D">
      <w:pPr>
        <w:pStyle w:val="NoSpacing"/>
        <w:numPr>
          <w:ilvl w:val="0"/>
          <w:numId w:val="22"/>
        </w:numPr>
        <w:spacing w:after="0"/>
        <w:rPr>
          <w:rFonts w:ascii="Arial" w:hAnsi="Arial"/>
          <w:lang w:val="en-US"/>
        </w:rPr>
      </w:pPr>
      <w:r w:rsidRPr="00E35610">
        <w:rPr>
          <w:rFonts w:ascii="Arial" w:hAnsi="Arial"/>
          <w:lang w:val="en-US"/>
        </w:rPr>
        <w:t xml:space="preserve">If you identify as a woman, you are invited to use the feminine version of the title that will be awarded to you, </w:t>
      </w:r>
      <w:proofErr w:type="gramStart"/>
      <w:r w:rsidRPr="00E35610">
        <w:rPr>
          <w:rFonts w:ascii="Arial" w:hAnsi="Arial"/>
          <w:lang w:val="en-US"/>
        </w:rPr>
        <w:t>e.g.</w:t>
      </w:r>
      <w:proofErr w:type="gramEnd"/>
      <w:r w:rsidRPr="00E35610">
        <w:rPr>
          <w:rFonts w:ascii="Arial" w:hAnsi="Arial"/>
          <w:lang w:val="en-US"/>
        </w:rPr>
        <w:t xml:space="preserve"> </w:t>
      </w:r>
      <w:proofErr w:type="spellStart"/>
      <w:r w:rsidRPr="00E35610">
        <w:rPr>
          <w:rFonts w:ascii="Arial" w:hAnsi="Arial"/>
          <w:lang w:val="en-US"/>
        </w:rPr>
        <w:t>Diplom-Ingenieurin</w:t>
      </w:r>
      <w:proofErr w:type="spellEnd"/>
      <w:r w:rsidRPr="00E35610">
        <w:rPr>
          <w:rFonts w:ascii="Arial" w:hAnsi="Arial"/>
          <w:lang w:val="en-US"/>
        </w:rPr>
        <w:t xml:space="preserve"> but it is not compulsory. </w:t>
      </w:r>
    </w:p>
    <w:p w14:paraId="2F5A9447" w14:textId="77777777" w:rsidR="004F754D" w:rsidRPr="00E35610" w:rsidRDefault="004F754D" w:rsidP="004F754D">
      <w:pPr>
        <w:pStyle w:val="NoSpacing"/>
        <w:numPr>
          <w:ilvl w:val="0"/>
          <w:numId w:val="22"/>
        </w:numPr>
        <w:rPr>
          <w:rFonts w:ascii="Arial" w:hAnsi="Arial"/>
          <w:lang w:val="en-US"/>
        </w:rPr>
      </w:pPr>
      <w:r w:rsidRPr="00E35610">
        <w:rPr>
          <w:rFonts w:ascii="Arial" w:hAnsi="Arial"/>
          <w:lang w:val="en-US"/>
        </w:rPr>
        <w:t xml:space="preserve">Academic titles </w:t>
      </w:r>
      <w:proofErr w:type="gramStart"/>
      <w:r w:rsidRPr="00E35610">
        <w:rPr>
          <w:rFonts w:ascii="Arial" w:hAnsi="Arial"/>
          <w:lang w:val="en-US"/>
        </w:rPr>
        <w:t>are not translated</w:t>
      </w:r>
      <w:proofErr w:type="gramEnd"/>
      <w:r w:rsidRPr="00E35610">
        <w:rPr>
          <w:rFonts w:ascii="Arial" w:hAnsi="Arial"/>
          <w:lang w:val="en-US"/>
        </w:rPr>
        <w:t xml:space="preserve">, so please check the German version of your </w:t>
      </w:r>
      <w:hyperlink r:id="rId15" w:history="1">
        <w:r w:rsidRPr="00E35610">
          <w:rPr>
            <w:rStyle w:val="Hyperlink"/>
            <w:rFonts w:ascii="Arial" w:hAnsi="Arial"/>
            <w:lang w:val="en-US"/>
          </w:rPr>
          <w:t>curriculum</w:t>
        </w:r>
      </w:hyperlink>
      <w:r w:rsidRPr="00E35610">
        <w:rPr>
          <w:rFonts w:ascii="Arial" w:hAnsi="Arial"/>
          <w:lang w:val="en-US"/>
        </w:rPr>
        <w:t xml:space="preserve">. If you are studying towards a </w:t>
      </w:r>
      <w:proofErr w:type="spellStart"/>
      <w:r w:rsidRPr="00E35610">
        <w:rPr>
          <w:rFonts w:ascii="Arial" w:hAnsi="Arial"/>
          <w:lang w:val="en-US"/>
        </w:rPr>
        <w:t>Diplom-Ingenieur</w:t>
      </w:r>
      <w:proofErr w:type="spellEnd"/>
      <w:r w:rsidRPr="00E35610">
        <w:rPr>
          <w:rFonts w:ascii="Arial" w:hAnsi="Arial"/>
          <w:lang w:val="en-US"/>
        </w:rPr>
        <w:t>, this is what you should write on your cover page.</w:t>
      </w:r>
    </w:p>
    <w:p w14:paraId="40F7332C" w14:textId="77777777" w:rsidR="004F754D" w:rsidRPr="00E35610" w:rsidRDefault="004F754D" w:rsidP="004F754D">
      <w:pPr>
        <w:pStyle w:val="NoSpacing"/>
        <w:rPr>
          <w:rFonts w:ascii="Arial" w:hAnsi="Arial"/>
          <w:lang w:val="en-US"/>
        </w:rPr>
      </w:pPr>
      <w:r w:rsidRPr="00E35610">
        <w:rPr>
          <w:rFonts w:ascii="Arial" w:hAnsi="Arial"/>
          <w:lang w:val="en-US"/>
        </w:rPr>
        <w:t xml:space="preserve">Please check the exact name of your </w:t>
      </w:r>
      <w:r w:rsidRPr="00E35610">
        <w:rPr>
          <w:rFonts w:ascii="Arial" w:hAnsi="Arial"/>
          <w:b/>
          <w:bCs/>
          <w:lang w:val="en-US"/>
        </w:rPr>
        <w:t xml:space="preserve">Master </w:t>
      </w:r>
      <w:proofErr w:type="spellStart"/>
      <w:r w:rsidRPr="00E35610">
        <w:rPr>
          <w:rFonts w:ascii="Arial" w:hAnsi="Arial"/>
          <w:b/>
          <w:bCs/>
          <w:lang w:val="en-US"/>
        </w:rPr>
        <w:t>Programme</w:t>
      </w:r>
      <w:proofErr w:type="spellEnd"/>
      <w:r w:rsidRPr="00E35610">
        <w:rPr>
          <w:rFonts w:ascii="Arial" w:hAnsi="Arial"/>
          <w:lang w:val="en-US"/>
        </w:rPr>
        <w:t xml:space="preserve"> in the curriculum</w:t>
      </w:r>
    </w:p>
    <w:p w14:paraId="6672EE7B" w14:textId="77777777" w:rsidR="004F754D" w:rsidRPr="00E35610" w:rsidRDefault="004F754D" w:rsidP="004F754D">
      <w:pPr>
        <w:pStyle w:val="NoSpacing"/>
        <w:rPr>
          <w:rFonts w:ascii="Arial" w:hAnsi="Arial"/>
          <w:lang w:val="en-US"/>
        </w:rPr>
      </w:pPr>
      <w:r w:rsidRPr="00E35610">
        <w:rPr>
          <w:rFonts w:ascii="Arial" w:hAnsi="Arial"/>
          <w:lang w:val="en-US"/>
        </w:rPr>
        <w:t xml:space="preserve">For your </w:t>
      </w:r>
      <w:r w:rsidRPr="00E35610">
        <w:rPr>
          <w:rFonts w:ascii="Arial" w:hAnsi="Arial"/>
          <w:b/>
          <w:bCs/>
          <w:lang w:val="en-US"/>
        </w:rPr>
        <w:t>supervisor</w:t>
      </w:r>
      <w:r w:rsidRPr="00E35610">
        <w:rPr>
          <w:rFonts w:ascii="Arial" w:hAnsi="Arial"/>
          <w:lang w:val="en-US"/>
        </w:rPr>
        <w:t xml:space="preserve">, please consult the </w:t>
      </w:r>
      <w:hyperlink r:id="rId16" w:history="1">
        <w:r w:rsidRPr="00E35610">
          <w:rPr>
            <w:rStyle w:val="Hyperlink"/>
            <w:rFonts w:ascii="Arial" w:hAnsi="Arial"/>
            <w:lang w:val="en-US"/>
          </w:rPr>
          <w:t>BOKU FIS</w:t>
        </w:r>
      </w:hyperlink>
      <w:r w:rsidRPr="00E35610">
        <w:rPr>
          <w:rFonts w:ascii="Arial" w:hAnsi="Arial"/>
          <w:lang w:val="en-US"/>
        </w:rPr>
        <w:t xml:space="preserve"> and search for ‘Researcher’ to ensure that you use the correct titles and the exact wording of the institute and department.</w:t>
      </w:r>
    </w:p>
    <w:p w14:paraId="6233DA2B" w14:textId="77777777" w:rsidR="004F754D" w:rsidRPr="00E35610" w:rsidRDefault="004F754D" w:rsidP="004F754D">
      <w:pPr>
        <w:pStyle w:val="NoSpacing"/>
        <w:rPr>
          <w:rFonts w:ascii="Arial" w:hAnsi="Arial"/>
          <w:lang w:val="en-US"/>
        </w:rPr>
      </w:pPr>
    </w:p>
    <w:p w14:paraId="7A459CA1" w14:textId="77777777" w:rsidR="004F754D" w:rsidRPr="00E35610" w:rsidRDefault="004F754D" w:rsidP="004F754D">
      <w:pPr>
        <w:rPr>
          <w:rFonts w:cs="Arial"/>
          <w:color w:val="4DAC26"/>
        </w:rPr>
      </w:pPr>
    </w:p>
    <w:p w14:paraId="5B96B3BD" w14:textId="77777777" w:rsidR="004F754D" w:rsidRPr="00E35610" w:rsidRDefault="004F754D" w:rsidP="004F7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color w:val="914196"/>
        </w:rPr>
      </w:pPr>
      <w:r w:rsidRPr="00E35610">
        <w:rPr>
          <w:rFonts w:cs="Arial"/>
          <w:color w:val="914196"/>
        </w:rPr>
        <w:t xml:space="preserve">If you want, you can insert a </w:t>
      </w:r>
      <w:r w:rsidRPr="00E35610">
        <w:rPr>
          <w:rFonts w:cs="Arial"/>
          <w:b/>
          <w:bCs/>
          <w:color w:val="914196"/>
        </w:rPr>
        <w:t>personalized (second) cover page</w:t>
      </w:r>
      <w:r w:rsidRPr="00E35610">
        <w:rPr>
          <w:rFonts w:cs="Arial"/>
          <w:color w:val="914196"/>
        </w:rPr>
        <w:t xml:space="preserve"> after the mandatory front page (previous page) and before the </w:t>
      </w:r>
      <w:proofErr w:type="gramStart"/>
      <w:r w:rsidRPr="00E35610">
        <w:rPr>
          <w:rFonts w:cs="Arial"/>
          <w:color w:val="914196"/>
        </w:rPr>
        <w:t>affidavit</w:t>
      </w:r>
      <w:proofErr w:type="gramEnd"/>
      <w:r w:rsidRPr="00E35610">
        <w:rPr>
          <w:rFonts w:cs="Arial"/>
          <w:color w:val="914196"/>
        </w:rPr>
        <w:t xml:space="preserve"> (on the next page). You are completely free in how you design this second cover page, both regarding the text and the graphic design (</w:t>
      </w:r>
      <w:proofErr w:type="gramStart"/>
      <w:r w:rsidRPr="00E35610">
        <w:rPr>
          <w:rFonts w:cs="Arial"/>
          <w:color w:val="914196"/>
        </w:rPr>
        <w:t>e.g.</w:t>
      </w:r>
      <w:proofErr w:type="gramEnd"/>
      <w:r w:rsidRPr="00E35610">
        <w:rPr>
          <w:rFonts w:cs="Arial"/>
          <w:color w:val="914196"/>
        </w:rPr>
        <w:t xml:space="preserve"> using an illustration, a photo, a creative background).</w:t>
      </w:r>
    </w:p>
    <w:p w14:paraId="3F7A3F30" w14:textId="77777777" w:rsidR="004F754D" w:rsidRPr="00E35610" w:rsidRDefault="004F754D" w:rsidP="004F754D">
      <w:pPr>
        <w:rPr>
          <w:color w:val="4DAC26"/>
        </w:rPr>
      </w:pPr>
    </w:p>
    <w:p w14:paraId="4FD6F2FF" w14:textId="77777777" w:rsidR="004F754D" w:rsidRPr="00E35610" w:rsidRDefault="004F754D" w:rsidP="004F754D">
      <w:pPr>
        <w:spacing w:after="0"/>
        <w:sectPr w:rsidR="004F754D" w:rsidRPr="00E35610" w:rsidSect="00982088">
          <w:headerReference w:type="default" r:id="rId17"/>
          <w:footerReference w:type="default" r:id="rId18"/>
          <w:pgSz w:w="11906" w:h="16838" w:code="9"/>
          <w:pgMar w:top="1134" w:right="1134" w:bottom="1134" w:left="1418" w:header="851" w:footer="851" w:gutter="0"/>
          <w:pgNumType w:fmt="upperRoman" w:start="1"/>
          <w:cols w:space="708"/>
          <w:docGrid w:linePitch="360"/>
        </w:sectPr>
      </w:pPr>
    </w:p>
    <w:p w14:paraId="04350352" w14:textId="77777777" w:rsidR="004F754D" w:rsidRPr="00E35610" w:rsidRDefault="004F754D" w:rsidP="004F754D">
      <w:pPr>
        <w:pStyle w:val="Heading1"/>
        <w:rPr>
          <w:sz w:val="26"/>
          <w:szCs w:val="26"/>
        </w:rPr>
      </w:pPr>
      <w:bookmarkStart w:id="0" w:name="_Toc83126399"/>
      <w:proofErr w:type="gramStart"/>
      <w:r w:rsidRPr="00E35610">
        <w:rPr>
          <w:sz w:val="26"/>
          <w:szCs w:val="26"/>
        </w:rPr>
        <w:lastRenderedPageBreak/>
        <w:t>Affidavit</w:t>
      </w:r>
      <w:bookmarkEnd w:id="0"/>
      <w:proofErr w:type="gramEnd"/>
    </w:p>
    <w:p w14:paraId="00CD1CBC" w14:textId="77777777" w:rsidR="004F754D" w:rsidRPr="00E35610" w:rsidRDefault="004F754D" w:rsidP="004F754D">
      <w:pPr>
        <w:rPr>
          <w:rFonts w:cs="Arial"/>
        </w:rPr>
      </w:pPr>
      <w:r w:rsidRPr="00E35610">
        <w:rPr>
          <w:rFonts w:cs="Arial"/>
        </w:rPr>
        <w:t xml:space="preserve">I hereby declare that I have authored this master thesis independently, and that I have not used any </w:t>
      </w:r>
      <w:r w:rsidRPr="00E35610">
        <w:rPr>
          <w:rFonts w:cs="Arial"/>
          <w:lang w:eastAsia="en-GB"/>
        </w:rPr>
        <w:t xml:space="preserve">assistance other than that which </w:t>
      </w:r>
      <w:proofErr w:type="gramStart"/>
      <w:r w:rsidRPr="00E35610">
        <w:rPr>
          <w:rFonts w:cs="Arial"/>
          <w:lang w:eastAsia="en-GB"/>
        </w:rPr>
        <w:t>is permitted</w:t>
      </w:r>
      <w:proofErr w:type="gramEnd"/>
      <w:r w:rsidRPr="00E35610">
        <w:rPr>
          <w:rFonts w:cs="Arial"/>
          <w:lang w:eastAsia="en-GB"/>
        </w:rPr>
        <w:t>. T</w:t>
      </w:r>
      <w:r w:rsidRPr="00E35610">
        <w:rPr>
          <w:rFonts w:cs="Arial"/>
        </w:rPr>
        <w:t>he work contained herein is my own except where explicitly stated otherwise. All i</w:t>
      </w:r>
      <w:r w:rsidRPr="00E35610">
        <w:rPr>
          <w:rFonts w:cs="Arial"/>
          <w:lang w:eastAsia="en-GB"/>
        </w:rPr>
        <w:t xml:space="preserve">deas taken in wording or in basic content from unpublished sources or from published literature </w:t>
      </w:r>
      <w:proofErr w:type="gramStart"/>
      <w:r w:rsidRPr="00E35610">
        <w:rPr>
          <w:rFonts w:cs="Arial"/>
          <w:lang w:eastAsia="en-GB"/>
        </w:rPr>
        <w:t>are duly identified</w:t>
      </w:r>
      <w:proofErr w:type="gramEnd"/>
      <w:r w:rsidRPr="00E35610">
        <w:rPr>
          <w:rFonts w:cs="Arial"/>
          <w:lang w:eastAsia="en-GB"/>
        </w:rPr>
        <w:t xml:space="preserve"> and cited, and the precise references included. </w:t>
      </w:r>
    </w:p>
    <w:p w14:paraId="57D417C3" w14:textId="77777777" w:rsidR="004F754D" w:rsidRPr="00E35610" w:rsidRDefault="004F754D" w:rsidP="004F754D">
      <w:pPr>
        <w:rPr>
          <w:rFonts w:cs="Arial"/>
        </w:rPr>
      </w:pPr>
      <w:r w:rsidRPr="00E35610">
        <w:rPr>
          <w:rFonts w:cs="Arial"/>
        </w:rPr>
        <w:t xml:space="preserve">I further declare that this master thesis has not </w:t>
      </w:r>
      <w:proofErr w:type="gramStart"/>
      <w:r w:rsidRPr="00E35610">
        <w:rPr>
          <w:rFonts w:cs="Arial"/>
        </w:rPr>
        <w:t>been submitted</w:t>
      </w:r>
      <w:proofErr w:type="gramEnd"/>
      <w:r w:rsidRPr="00E35610">
        <w:rPr>
          <w:rFonts w:cs="Arial"/>
        </w:rPr>
        <w:t xml:space="preserve">, in whole or in part, in the same or a similar form, to any other educational institution as part of the requirements for an academic degree. </w:t>
      </w:r>
    </w:p>
    <w:p w14:paraId="7EA067E8" w14:textId="77777777" w:rsidR="004F754D" w:rsidRPr="00E35610" w:rsidRDefault="004F754D" w:rsidP="004F754D">
      <w:pPr>
        <w:rPr>
          <w:rFonts w:cs="Arial"/>
        </w:rPr>
      </w:pPr>
      <w:r w:rsidRPr="00E35610">
        <w:rPr>
          <w:rFonts w:cs="Arial"/>
        </w:rPr>
        <w:t>I hereby confirm that I am familiar with the standards of Scientific Integrity and with the guidelines of Good Scientific Practice, and that this work fully complies with these standards and guidelines.</w:t>
      </w:r>
    </w:p>
    <w:p w14:paraId="6ABF334D" w14:textId="77777777" w:rsidR="004F754D" w:rsidRPr="00E35610" w:rsidRDefault="004F754D" w:rsidP="004F754D">
      <w:pPr>
        <w:rPr>
          <w:rFonts w:cs="Arial"/>
        </w:rPr>
      </w:pPr>
    </w:p>
    <w:p w14:paraId="44201346" w14:textId="77777777" w:rsidR="004F754D" w:rsidRPr="00E35610" w:rsidRDefault="004F754D" w:rsidP="004F754D">
      <w:pPr>
        <w:pStyle w:val="NoSpacing"/>
        <w:tabs>
          <w:tab w:val="center" w:pos="5812"/>
        </w:tabs>
        <w:rPr>
          <w:rFonts w:ascii="Arial" w:hAnsi="Arial"/>
          <w:color w:val="auto"/>
          <w:lang w:val="en-US"/>
        </w:rPr>
      </w:pPr>
      <w:r w:rsidRPr="00E35610">
        <w:rPr>
          <w:rFonts w:ascii="Arial" w:hAnsi="Arial"/>
          <w:color w:val="auto"/>
          <w:lang w:val="en-US"/>
        </w:rPr>
        <w:t>City, date</w:t>
      </w:r>
      <w:r w:rsidRPr="00E35610">
        <w:rPr>
          <w:rFonts w:ascii="Arial" w:hAnsi="Arial"/>
          <w:color w:val="auto"/>
          <w:lang w:val="en-US"/>
        </w:rPr>
        <w:tab/>
        <w:t xml:space="preserve">First name SURNAME </w:t>
      </w:r>
      <w:r w:rsidRPr="00E35610">
        <w:rPr>
          <w:rFonts w:ascii="Arial" w:hAnsi="Arial"/>
          <w:i/>
          <w:iCs/>
          <w:color w:val="auto"/>
          <w:lang w:val="en-US"/>
        </w:rPr>
        <w:t>(</w:t>
      </w:r>
      <w:proofErr w:type="spellStart"/>
      <w:r w:rsidRPr="00E35610">
        <w:rPr>
          <w:rFonts w:ascii="Arial" w:hAnsi="Arial"/>
          <w:i/>
          <w:iCs/>
          <w:color w:val="auto"/>
          <w:lang w:val="en-US"/>
        </w:rPr>
        <w:t>manu</w:t>
      </w:r>
      <w:proofErr w:type="spellEnd"/>
      <w:r w:rsidRPr="00E35610">
        <w:rPr>
          <w:rFonts w:ascii="Arial" w:hAnsi="Arial"/>
          <w:i/>
          <w:iCs/>
          <w:color w:val="auto"/>
          <w:lang w:val="en-US"/>
        </w:rPr>
        <w:t xml:space="preserve"> propria)</w:t>
      </w:r>
    </w:p>
    <w:p w14:paraId="1D903967" w14:textId="77777777" w:rsidR="004F754D" w:rsidRPr="00E35610" w:rsidRDefault="004F754D" w:rsidP="004F754D">
      <w:pPr>
        <w:pStyle w:val="NoSpacing"/>
        <w:tabs>
          <w:tab w:val="center" w:pos="5812"/>
        </w:tabs>
        <w:rPr>
          <w:rFonts w:ascii="Arial" w:hAnsi="Arial"/>
          <w:lang w:val="en-US"/>
        </w:rPr>
      </w:pPr>
    </w:p>
    <w:p w14:paraId="40F6D725" w14:textId="77777777" w:rsidR="004F754D" w:rsidRPr="00E35610" w:rsidRDefault="004F754D" w:rsidP="004F754D">
      <w:pPr>
        <w:pStyle w:val="NoSpacing"/>
        <w:tabs>
          <w:tab w:val="center" w:pos="5812"/>
        </w:tabs>
        <w:rPr>
          <w:rFonts w:ascii="Arial" w:hAnsi="Arial"/>
          <w:lang w:val="en-US"/>
        </w:rPr>
      </w:pPr>
    </w:p>
    <w:p w14:paraId="58A87F28" w14:textId="77777777" w:rsidR="004F754D" w:rsidRPr="00E35610" w:rsidRDefault="004F754D" w:rsidP="004F754D">
      <w:pPr>
        <w:pStyle w:val="NoSpacing"/>
        <w:tabs>
          <w:tab w:val="center" w:pos="5812"/>
        </w:tabs>
        <w:rPr>
          <w:rFonts w:ascii="Arial" w:hAnsi="Arial"/>
          <w:lang w:val="en-US"/>
        </w:rPr>
      </w:pPr>
    </w:p>
    <w:p w14:paraId="5322FDC4" w14:textId="77777777" w:rsidR="004F754D" w:rsidRPr="00E35610" w:rsidRDefault="004F754D" w:rsidP="004F754D">
      <w:pPr>
        <w:rPr>
          <w:rFonts w:cs="Arial"/>
          <w:color w:val="914196"/>
        </w:rPr>
      </w:pPr>
      <w:r w:rsidRPr="00E35610">
        <w:rPr>
          <w:rFonts w:cs="Arial"/>
          <w:color w:val="914196"/>
        </w:rPr>
        <w:t xml:space="preserve">The affidavit is a sworn </w:t>
      </w:r>
      <w:proofErr w:type="gramStart"/>
      <w:r w:rsidRPr="00E35610">
        <w:rPr>
          <w:rFonts w:cs="Arial"/>
          <w:color w:val="914196"/>
        </w:rPr>
        <w:t>statement, and</w:t>
      </w:r>
      <w:proofErr w:type="gramEnd"/>
      <w:r w:rsidRPr="00E35610">
        <w:rPr>
          <w:rFonts w:cs="Arial"/>
          <w:color w:val="914196"/>
        </w:rPr>
        <w:t xml:space="preserve"> is a binding assurance that you have actually done the things that are stated. A violation of the content of the statement may have legal consequences. The </w:t>
      </w:r>
      <w:proofErr w:type="gramStart"/>
      <w:r w:rsidRPr="00E35610">
        <w:rPr>
          <w:rFonts w:cs="Arial"/>
          <w:color w:val="914196"/>
        </w:rPr>
        <w:t>affidavit</w:t>
      </w:r>
      <w:proofErr w:type="gramEnd"/>
      <w:r w:rsidRPr="00E35610">
        <w:rPr>
          <w:rFonts w:cs="Arial"/>
          <w:color w:val="914196"/>
        </w:rPr>
        <w:t xml:space="preserve"> is thus not just a mere formality. Please leave ‘</w:t>
      </w:r>
      <w:r w:rsidRPr="00E35610">
        <w:rPr>
          <w:rFonts w:cs="Arial"/>
          <w:b/>
          <w:bCs/>
          <w:i/>
          <w:iCs/>
          <w:color w:val="914196"/>
        </w:rPr>
        <w:t>(</w:t>
      </w:r>
      <w:proofErr w:type="spellStart"/>
      <w:r w:rsidRPr="00E35610">
        <w:rPr>
          <w:rFonts w:cs="Arial"/>
          <w:b/>
          <w:bCs/>
          <w:i/>
          <w:iCs/>
          <w:color w:val="914196"/>
        </w:rPr>
        <w:t>manu</w:t>
      </w:r>
      <w:proofErr w:type="spellEnd"/>
      <w:r w:rsidRPr="00E35610">
        <w:rPr>
          <w:rFonts w:cs="Arial"/>
          <w:b/>
          <w:bCs/>
          <w:i/>
          <w:iCs/>
          <w:color w:val="914196"/>
        </w:rPr>
        <w:t xml:space="preserve"> propria)</w:t>
      </w:r>
      <w:r w:rsidRPr="00E35610">
        <w:rPr>
          <w:rFonts w:cs="Arial"/>
          <w:color w:val="914196"/>
        </w:rPr>
        <w:t xml:space="preserve">’ next to your name (it is Latin and means ‘[signed] with one’s own hand’). With it you confirm the authenticity of your sworn statement, </w:t>
      </w:r>
      <w:proofErr w:type="gramStart"/>
      <w:r w:rsidRPr="00E35610">
        <w:rPr>
          <w:rFonts w:cs="Arial"/>
          <w:color w:val="914196"/>
        </w:rPr>
        <w:t>despite the fact that</w:t>
      </w:r>
      <w:proofErr w:type="gramEnd"/>
      <w:r w:rsidRPr="00E35610">
        <w:rPr>
          <w:rFonts w:cs="Arial"/>
          <w:color w:val="914196"/>
        </w:rPr>
        <w:t xml:space="preserve"> you do not include a handwritten signature (which would be problematic in a pdf-file that is freely available for download).</w:t>
      </w:r>
    </w:p>
    <w:p w14:paraId="006E390D" w14:textId="77777777" w:rsidR="004F754D" w:rsidRPr="00E35610" w:rsidRDefault="004F754D" w:rsidP="004F754D">
      <w:pPr>
        <w:spacing w:after="0"/>
        <w:rPr>
          <w:rFonts w:cs="Arial"/>
          <w:color w:val="914196"/>
        </w:rPr>
      </w:pPr>
      <w:r w:rsidRPr="00E35610">
        <w:rPr>
          <w:rFonts w:cs="Arial"/>
          <w:color w:val="914196"/>
        </w:rPr>
        <w:t xml:space="preserve">Through the </w:t>
      </w:r>
      <w:proofErr w:type="gramStart"/>
      <w:r w:rsidRPr="00E35610">
        <w:rPr>
          <w:rFonts w:cs="Arial"/>
          <w:color w:val="914196"/>
        </w:rPr>
        <w:t>affidavit</w:t>
      </w:r>
      <w:proofErr w:type="gramEnd"/>
      <w:r w:rsidRPr="00E35610">
        <w:rPr>
          <w:rFonts w:cs="Arial"/>
          <w:color w:val="914196"/>
        </w:rPr>
        <w:t>, you confirm that:</w:t>
      </w:r>
    </w:p>
    <w:p w14:paraId="1F8F49F8"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You have adhered to all provisions of </w:t>
      </w:r>
      <w:hyperlink r:id="rId19" w:history="1">
        <w:r w:rsidRPr="00E35610">
          <w:rPr>
            <w:rStyle w:val="Hyperlink"/>
            <w:rFonts w:ascii="Arial" w:hAnsi="Arial"/>
            <w:color w:val="914196"/>
          </w:rPr>
          <w:t>Good Scientific Practice</w:t>
        </w:r>
      </w:hyperlink>
      <w:r w:rsidRPr="00E35610">
        <w:rPr>
          <w:rFonts w:ascii="Arial" w:hAnsi="Arial"/>
          <w:color w:val="914196"/>
        </w:rPr>
        <w:t xml:space="preserve"> and to the standards of scientific integrity (</w:t>
      </w:r>
      <w:proofErr w:type="gramStart"/>
      <w:r w:rsidRPr="00E35610">
        <w:rPr>
          <w:rFonts w:ascii="Arial" w:hAnsi="Arial"/>
          <w:color w:val="914196"/>
        </w:rPr>
        <w:t>see  BMBWF</w:t>
      </w:r>
      <w:proofErr w:type="gramEnd"/>
      <w:r w:rsidRPr="00E35610">
        <w:rPr>
          <w:rFonts w:ascii="Arial" w:hAnsi="Arial"/>
          <w:color w:val="914196"/>
        </w:rPr>
        <w:t xml:space="preserve"> (2020) ‘Best practice guide for research integrity and ethics’).</w:t>
      </w:r>
    </w:p>
    <w:p w14:paraId="571562F2"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The purpose of this master thesis is to document </w:t>
      </w:r>
      <w:r w:rsidRPr="00E35610">
        <w:rPr>
          <w:rFonts w:ascii="Arial" w:hAnsi="Arial"/>
          <w:b/>
          <w:bCs/>
          <w:color w:val="914196"/>
        </w:rPr>
        <w:t>your</w:t>
      </w:r>
      <w:r w:rsidRPr="00E35610">
        <w:rPr>
          <w:rFonts w:ascii="Arial" w:hAnsi="Arial"/>
          <w:color w:val="914196"/>
        </w:rPr>
        <w:t xml:space="preserve"> research performance. The readers thus need to be able to clearly identify </w:t>
      </w:r>
      <w:r w:rsidRPr="00E35610">
        <w:rPr>
          <w:rFonts w:ascii="Arial" w:hAnsi="Arial"/>
          <w:b/>
          <w:bCs/>
          <w:color w:val="914196"/>
        </w:rPr>
        <w:t>your</w:t>
      </w:r>
      <w:r w:rsidRPr="00E35610">
        <w:rPr>
          <w:rFonts w:ascii="Arial" w:hAnsi="Arial"/>
          <w:color w:val="914196"/>
        </w:rPr>
        <w:t xml:space="preserve"> contribution. While working on your thesis, you have necessarily drawn on other’s work, but all the ideas of others need to be marked as such (</w:t>
      </w:r>
      <w:proofErr w:type="gramStart"/>
      <w:r w:rsidRPr="00E35610">
        <w:rPr>
          <w:rFonts w:ascii="Arial" w:hAnsi="Arial"/>
          <w:color w:val="914196"/>
        </w:rPr>
        <w:t>i.e.</w:t>
      </w:r>
      <w:proofErr w:type="gramEnd"/>
      <w:r w:rsidRPr="00E35610">
        <w:rPr>
          <w:rFonts w:ascii="Arial" w:hAnsi="Arial"/>
          <w:color w:val="914196"/>
        </w:rPr>
        <w:t xml:space="preserve"> adequately quoted, cited and referenced). You thus explicitly state that you have not plagiarized. Note that this includes self-plagiarism, </w:t>
      </w:r>
      <w:proofErr w:type="gramStart"/>
      <w:r w:rsidRPr="00E35610">
        <w:rPr>
          <w:rFonts w:ascii="Arial" w:hAnsi="Arial"/>
          <w:color w:val="914196"/>
        </w:rPr>
        <w:t>i.e.</w:t>
      </w:r>
      <w:proofErr w:type="gramEnd"/>
      <w:r w:rsidRPr="00E35610">
        <w:rPr>
          <w:rFonts w:ascii="Arial" w:hAnsi="Arial"/>
          <w:color w:val="914196"/>
        </w:rPr>
        <w:t xml:space="preserve"> copying or paraphrasing your own texts in a way that presents published ideas as if they were new, thereby misleading the reader.</w:t>
      </w:r>
    </w:p>
    <w:p w14:paraId="6A81B790"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r w:rsidRPr="00E35610">
        <w:rPr>
          <w:rFonts w:ascii="Arial" w:hAnsi="Arial"/>
          <w:color w:val="914196"/>
        </w:rPr>
        <w:t xml:space="preserve">You also certify that you have not resorted to external help, </w:t>
      </w:r>
      <w:proofErr w:type="gramStart"/>
      <w:r w:rsidRPr="00E35610">
        <w:rPr>
          <w:rFonts w:ascii="Arial" w:hAnsi="Arial"/>
          <w:color w:val="914196"/>
        </w:rPr>
        <w:t>e.g.</w:t>
      </w:r>
      <w:proofErr w:type="gramEnd"/>
      <w:r w:rsidRPr="00E35610">
        <w:rPr>
          <w:rFonts w:ascii="Arial" w:hAnsi="Arial"/>
          <w:color w:val="914196"/>
        </w:rPr>
        <w:t xml:space="preserve"> in the form of ghostwriters.</w:t>
      </w:r>
    </w:p>
    <w:p w14:paraId="0D6C0926" w14:textId="77777777" w:rsidR="004F754D" w:rsidRPr="00E35610" w:rsidRDefault="004F754D" w:rsidP="004F754D">
      <w:pPr>
        <w:pStyle w:val="ListParagraph"/>
        <w:numPr>
          <w:ilvl w:val="0"/>
          <w:numId w:val="23"/>
        </w:numPr>
        <w:spacing w:after="120" w:line="276" w:lineRule="auto"/>
        <w:jc w:val="both"/>
        <w:rPr>
          <w:rFonts w:ascii="Arial" w:hAnsi="Arial"/>
          <w:color w:val="914196"/>
        </w:rPr>
      </w:pPr>
      <w:proofErr w:type="gramStart"/>
      <w:r w:rsidRPr="00E35610">
        <w:rPr>
          <w:rFonts w:ascii="Arial" w:hAnsi="Arial"/>
          <w:color w:val="914196"/>
        </w:rPr>
        <w:t>Some</w:t>
      </w:r>
      <w:proofErr w:type="gramEnd"/>
      <w:r w:rsidRPr="00E35610">
        <w:rPr>
          <w:rFonts w:ascii="Arial" w:hAnsi="Arial"/>
          <w:color w:val="914196"/>
        </w:rPr>
        <w:t xml:space="preserve"> forms of assistance are allowed. This applies </w:t>
      </w:r>
      <w:proofErr w:type="gramStart"/>
      <w:r w:rsidRPr="00E35610">
        <w:rPr>
          <w:rFonts w:ascii="Arial" w:hAnsi="Arial"/>
          <w:color w:val="914196"/>
        </w:rPr>
        <w:t>in particular to</w:t>
      </w:r>
      <w:proofErr w:type="gramEnd"/>
      <w:r w:rsidRPr="00E35610">
        <w:rPr>
          <w:rFonts w:ascii="Arial" w:hAnsi="Arial"/>
          <w:color w:val="914196"/>
        </w:rPr>
        <w:t xml:space="preserve"> the mentoring by your supervisor not least regarding the research design, conception and data analysis. Assistance regarding the style, linguistic expression, and proof reading (</w:t>
      </w:r>
      <w:proofErr w:type="gramStart"/>
      <w:r w:rsidRPr="00E35610">
        <w:rPr>
          <w:rFonts w:ascii="Arial" w:hAnsi="Arial"/>
          <w:color w:val="914196"/>
        </w:rPr>
        <w:t>i.e.</w:t>
      </w:r>
      <w:proofErr w:type="gramEnd"/>
      <w:r w:rsidRPr="00E35610">
        <w:rPr>
          <w:rFonts w:ascii="Arial" w:hAnsi="Arial"/>
          <w:color w:val="914196"/>
        </w:rPr>
        <w:t xml:space="preserve"> correction of grammar and typographical errors) is also permitted if it does not change the content of your work. These contributions should </w:t>
      </w:r>
      <w:proofErr w:type="gramStart"/>
      <w:r w:rsidRPr="00E35610">
        <w:rPr>
          <w:rFonts w:ascii="Arial" w:hAnsi="Arial"/>
          <w:color w:val="914196"/>
        </w:rPr>
        <w:t>be explicitly stated</w:t>
      </w:r>
      <w:proofErr w:type="gramEnd"/>
      <w:r w:rsidRPr="00E35610">
        <w:rPr>
          <w:rFonts w:ascii="Arial" w:hAnsi="Arial"/>
          <w:color w:val="914196"/>
        </w:rPr>
        <w:t xml:space="preserve"> in the acknowledgements, thus making transparent what assistance you have received.</w:t>
      </w:r>
    </w:p>
    <w:p w14:paraId="04A7B79F" w14:textId="77777777" w:rsidR="004F754D" w:rsidRPr="00E35610" w:rsidRDefault="004F754D" w:rsidP="004F754D">
      <w:pPr>
        <w:rPr>
          <w:rFonts w:cs="Arial"/>
          <w:color w:val="0091C3"/>
        </w:rPr>
      </w:pPr>
      <w:r w:rsidRPr="00E35610">
        <w:rPr>
          <w:rFonts w:cs="Arial"/>
          <w:color w:val="0091C3"/>
        </w:rPr>
        <w:t xml:space="preserve">Note: this is where </w:t>
      </w:r>
      <w:r w:rsidRPr="00E35610">
        <w:rPr>
          <w:rFonts w:cs="Arial"/>
          <w:b/>
          <w:bCs/>
          <w:color w:val="0091C3"/>
        </w:rPr>
        <w:t>page numbering</w:t>
      </w:r>
      <w:r w:rsidRPr="00E35610">
        <w:rPr>
          <w:rFonts w:cs="Arial"/>
          <w:color w:val="0091C3"/>
        </w:rPr>
        <w:t xml:space="preserve"> begins, with lower case roman numerals.</w:t>
      </w:r>
    </w:p>
    <w:p w14:paraId="313C06CF" w14:textId="77777777" w:rsidR="004F754D" w:rsidRPr="00E35610" w:rsidRDefault="004F754D" w:rsidP="004F754D">
      <w:pPr>
        <w:spacing w:after="0"/>
        <w:rPr>
          <w:rFonts w:cs="Arial"/>
        </w:rPr>
      </w:pPr>
      <w:r w:rsidRPr="00E35610">
        <w:rPr>
          <w:rFonts w:cs="Arial"/>
        </w:rPr>
        <w:br w:type="page"/>
      </w:r>
    </w:p>
    <w:p w14:paraId="66DE07F1" w14:textId="77777777" w:rsidR="004F754D" w:rsidRPr="00E35610" w:rsidRDefault="004F754D" w:rsidP="004F754D">
      <w:pPr>
        <w:tabs>
          <w:tab w:val="center" w:pos="5954"/>
        </w:tabs>
        <w:rPr>
          <w:rFonts w:cs="Arial"/>
          <w:color w:val="914196"/>
        </w:rPr>
      </w:pPr>
    </w:p>
    <w:p w14:paraId="6EE39319" w14:textId="77777777" w:rsidR="004F754D" w:rsidRPr="00E35610" w:rsidRDefault="004F754D" w:rsidP="004F754D">
      <w:pPr>
        <w:tabs>
          <w:tab w:val="center" w:pos="5954"/>
        </w:tabs>
        <w:rPr>
          <w:rFonts w:cs="Arial"/>
          <w:color w:val="914196"/>
        </w:rPr>
      </w:pPr>
      <w:r w:rsidRPr="00E35610">
        <w:rPr>
          <w:rFonts w:cs="Arial"/>
          <w:color w:val="914196"/>
        </w:rPr>
        <w:t xml:space="preserve">The </w:t>
      </w:r>
      <w:r w:rsidRPr="00E35610">
        <w:rPr>
          <w:rFonts w:cs="Arial"/>
          <w:b/>
          <w:bCs/>
          <w:color w:val="914196"/>
        </w:rPr>
        <w:t>following three pages</w:t>
      </w:r>
      <w:r w:rsidRPr="00E35610">
        <w:rPr>
          <w:rFonts w:cs="Arial"/>
          <w:color w:val="914196"/>
        </w:rPr>
        <w:t xml:space="preserve"> (for dedication, epigraph, preface) are optional: you may or may not want to include them in your thesis. You might choose to include one, two or all three of these pages. If you want to include none, just delete them. Make sure you do not only delete the text, but also the page breaks, so that you do not have empty pages. </w:t>
      </w:r>
    </w:p>
    <w:p w14:paraId="2B8F0B29" w14:textId="77777777" w:rsidR="004F754D" w:rsidRPr="00E35610" w:rsidRDefault="004F754D" w:rsidP="004F754D">
      <w:pPr>
        <w:tabs>
          <w:tab w:val="center" w:pos="5954"/>
        </w:tabs>
        <w:rPr>
          <w:rFonts w:cs="Arial"/>
        </w:rPr>
      </w:pPr>
    </w:p>
    <w:p w14:paraId="29ABFF15" w14:textId="77777777" w:rsidR="004F754D" w:rsidRPr="00E35610" w:rsidRDefault="004F754D" w:rsidP="004F754D">
      <w:pPr>
        <w:tabs>
          <w:tab w:val="center" w:pos="5954"/>
        </w:tabs>
        <w:rPr>
          <w:rFonts w:cs="Arial"/>
        </w:rPr>
      </w:pPr>
    </w:p>
    <w:p w14:paraId="4665A4A4" w14:textId="77777777" w:rsidR="004F754D" w:rsidRPr="00E35610" w:rsidRDefault="004F754D" w:rsidP="004F754D">
      <w:pPr>
        <w:tabs>
          <w:tab w:val="center" w:pos="5954"/>
        </w:tabs>
        <w:rPr>
          <w:rFonts w:cs="Arial"/>
        </w:rPr>
      </w:pPr>
    </w:p>
    <w:p w14:paraId="446A0384" w14:textId="77777777" w:rsidR="004F754D" w:rsidRPr="00E35610" w:rsidRDefault="004F754D" w:rsidP="004F754D">
      <w:pPr>
        <w:tabs>
          <w:tab w:val="center" w:pos="5954"/>
        </w:tabs>
        <w:rPr>
          <w:rFonts w:cs="Arial"/>
        </w:rPr>
      </w:pPr>
    </w:p>
    <w:p w14:paraId="3215B3EC" w14:textId="77777777" w:rsidR="004F754D" w:rsidRPr="00E35610" w:rsidRDefault="004F754D" w:rsidP="004F754D">
      <w:pPr>
        <w:pStyle w:val="NoSpacing"/>
        <w:rPr>
          <w:rFonts w:ascii="Arial" w:hAnsi="Arial"/>
          <w:lang w:val="en-US"/>
        </w:rPr>
      </w:pPr>
      <w:r w:rsidRPr="00E35610">
        <w:rPr>
          <w:rFonts w:ascii="Arial" w:hAnsi="Arial"/>
          <w:lang w:val="en-US"/>
        </w:rPr>
        <w:t xml:space="preserve">Include a </w:t>
      </w:r>
      <w:r w:rsidRPr="00E35610">
        <w:rPr>
          <w:rFonts w:ascii="Arial" w:hAnsi="Arial"/>
          <w:b/>
          <w:bCs/>
          <w:lang w:val="en-US"/>
        </w:rPr>
        <w:t>dedication</w:t>
      </w:r>
      <w:r w:rsidRPr="00E35610">
        <w:rPr>
          <w:rFonts w:ascii="Arial" w:hAnsi="Arial"/>
          <w:lang w:val="en-US"/>
        </w:rPr>
        <w:t xml:space="preserve"> is if you want to dedicate this thesis to a person. The dedication is usually only a brief statement with the name(s) of (a) persons(s) you want to dedicate your thesis to. There is no explanation to why (as it is done in the acknowledgements), but you can include your relationship with the person (</w:t>
      </w:r>
      <w:proofErr w:type="gramStart"/>
      <w:r w:rsidRPr="00E35610">
        <w:rPr>
          <w:rFonts w:ascii="Arial" w:hAnsi="Arial"/>
          <w:lang w:val="en-US"/>
        </w:rPr>
        <w:t>e.g.</w:t>
      </w:r>
      <w:proofErr w:type="gramEnd"/>
      <w:r w:rsidRPr="00E35610">
        <w:rPr>
          <w:rFonts w:ascii="Arial" w:hAnsi="Arial"/>
          <w:lang w:val="en-US"/>
        </w:rPr>
        <w:t xml:space="preserve"> “This thesis is dedicated to my precious daughter Ellie.”).</w:t>
      </w:r>
    </w:p>
    <w:p w14:paraId="05A43DD4" w14:textId="77777777" w:rsidR="004F754D" w:rsidRPr="00E35610" w:rsidRDefault="004F754D" w:rsidP="004F754D">
      <w:pPr>
        <w:tabs>
          <w:tab w:val="center" w:pos="5954"/>
        </w:tabs>
        <w:rPr>
          <w:rFonts w:cs="Arial"/>
        </w:rPr>
      </w:pPr>
    </w:p>
    <w:p w14:paraId="08E4A05F" w14:textId="77777777" w:rsidR="004F754D" w:rsidRPr="00E35610" w:rsidRDefault="004F754D" w:rsidP="004F754D">
      <w:pPr>
        <w:tabs>
          <w:tab w:val="center" w:pos="5954"/>
        </w:tabs>
        <w:rPr>
          <w:rFonts w:cs="Arial"/>
        </w:rPr>
      </w:pPr>
    </w:p>
    <w:p w14:paraId="45E91263" w14:textId="77777777" w:rsidR="004F754D" w:rsidRPr="00E35610" w:rsidRDefault="004F754D" w:rsidP="004F754D">
      <w:pPr>
        <w:tabs>
          <w:tab w:val="center" w:pos="5954"/>
        </w:tabs>
        <w:rPr>
          <w:rFonts w:cs="Arial"/>
        </w:rPr>
      </w:pPr>
    </w:p>
    <w:p w14:paraId="19732A72" w14:textId="77777777" w:rsidR="004F754D" w:rsidRPr="00E35610" w:rsidRDefault="004F754D" w:rsidP="004F754D">
      <w:pPr>
        <w:tabs>
          <w:tab w:val="center" w:pos="5954"/>
        </w:tabs>
        <w:rPr>
          <w:rFonts w:cs="Arial"/>
        </w:rPr>
      </w:pPr>
    </w:p>
    <w:p w14:paraId="72302004" w14:textId="77777777" w:rsidR="004F754D" w:rsidRPr="00E35610" w:rsidRDefault="004F754D" w:rsidP="004F754D">
      <w:pPr>
        <w:tabs>
          <w:tab w:val="center" w:pos="5954"/>
        </w:tabs>
        <w:rPr>
          <w:rFonts w:cs="Arial"/>
        </w:rPr>
      </w:pPr>
    </w:p>
    <w:p w14:paraId="3B493A08" w14:textId="77777777" w:rsidR="004F754D" w:rsidRPr="00E35610" w:rsidRDefault="004F754D" w:rsidP="004F754D">
      <w:pPr>
        <w:tabs>
          <w:tab w:val="center" w:pos="5954"/>
        </w:tabs>
        <w:rPr>
          <w:rFonts w:cs="Arial"/>
        </w:rPr>
      </w:pPr>
    </w:p>
    <w:p w14:paraId="0344130F" w14:textId="77777777" w:rsidR="004F754D" w:rsidRPr="00E35610" w:rsidRDefault="004F754D" w:rsidP="004F754D">
      <w:pPr>
        <w:tabs>
          <w:tab w:val="center" w:pos="5954"/>
        </w:tabs>
        <w:rPr>
          <w:rFonts w:cs="Arial"/>
        </w:rPr>
      </w:pPr>
    </w:p>
    <w:p w14:paraId="659BEB3B" w14:textId="77777777" w:rsidR="004F754D" w:rsidRPr="00E35610" w:rsidRDefault="004F754D" w:rsidP="004F754D">
      <w:pPr>
        <w:tabs>
          <w:tab w:val="center" w:pos="5954"/>
        </w:tabs>
        <w:jc w:val="right"/>
        <w:rPr>
          <w:rFonts w:cs="Arial"/>
          <w:i/>
          <w:iCs/>
          <w:color w:val="914196"/>
          <w:sz w:val="26"/>
          <w:szCs w:val="26"/>
        </w:rPr>
      </w:pPr>
      <w:r w:rsidRPr="00E35610">
        <w:rPr>
          <w:rFonts w:cs="Arial"/>
          <w:i/>
          <w:iCs/>
          <w:color w:val="914196"/>
          <w:sz w:val="26"/>
          <w:szCs w:val="26"/>
        </w:rPr>
        <w:t xml:space="preserve">This thesis </w:t>
      </w:r>
      <w:proofErr w:type="gramStart"/>
      <w:r w:rsidRPr="00E35610">
        <w:rPr>
          <w:rFonts w:cs="Arial"/>
          <w:i/>
          <w:iCs/>
          <w:color w:val="914196"/>
          <w:sz w:val="26"/>
          <w:szCs w:val="26"/>
        </w:rPr>
        <w:t>is dedicated</w:t>
      </w:r>
      <w:proofErr w:type="gramEnd"/>
      <w:r w:rsidRPr="00E35610">
        <w:rPr>
          <w:rFonts w:cs="Arial"/>
          <w:i/>
          <w:iCs/>
          <w:color w:val="914196"/>
          <w:sz w:val="26"/>
          <w:szCs w:val="26"/>
        </w:rPr>
        <w:t xml:space="preserve"> to…</w:t>
      </w:r>
    </w:p>
    <w:p w14:paraId="299C2CE6" w14:textId="77777777" w:rsidR="004F754D" w:rsidRPr="00E35610" w:rsidRDefault="004F754D" w:rsidP="004F754D">
      <w:pPr>
        <w:tabs>
          <w:tab w:val="center" w:pos="5954"/>
        </w:tabs>
        <w:rPr>
          <w:rFonts w:cs="Arial"/>
        </w:rPr>
      </w:pPr>
    </w:p>
    <w:p w14:paraId="677344B3" w14:textId="77777777" w:rsidR="004F754D" w:rsidRPr="00E35610" w:rsidRDefault="004F754D" w:rsidP="004F754D">
      <w:pPr>
        <w:spacing w:after="0"/>
        <w:rPr>
          <w:rFonts w:cs="Arial"/>
        </w:rPr>
      </w:pPr>
      <w:r w:rsidRPr="00E35610">
        <w:rPr>
          <w:rFonts w:cs="Arial"/>
        </w:rPr>
        <w:br w:type="page"/>
      </w:r>
    </w:p>
    <w:p w14:paraId="4C1F7C5D" w14:textId="77777777" w:rsidR="004F754D" w:rsidRPr="00E35610" w:rsidRDefault="004F754D" w:rsidP="004F754D">
      <w:pPr>
        <w:tabs>
          <w:tab w:val="center" w:pos="5954"/>
        </w:tabs>
        <w:rPr>
          <w:color w:val="914196"/>
        </w:rPr>
      </w:pPr>
      <w:r w:rsidRPr="00E35610">
        <w:rPr>
          <w:color w:val="914196"/>
        </w:rPr>
        <w:lastRenderedPageBreak/>
        <w:t>An epigraph is a short quote that is particularly meaningful to you, and/or that you want to use to set the tone or suggest the theme of your research (see example below).</w:t>
      </w:r>
    </w:p>
    <w:p w14:paraId="6EF2E6DB" w14:textId="77777777" w:rsidR="004F754D" w:rsidRPr="00E35610" w:rsidRDefault="004F754D" w:rsidP="004F754D">
      <w:pPr>
        <w:tabs>
          <w:tab w:val="center" w:pos="5954"/>
        </w:tabs>
      </w:pPr>
    </w:p>
    <w:p w14:paraId="778F4F0C" w14:textId="77777777" w:rsidR="004F754D" w:rsidRPr="00E35610" w:rsidRDefault="004F754D" w:rsidP="004F754D">
      <w:pPr>
        <w:tabs>
          <w:tab w:val="center" w:pos="5954"/>
        </w:tabs>
      </w:pPr>
    </w:p>
    <w:p w14:paraId="4FD88A5A" w14:textId="77777777" w:rsidR="004F754D" w:rsidRPr="00E35610" w:rsidRDefault="004F754D" w:rsidP="004F754D">
      <w:pPr>
        <w:tabs>
          <w:tab w:val="center" w:pos="5954"/>
        </w:tabs>
      </w:pPr>
    </w:p>
    <w:p w14:paraId="41407670" w14:textId="77777777" w:rsidR="004F754D" w:rsidRPr="00E35610" w:rsidRDefault="004F754D" w:rsidP="004F754D">
      <w:pPr>
        <w:tabs>
          <w:tab w:val="center" w:pos="5954"/>
        </w:tabs>
      </w:pPr>
    </w:p>
    <w:p w14:paraId="610C7510" w14:textId="77777777" w:rsidR="004F754D" w:rsidRPr="00E35610" w:rsidRDefault="004F754D" w:rsidP="004F754D">
      <w:pPr>
        <w:tabs>
          <w:tab w:val="center" w:pos="5954"/>
        </w:tabs>
      </w:pPr>
    </w:p>
    <w:p w14:paraId="35F3C081" w14:textId="77777777" w:rsidR="004F754D" w:rsidRPr="00E35610" w:rsidRDefault="004F754D" w:rsidP="004F754D">
      <w:pPr>
        <w:tabs>
          <w:tab w:val="center" w:pos="5954"/>
        </w:tabs>
      </w:pPr>
    </w:p>
    <w:p w14:paraId="632CD899" w14:textId="77777777" w:rsidR="004F754D" w:rsidRPr="00E35610" w:rsidRDefault="004F754D" w:rsidP="004F754D">
      <w:pPr>
        <w:tabs>
          <w:tab w:val="center" w:pos="5954"/>
        </w:tabs>
      </w:pPr>
    </w:p>
    <w:p w14:paraId="4A7E4737" w14:textId="77777777" w:rsidR="004F754D" w:rsidRPr="00E35610" w:rsidRDefault="004F754D" w:rsidP="004F754D">
      <w:pPr>
        <w:tabs>
          <w:tab w:val="center" w:pos="5954"/>
        </w:tabs>
      </w:pPr>
    </w:p>
    <w:p w14:paraId="697ED674" w14:textId="77777777" w:rsidR="004F754D" w:rsidRPr="00E35610" w:rsidRDefault="004F754D" w:rsidP="004F754D">
      <w:pPr>
        <w:tabs>
          <w:tab w:val="center" w:pos="5954"/>
        </w:tabs>
      </w:pPr>
    </w:p>
    <w:p w14:paraId="41F6194D" w14:textId="77777777" w:rsidR="004F754D" w:rsidRPr="00E35610" w:rsidRDefault="004F754D" w:rsidP="004F754D">
      <w:pPr>
        <w:tabs>
          <w:tab w:val="center" w:pos="5954"/>
        </w:tabs>
      </w:pPr>
    </w:p>
    <w:p w14:paraId="19356DCD" w14:textId="77777777" w:rsidR="004F754D" w:rsidRPr="00E35610" w:rsidRDefault="004F754D" w:rsidP="004F754D">
      <w:pPr>
        <w:tabs>
          <w:tab w:val="center" w:pos="5954"/>
        </w:tabs>
      </w:pPr>
    </w:p>
    <w:p w14:paraId="31C2083F" w14:textId="77777777" w:rsidR="004F754D" w:rsidRPr="00E35610" w:rsidRDefault="004F754D" w:rsidP="004F754D">
      <w:pPr>
        <w:pStyle w:val="BodyText"/>
        <w:jc w:val="right"/>
        <w:rPr>
          <w:rFonts w:asciiTheme="minorHAnsi" w:hAnsiTheme="minorHAnsi" w:cstheme="minorHAnsi"/>
          <w:i/>
          <w:iCs/>
          <w:color w:val="auto"/>
          <w:sz w:val="28"/>
          <w:szCs w:val="28"/>
          <w:lang w:val="en-US"/>
        </w:rPr>
      </w:pPr>
      <w:r w:rsidRPr="00E35610">
        <w:rPr>
          <w:rFonts w:asciiTheme="minorHAnsi" w:hAnsiTheme="minorHAnsi" w:cstheme="minorHAnsi"/>
          <w:i/>
          <w:iCs/>
          <w:color w:val="auto"/>
          <w:sz w:val="28"/>
          <w:szCs w:val="28"/>
          <w:lang w:val="en-US"/>
        </w:rPr>
        <w:t>As for the future, the aim is not to predict it, but to enable it.</w:t>
      </w:r>
    </w:p>
    <w:p w14:paraId="7BC32A41" w14:textId="77777777" w:rsidR="004F754D" w:rsidRPr="00012DAE" w:rsidRDefault="004F754D" w:rsidP="004F754D">
      <w:pPr>
        <w:tabs>
          <w:tab w:val="center" w:pos="5954"/>
        </w:tabs>
        <w:jc w:val="right"/>
        <w:rPr>
          <w:rFonts w:cstheme="minorHAnsi"/>
          <w:lang w:val="it-IT"/>
        </w:rPr>
      </w:pPr>
      <w:r w:rsidRPr="00012DAE">
        <w:rPr>
          <w:rFonts w:cstheme="minorHAnsi"/>
          <w:lang w:val="it-IT"/>
        </w:rPr>
        <w:t xml:space="preserve">Antoine de Saint-Exupéry, </w:t>
      </w:r>
      <w:proofErr w:type="spellStart"/>
      <w:r w:rsidRPr="00012DAE">
        <w:rPr>
          <w:rFonts w:cstheme="minorHAnsi"/>
          <w:lang w:val="it-IT"/>
        </w:rPr>
        <w:t>Citadelle</w:t>
      </w:r>
      <w:proofErr w:type="spellEnd"/>
      <w:r w:rsidRPr="00012DAE">
        <w:rPr>
          <w:rFonts w:cstheme="minorHAnsi"/>
          <w:lang w:val="it-IT"/>
        </w:rPr>
        <w:t>, 1948</w:t>
      </w:r>
    </w:p>
    <w:p w14:paraId="093909DC" w14:textId="77777777" w:rsidR="004F754D" w:rsidRPr="00012DAE" w:rsidRDefault="004F754D" w:rsidP="004F754D">
      <w:pPr>
        <w:tabs>
          <w:tab w:val="center" w:pos="5954"/>
        </w:tabs>
        <w:rPr>
          <w:lang w:val="it-IT"/>
        </w:rPr>
      </w:pPr>
    </w:p>
    <w:p w14:paraId="6C3BF557" w14:textId="77777777" w:rsidR="004F754D" w:rsidRPr="00012DAE" w:rsidRDefault="004F754D" w:rsidP="004F754D">
      <w:pPr>
        <w:tabs>
          <w:tab w:val="center" w:pos="5954"/>
        </w:tabs>
        <w:rPr>
          <w:lang w:val="it-IT"/>
        </w:rPr>
      </w:pPr>
    </w:p>
    <w:p w14:paraId="53400231" w14:textId="77777777" w:rsidR="004F754D" w:rsidRPr="00012DAE" w:rsidRDefault="004F754D" w:rsidP="004F754D">
      <w:pPr>
        <w:tabs>
          <w:tab w:val="center" w:pos="5954"/>
        </w:tabs>
        <w:rPr>
          <w:lang w:val="it-IT"/>
        </w:rPr>
      </w:pPr>
    </w:p>
    <w:p w14:paraId="59A0E7BE" w14:textId="77777777" w:rsidR="004F754D" w:rsidRPr="00012DAE" w:rsidRDefault="004F754D" w:rsidP="004F754D">
      <w:pPr>
        <w:tabs>
          <w:tab w:val="center" w:pos="5954"/>
        </w:tabs>
        <w:rPr>
          <w:lang w:val="it-IT"/>
        </w:rPr>
      </w:pPr>
    </w:p>
    <w:p w14:paraId="0CE74AFA" w14:textId="77777777" w:rsidR="004F754D" w:rsidRPr="00012DAE" w:rsidRDefault="004F754D" w:rsidP="004F754D">
      <w:pPr>
        <w:tabs>
          <w:tab w:val="center" w:pos="5954"/>
        </w:tabs>
        <w:rPr>
          <w:lang w:val="it-IT"/>
        </w:rPr>
      </w:pPr>
    </w:p>
    <w:p w14:paraId="20342254" w14:textId="77777777" w:rsidR="004F754D" w:rsidRPr="00012DAE" w:rsidRDefault="004F754D" w:rsidP="004F754D">
      <w:pPr>
        <w:rPr>
          <w:rFonts w:cs="Arial"/>
          <w:lang w:val="it-IT"/>
        </w:rPr>
      </w:pPr>
    </w:p>
    <w:p w14:paraId="0B15AB43" w14:textId="77777777" w:rsidR="004F754D" w:rsidRPr="00012DAE" w:rsidRDefault="004F754D" w:rsidP="004F754D">
      <w:pPr>
        <w:spacing w:after="0"/>
        <w:rPr>
          <w:lang w:val="it-IT"/>
        </w:rPr>
      </w:pPr>
      <w:r w:rsidRPr="00012DAE">
        <w:rPr>
          <w:lang w:val="it-IT"/>
        </w:rPr>
        <w:br w:type="page"/>
      </w:r>
    </w:p>
    <w:p w14:paraId="5957EC66" w14:textId="77777777" w:rsidR="004F754D" w:rsidRPr="00012DAE" w:rsidRDefault="004F754D" w:rsidP="004F754D">
      <w:pPr>
        <w:pStyle w:val="Heading1"/>
        <w:rPr>
          <w:sz w:val="26"/>
          <w:szCs w:val="26"/>
          <w:lang w:val="it-IT"/>
        </w:rPr>
      </w:pPr>
      <w:bookmarkStart w:id="1" w:name="_Toc83126400"/>
      <w:proofErr w:type="spellStart"/>
      <w:r w:rsidRPr="00012DAE">
        <w:rPr>
          <w:sz w:val="26"/>
          <w:szCs w:val="26"/>
          <w:lang w:val="it-IT"/>
        </w:rPr>
        <w:lastRenderedPageBreak/>
        <w:t>Preface</w:t>
      </w:r>
      <w:bookmarkEnd w:id="1"/>
      <w:proofErr w:type="spellEnd"/>
    </w:p>
    <w:p w14:paraId="1D14F4B3" w14:textId="77777777" w:rsidR="004F754D" w:rsidRPr="00E35610" w:rsidRDefault="004F754D" w:rsidP="004F754D">
      <w:pPr>
        <w:tabs>
          <w:tab w:val="center" w:pos="5954"/>
        </w:tabs>
        <w:rPr>
          <w:rFonts w:cs="Calibri"/>
          <w:color w:val="914196"/>
        </w:rPr>
      </w:pPr>
      <w:r w:rsidRPr="00E35610">
        <w:rPr>
          <w:rFonts w:cs="Calibri"/>
          <w:color w:val="914196"/>
        </w:rPr>
        <w:t xml:space="preserve">In </w:t>
      </w:r>
      <w:proofErr w:type="gramStart"/>
      <w:r w:rsidRPr="00E35610">
        <w:rPr>
          <w:rFonts w:cs="Calibri"/>
          <w:color w:val="914196"/>
        </w:rPr>
        <w:t>some</w:t>
      </w:r>
      <w:proofErr w:type="gramEnd"/>
      <w:r w:rsidRPr="00E35610">
        <w:rPr>
          <w:rFonts w:cs="Calibri"/>
          <w:color w:val="914196"/>
        </w:rPr>
        <w:t xml:space="preserve"> cases, you might want to include a separate page in which you provide information on the broader context in which the thesis was written (in most cases this information is included in the acknowledgements, where the wording is less formal). </w:t>
      </w:r>
    </w:p>
    <w:p w14:paraId="47FC433B" w14:textId="77777777" w:rsidR="004F754D" w:rsidRPr="00E35610" w:rsidRDefault="004F754D" w:rsidP="004F754D">
      <w:pPr>
        <w:tabs>
          <w:tab w:val="center" w:pos="5954"/>
        </w:tabs>
        <w:rPr>
          <w:rFonts w:cs="Calibri"/>
          <w:color w:val="914196"/>
        </w:rPr>
      </w:pPr>
      <w:r w:rsidRPr="00E35610">
        <w:rPr>
          <w:rFonts w:cs="Calibri"/>
          <w:color w:val="914196"/>
        </w:rPr>
        <w:t xml:space="preserve">You can use a preface to refer to a larger research project, or a research program within which your research took place. On this page you can include the </w:t>
      </w:r>
      <w:r w:rsidRPr="00E35610">
        <w:rPr>
          <w:rFonts w:cs="Calibri"/>
          <w:b/>
          <w:color w:val="914196"/>
        </w:rPr>
        <w:t>logo</w:t>
      </w:r>
      <w:r w:rsidRPr="00E35610">
        <w:rPr>
          <w:rFonts w:cs="Calibri"/>
          <w:color w:val="914196"/>
        </w:rPr>
        <w:t xml:space="preserve"> of an </w:t>
      </w:r>
      <w:proofErr w:type="spellStart"/>
      <w:r w:rsidRPr="00E35610">
        <w:rPr>
          <w:rFonts w:cs="Calibri"/>
          <w:color w:val="914196"/>
        </w:rPr>
        <w:t>organisation</w:t>
      </w:r>
      <w:proofErr w:type="spellEnd"/>
      <w:r w:rsidRPr="00E35610">
        <w:rPr>
          <w:rFonts w:cs="Calibri"/>
          <w:color w:val="914196"/>
        </w:rPr>
        <w:t xml:space="preserve"> that hosted you, or of the research project which funded your research (you cannot include that logo on the cover page). Below you find </w:t>
      </w:r>
      <w:proofErr w:type="gramStart"/>
      <w:r w:rsidRPr="00E35610">
        <w:rPr>
          <w:rFonts w:cs="Calibri"/>
          <w:color w:val="914196"/>
        </w:rPr>
        <w:t>a few</w:t>
      </w:r>
      <w:proofErr w:type="gramEnd"/>
      <w:r w:rsidRPr="00E35610">
        <w:rPr>
          <w:rFonts w:cs="Calibri"/>
          <w:color w:val="914196"/>
        </w:rPr>
        <w:t xml:space="preserve"> text bits that might help you formulate the preface.</w:t>
      </w:r>
    </w:p>
    <w:p w14:paraId="33ABFDDC" w14:textId="77777777" w:rsidR="004F754D" w:rsidRPr="00E35610" w:rsidRDefault="004F754D" w:rsidP="004F754D"/>
    <w:p w14:paraId="6836A913" w14:textId="77777777" w:rsidR="004F754D" w:rsidRPr="00E35610" w:rsidRDefault="004F754D" w:rsidP="004F754D">
      <w:r w:rsidRPr="00E35610">
        <w:t xml:space="preserve">This research </w:t>
      </w:r>
      <w:proofErr w:type="gramStart"/>
      <w:r w:rsidRPr="00E35610">
        <w:t>was conducted</w:t>
      </w:r>
      <w:proofErr w:type="gramEnd"/>
      <w:r w:rsidRPr="00E35610">
        <w:t xml:space="preserve"> with the generous support of the Austrian Federal Ministry of XYZ. Additional financial support for data analysis </w:t>
      </w:r>
      <w:proofErr w:type="gramStart"/>
      <w:r w:rsidRPr="00E35610">
        <w:t>was provided</w:t>
      </w:r>
      <w:proofErr w:type="gramEnd"/>
      <w:r w:rsidRPr="00E35610">
        <w:t xml:space="preserve"> by XYZ.</w:t>
      </w:r>
    </w:p>
    <w:p w14:paraId="14013B09" w14:textId="77777777" w:rsidR="004F754D" w:rsidRPr="00E35610" w:rsidRDefault="004F754D" w:rsidP="004F754D">
      <w:r w:rsidRPr="00E35610">
        <w:t xml:space="preserve">This research </w:t>
      </w:r>
      <w:proofErr w:type="gramStart"/>
      <w:r w:rsidRPr="00E35610">
        <w:t>was financed</w:t>
      </w:r>
      <w:proofErr w:type="gramEnd"/>
      <w:r w:rsidRPr="00E35610">
        <w:t xml:space="preserve"> by … and conducted at the Institute of …. over the period January 2021 to December 2024, in cooperation with ….</w:t>
      </w:r>
    </w:p>
    <w:p w14:paraId="0E4288C9" w14:textId="7F0985A6" w:rsidR="004F754D" w:rsidRPr="00E35610" w:rsidRDefault="004F754D" w:rsidP="004F754D">
      <w:r w:rsidRPr="00E35610">
        <w:t xml:space="preserve">The research presented in this master thesis </w:t>
      </w:r>
      <w:proofErr w:type="gramStart"/>
      <w:r w:rsidRPr="00E35610">
        <w:t>was conducted</w:t>
      </w:r>
      <w:proofErr w:type="gramEnd"/>
      <w:r w:rsidRPr="00E35610">
        <w:t xml:space="preserve"> in the framework of the project “XYZ</w:t>
      </w:r>
      <w:r w:rsidR="00E15B74" w:rsidRPr="00E35610">
        <w:t>,”</w:t>
      </w:r>
      <w:r w:rsidRPr="00E35610">
        <w:t xml:space="preserve"> funded by XYZ (grant number: xxx)</w:t>
      </w:r>
    </w:p>
    <w:p w14:paraId="2986498F" w14:textId="77777777" w:rsidR="004F754D" w:rsidRPr="00E35610" w:rsidRDefault="004F754D" w:rsidP="004F754D">
      <w:r w:rsidRPr="00E35610">
        <w:t xml:space="preserve">This master thesis </w:t>
      </w:r>
      <w:proofErr w:type="gramStart"/>
      <w:r w:rsidRPr="00E35610">
        <w:t>was funded</w:t>
      </w:r>
      <w:proofErr w:type="gramEnd"/>
      <w:r w:rsidRPr="00E35610">
        <w:t xml:space="preserve"> by a fellowship of the XYZ and supported by the ACRONYM Project [Project number] from the Austrian Science Fund (FWF) and from the European Research Council (ERC) under the European Union’s Horizon 2020 research and innovation program grant agreement No. </w:t>
      </w:r>
      <w:proofErr w:type="spellStart"/>
      <w:r w:rsidRPr="00E35610">
        <w:t>xxxxx</w:t>
      </w:r>
      <w:proofErr w:type="spellEnd"/>
      <w:r w:rsidRPr="00E35610">
        <w:t>.</w:t>
      </w:r>
    </w:p>
    <w:p w14:paraId="1FC0B1D1" w14:textId="77777777" w:rsidR="004F754D" w:rsidRPr="00E35610" w:rsidRDefault="004F754D" w:rsidP="004F754D">
      <w:pPr>
        <w:spacing w:after="0"/>
      </w:pPr>
    </w:p>
    <w:p w14:paraId="3E72619D" w14:textId="77777777" w:rsidR="004F754D" w:rsidRPr="00E35610" w:rsidRDefault="004F754D" w:rsidP="004F754D">
      <w:pPr>
        <w:spacing w:after="0"/>
      </w:pPr>
      <w:r w:rsidRPr="00E35610">
        <w:br w:type="page"/>
      </w:r>
    </w:p>
    <w:p w14:paraId="451790D6" w14:textId="77777777" w:rsidR="004F754D" w:rsidRPr="00E35610" w:rsidRDefault="004F754D" w:rsidP="004F754D">
      <w:pPr>
        <w:spacing w:after="0"/>
      </w:pPr>
    </w:p>
    <w:p w14:paraId="341C428D" w14:textId="77777777" w:rsidR="004F754D" w:rsidRPr="00E35610" w:rsidRDefault="004F754D" w:rsidP="004F754D">
      <w:pPr>
        <w:pStyle w:val="Heading1"/>
        <w:rPr>
          <w:sz w:val="26"/>
          <w:szCs w:val="26"/>
        </w:rPr>
      </w:pPr>
      <w:bookmarkStart w:id="2" w:name="_Toc83126401"/>
      <w:r w:rsidRPr="00E35610">
        <w:rPr>
          <w:sz w:val="26"/>
          <w:szCs w:val="26"/>
        </w:rPr>
        <w:lastRenderedPageBreak/>
        <w:t>Acknowledgements</w:t>
      </w:r>
      <w:bookmarkEnd w:id="2"/>
    </w:p>
    <w:p w14:paraId="3B31E8C6" w14:textId="77777777" w:rsidR="004F754D" w:rsidRPr="00E35610" w:rsidRDefault="004F754D" w:rsidP="004F754D"/>
    <w:p w14:paraId="04BBCDB3" w14:textId="77777777" w:rsidR="004F754D" w:rsidRPr="00E35610" w:rsidRDefault="004F754D" w:rsidP="004F754D">
      <w:pPr>
        <w:tabs>
          <w:tab w:val="center" w:pos="5954"/>
        </w:tabs>
        <w:rPr>
          <w:rFonts w:cs="Arial"/>
          <w:color w:val="914196"/>
        </w:rPr>
      </w:pPr>
      <w:r w:rsidRPr="00E35610">
        <w:rPr>
          <w:rFonts w:cs="Arial"/>
          <w:color w:val="914196"/>
        </w:rPr>
        <w:t xml:space="preserve">The acknowledgements have two purposes: (1) to document and make transparent the assistance you have received and that is permitted (see the </w:t>
      </w:r>
      <w:proofErr w:type="gramStart"/>
      <w:r w:rsidRPr="00E35610">
        <w:rPr>
          <w:rFonts w:cs="Arial"/>
          <w:color w:val="914196"/>
        </w:rPr>
        <w:t>affidavit</w:t>
      </w:r>
      <w:proofErr w:type="gramEnd"/>
      <w:r w:rsidRPr="00E35610">
        <w:rPr>
          <w:rFonts w:cs="Arial"/>
          <w:color w:val="914196"/>
        </w:rPr>
        <w:t xml:space="preserve">). You thus clarify that while this thesis is your work and yours alone, the research process throughout your research is a collaboration which covers </w:t>
      </w:r>
      <w:proofErr w:type="gramStart"/>
      <w:r w:rsidRPr="00E35610">
        <w:rPr>
          <w:rFonts w:cs="Arial"/>
          <w:color w:val="914196"/>
        </w:rPr>
        <w:t>many</w:t>
      </w:r>
      <w:proofErr w:type="gramEnd"/>
      <w:r w:rsidRPr="00E35610">
        <w:rPr>
          <w:rFonts w:cs="Arial"/>
          <w:color w:val="914196"/>
        </w:rPr>
        <w:t xml:space="preserve"> aspects of life in academia; and (2) to extend a ‘thank you’ to all those who have contributed in any way to your doctoral journey. </w:t>
      </w:r>
    </w:p>
    <w:p w14:paraId="33CEF05E" w14:textId="77777777" w:rsidR="004F754D" w:rsidRPr="00E35610" w:rsidRDefault="004F754D" w:rsidP="004F754D">
      <w:pPr>
        <w:tabs>
          <w:tab w:val="center" w:pos="5954"/>
        </w:tabs>
        <w:spacing w:after="0"/>
        <w:rPr>
          <w:rFonts w:cs="Arial"/>
          <w:color w:val="914196"/>
        </w:rPr>
      </w:pPr>
      <w:r w:rsidRPr="00E35610">
        <w:rPr>
          <w:rFonts w:cs="Arial"/>
          <w:color w:val="914196"/>
        </w:rPr>
        <w:t xml:space="preserve">The acknowledgements thus usually cover three groups of people: </w:t>
      </w:r>
    </w:p>
    <w:p w14:paraId="24E823A9" w14:textId="77777777"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your supervisor and colleagues who have provided scientific input in the design and implementation of your research and the interpretation of the results, especially through </w:t>
      </w:r>
      <w:proofErr w:type="gramStart"/>
      <w:r w:rsidRPr="00E35610">
        <w:rPr>
          <w:rFonts w:ascii="Arial" w:hAnsi="Arial"/>
          <w:color w:val="914196"/>
        </w:rPr>
        <w:t>discussions;</w:t>
      </w:r>
      <w:proofErr w:type="gramEnd"/>
      <w:r w:rsidRPr="00E35610">
        <w:rPr>
          <w:rFonts w:ascii="Arial" w:hAnsi="Arial"/>
          <w:color w:val="914196"/>
        </w:rPr>
        <w:t xml:space="preserve"> </w:t>
      </w:r>
    </w:p>
    <w:p w14:paraId="78ACD83E" w14:textId="77777777"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people who have helped you with the layout, wording, spelling, grammar, graphics of this master </w:t>
      </w:r>
      <w:proofErr w:type="gramStart"/>
      <w:r w:rsidRPr="00E35610">
        <w:rPr>
          <w:rFonts w:ascii="Arial" w:hAnsi="Arial"/>
          <w:color w:val="914196"/>
        </w:rPr>
        <w:t>thesis;</w:t>
      </w:r>
      <w:proofErr w:type="gramEnd"/>
      <w:r w:rsidRPr="00E35610">
        <w:rPr>
          <w:rFonts w:ascii="Arial" w:hAnsi="Arial"/>
          <w:color w:val="914196"/>
        </w:rPr>
        <w:t xml:space="preserve"> </w:t>
      </w:r>
    </w:p>
    <w:p w14:paraId="19F0B82A" w14:textId="73417A9C" w:rsidR="004F754D" w:rsidRPr="00E35610" w:rsidRDefault="004F754D" w:rsidP="004F754D">
      <w:pPr>
        <w:pStyle w:val="ListParagraph"/>
        <w:numPr>
          <w:ilvl w:val="0"/>
          <w:numId w:val="24"/>
        </w:numPr>
        <w:tabs>
          <w:tab w:val="center" w:pos="5954"/>
        </w:tabs>
        <w:spacing w:after="120" w:line="276" w:lineRule="auto"/>
        <w:jc w:val="both"/>
        <w:rPr>
          <w:rFonts w:ascii="Arial" w:hAnsi="Arial"/>
          <w:color w:val="914196"/>
        </w:rPr>
      </w:pPr>
      <w:r w:rsidRPr="00E35610">
        <w:rPr>
          <w:rFonts w:ascii="Arial" w:hAnsi="Arial"/>
          <w:color w:val="914196"/>
        </w:rPr>
        <w:t xml:space="preserve">partners, family, friends, </w:t>
      </w:r>
      <w:proofErr w:type="spellStart"/>
      <w:r w:rsidRPr="00E35610">
        <w:rPr>
          <w:rFonts w:ascii="Arial" w:hAnsi="Arial"/>
          <w:color w:val="914196"/>
        </w:rPr>
        <w:t>flatmates</w:t>
      </w:r>
      <w:proofErr w:type="spellEnd"/>
      <w:r w:rsidRPr="00E35610">
        <w:rPr>
          <w:rFonts w:ascii="Arial" w:hAnsi="Arial"/>
          <w:color w:val="914196"/>
        </w:rPr>
        <w:t xml:space="preserve">, colleagues, </w:t>
      </w:r>
      <w:proofErr w:type="gramStart"/>
      <w:r w:rsidRPr="00E35610">
        <w:rPr>
          <w:rFonts w:ascii="Arial" w:hAnsi="Arial"/>
          <w:color w:val="914196"/>
        </w:rPr>
        <w:t>etc.</w:t>
      </w:r>
      <w:proofErr w:type="gramEnd"/>
      <w:r w:rsidRPr="00E35610">
        <w:rPr>
          <w:rFonts w:ascii="Arial" w:hAnsi="Arial"/>
          <w:color w:val="914196"/>
        </w:rPr>
        <w:t xml:space="preserve"> who have provided you emotional, moral, </w:t>
      </w:r>
      <w:r w:rsidR="00E15B74" w:rsidRPr="00E35610">
        <w:rPr>
          <w:rFonts w:ascii="Arial" w:hAnsi="Arial"/>
          <w:color w:val="914196"/>
        </w:rPr>
        <w:t>material,</w:t>
      </w:r>
      <w:r w:rsidRPr="00E35610">
        <w:rPr>
          <w:rFonts w:ascii="Arial" w:hAnsi="Arial"/>
          <w:color w:val="914196"/>
        </w:rPr>
        <w:t xml:space="preserve"> or financial support throughout the years of your studies.</w:t>
      </w:r>
    </w:p>
    <w:p w14:paraId="42D5DDA1" w14:textId="77777777" w:rsidR="004F754D" w:rsidRPr="00E35610" w:rsidRDefault="004F754D" w:rsidP="004F754D">
      <w:pPr>
        <w:rPr>
          <w:rFonts w:cs="Arial"/>
          <w:color w:val="914196"/>
        </w:rPr>
      </w:pPr>
      <w:r w:rsidRPr="00E35610">
        <w:rPr>
          <w:rFonts w:cs="Arial"/>
          <w:color w:val="914196"/>
        </w:rPr>
        <w:t xml:space="preserve">It is </w:t>
      </w:r>
      <w:proofErr w:type="gramStart"/>
      <w:r w:rsidRPr="00E35610">
        <w:rPr>
          <w:rFonts w:cs="Arial"/>
          <w:color w:val="914196"/>
        </w:rPr>
        <w:t>a good idea</w:t>
      </w:r>
      <w:proofErr w:type="gramEnd"/>
      <w:r w:rsidRPr="00E35610">
        <w:rPr>
          <w:rFonts w:cs="Arial"/>
          <w:color w:val="914196"/>
        </w:rPr>
        <w:t xml:space="preserve"> to start this section early, to make sure you do not forget anyone...</w:t>
      </w:r>
    </w:p>
    <w:p w14:paraId="21A43013" w14:textId="77777777" w:rsidR="004F754D" w:rsidRPr="00E35610" w:rsidRDefault="004F754D" w:rsidP="004F754D">
      <w:pPr>
        <w:rPr>
          <w:rFonts w:cs="Arial"/>
        </w:rPr>
      </w:pPr>
    </w:p>
    <w:p w14:paraId="32D5006D" w14:textId="77777777" w:rsidR="004F754D" w:rsidRPr="00E35610" w:rsidRDefault="004F754D" w:rsidP="004F754D">
      <w:pPr>
        <w:rPr>
          <w:rFonts w:cs="Arial"/>
        </w:rPr>
      </w:pPr>
    </w:p>
    <w:p w14:paraId="307E1FEE" w14:textId="77777777" w:rsidR="004F754D" w:rsidRPr="00E35610" w:rsidRDefault="004F754D" w:rsidP="004F754D">
      <w:pPr>
        <w:rPr>
          <w:rFonts w:cs="Arial"/>
        </w:rPr>
      </w:pPr>
    </w:p>
    <w:p w14:paraId="719BA821" w14:textId="77777777" w:rsidR="004F754D" w:rsidRPr="00E35610" w:rsidRDefault="004F754D" w:rsidP="004F754D">
      <w:pPr>
        <w:spacing w:after="0"/>
      </w:pPr>
      <w:r w:rsidRPr="00E35610">
        <w:br w:type="page"/>
      </w:r>
    </w:p>
    <w:sdt>
      <w:sdtPr>
        <w:rPr>
          <w:rFonts w:asciiTheme="minorHAnsi" w:eastAsiaTheme="minorHAnsi" w:hAnsiTheme="minorHAnsi" w:cstheme="minorBidi"/>
          <w:color w:val="auto"/>
          <w:sz w:val="22"/>
          <w:szCs w:val="22"/>
        </w:rPr>
        <w:id w:val="1445661161"/>
        <w:docPartObj>
          <w:docPartGallery w:val="Table of Contents"/>
          <w:docPartUnique/>
        </w:docPartObj>
      </w:sdtPr>
      <w:sdtEndPr>
        <w:rPr>
          <w:b/>
          <w:bCs/>
          <w:noProof/>
        </w:rPr>
      </w:sdtEndPr>
      <w:sdtContent>
        <w:p w14:paraId="1E694B89" w14:textId="6EA7813D" w:rsidR="00EF2D93" w:rsidRPr="00E35610" w:rsidRDefault="00EF2D93">
          <w:pPr>
            <w:pStyle w:val="TOCHeading"/>
          </w:pPr>
          <w:r w:rsidRPr="00E35610">
            <w:t>Table of Contents</w:t>
          </w:r>
        </w:p>
        <w:p w14:paraId="518C75F9" w14:textId="59305454" w:rsidR="009B1796" w:rsidRPr="00E35610" w:rsidRDefault="00EF2D93">
          <w:pPr>
            <w:pStyle w:val="TOC1"/>
            <w:tabs>
              <w:tab w:val="right" w:leader="dot" w:pos="9062"/>
            </w:tabs>
            <w:rPr>
              <w:rFonts w:eastAsiaTheme="minorEastAsia"/>
              <w:noProof/>
            </w:rPr>
          </w:pPr>
          <w:r w:rsidRPr="00E35610">
            <w:fldChar w:fldCharType="begin"/>
          </w:r>
          <w:r w:rsidRPr="00E35610">
            <w:instrText xml:space="preserve"> TOC \o "1-3" \h \z \u </w:instrText>
          </w:r>
          <w:r w:rsidRPr="00E35610">
            <w:fldChar w:fldCharType="separate"/>
          </w:r>
          <w:hyperlink w:anchor="_Toc92367243" w:history="1">
            <w:r w:rsidR="009B1796" w:rsidRPr="00E35610">
              <w:rPr>
                <w:rStyle w:val="Hyperlink"/>
                <w:noProof/>
              </w:rPr>
              <w:t>Introduct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3 \h </w:instrText>
            </w:r>
            <w:r w:rsidR="009B1796" w:rsidRPr="00E35610">
              <w:rPr>
                <w:noProof/>
                <w:webHidden/>
              </w:rPr>
            </w:r>
            <w:r w:rsidR="009B1796" w:rsidRPr="00E35610">
              <w:rPr>
                <w:noProof/>
                <w:webHidden/>
              </w:rPr>
              <w:fldChar w:fldCharType="separate"/>
            </w:r>
            <w:r w:rsidR="009B1796" w:rsidRPr="00E35610">
              <w:rPr>
                <w:noProof/>
                <w:webHidden/>
              </w:rPr>
              <w:t>2</w:t>
            </w:r>
            <w:r w:rsidR="009B1796" w:rsidRPr="00E35610">
              <w:rPr>
                <w:noProof/>
                <w:webHidden/>
              </w:rPr>
              <w:fldChar w:fldCharType="end"/>
            </w:r>
          </w:hyperlink>
        </w:p>
        <w:p w14:paraId="1496AEBF" w14:textId="2778941B" w:rsidR="009B1796" w:rsidRPr="00E35610" w:rsidRDefault="00551BBE">
          <w:pPr>
            <w:pStyle w:val="TOC1"/>
            <w:tabs>
              <w:tab w:val="right" w:leader="dot" w:pos="9062"/>
            </w:tabs>
            <w:rPr>
              <w:rFonts w:eastAsiaTheme="minorEastAsia"/>
              <w:noProof/>
            </w:rPr>
          </w:pPr>
          <w:hyperlink w:anchor="_Toc92367244" w:history="1">
            <w:r w:rsidR="009B1796" w:rsidRPr="00E35610">
              <w:rPr>
                <w:rStyle w:val="Hyperlink"/>
                <w:noProof/>
              </w:rPr>
              <w:t>Goal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4 \h </w:instrText>
            </w:r>
            <w:r w:rsidR="009B1796" w:rsidRPr="00E35610">
              <w:rPr>
                <w:noProof/>
                <w:webHidden/>
              </w:rPr>
            </w:r>
            <w:r w:rsidR="009B1796" w:rsidRPr="00E35610">
              <w:rPr>
                <w:noProof/>
                <w:webHidden/>
              </w:rPr>
              <w:fldChar w:fldCharType="separate"/>
            </w:r>
            <w:r w:rsidR="009B1796" w:rsidRPr="00E35610">
              <w:rPr>
                <w:noProof/>
                <w:webHidden/>
              </w:rPr>
              <w:t>3</w:t>
            </w:r>
            <w:r w:rsidR="009B1796" w:rsidRPr="00E35610">
              <w:rPr>
                <w:noProof/>
                <w:webHidden/>
              </w:rPr>
              <w:fldChar w:fldCharType="end"/>
            </w:r>
          </w:hyperlink>
        </w:p>
        <w:p w14:paraId="73BA8E54" w14:textId="02A7CC58" w:rsidR="009B1796" w:rsidRPr="00E35610" w:rsidRDefault="00551BBE">
          <w:pPr>
            <w:pStyle w:val="TOC2"/>
            <w:tabs>
              <w:tab w:val="right" w:leader="dot" w:pos="9062"/>
            </w:tabs>
            <w:rPr>
              <w:rFonts w:eastAsiaTheme="minorEastAsia"/>
              <w:noProof/>
            </w:rPr>
          </w:pPr>
          <w:hyperlink w:anchor="_Toc92367245" w:history="1">
            <w:r w:rsidR="009B1796" w:rsidRPr="00E35610">
              <w:rPr>
                <w:rStyle w:val="Hyperlink"/>
                <w:noProof/>
              </w:rPr>
              <w:t>Describe goals, approach and structure</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5 \h </w:instrText>
            </w:r>
            <w:r w:rsidR="009B1796" w:rsidRPr="00E35610">
              <w:rPr>
                <w:noProof/>
                <w:webHidden/>
              </w:rPr>
            </w:r>
            <w:r w:rsidR="009B1796" w:rsidRPr="00E35610">
              <w:rPr>
                <w:noProof/>
                <w:webHidden/>
              </w:rPr>
              <w:fldChar w:fldCharType="separate"/>
            </w:r>
            <w:r w:rsidR="009B1796" w:rsidRPr="00E35610">
              <w:rPr>
                <w:noProof/>
                <w:webHidden/>
              </w:rPr>
              <w:t>3</w:t>
            </w:r>
            <w:r w:rsidR="009B1796" w:rsidRPr="00E35610">
              <w:rPr>
                <w:noProof/>
                <w:webHidden/>
              </w:rPr>
              <w:fldChar w:fldCharType="end"/>
            </w:r>
          </w:hyperlink>
        </w:p>
        <w:p w14:paraId="56F32E84" w14:textId="2F6757C2" w:rsidR="009B1796" w:rsidRPr="00E35610" w:rsidRDefault="00551BBE">
          <w:pPr>
            <w:pStyle w:val="TOC1"/>
            <w:tabs>
              <w:tab w:val="right" w:leader="dot" w:pos="9062"/>
            </w:tabs>
            <w:rPr>
              <w:rFonts w:eastAsiaTheme="minorEastAsia"/>
              <w:noProof/>
            </w:rPr>
          </w:pPr>
          <w:hyperlink w:anchor="_Toc92367246" w:history="1">
            <w:r w:rsidR="009B1796" w:rsidRPr="00E35610">
              <w:rPr>
                <w:rStyle w:val="Hyperlink"/>
                <w:noProof/>
              </w:rPr>
              <w:t>Fundamental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6 \h </w:instrText>
            </w:r>
            <w:r w:rsidR="009B1796" w:rsidRPr="00E35610">
              <w:rPr>
                <w:noProof/>
                <w:webHidden/>
              </w:rPr>
            </w:r>
            <w:r w:rsidR="009B1796" w:rsidRPr="00E35610">
              <w:rPr>
                <w:noProof/>
                <w:webHidden/>
              </w:rPr>
              <w:fldChar w:fldCharType="separate"/>
            </w:r>
            <w:r w:rsidR="009B1796" w:rsidRPr="00E35610">
              <w:rPr>
                <w:noProof/>
                <w:webHidden/>
              </w:rPr>
              <w:t>4</w:t>
            </w:r>
            <w:r w:rsidR="009B1796" w:rsidRPr="00E35610">
              <w:rPr>
                <w:noProof/>
                <w:webHidden/>
              </w:rPr>
              <w:fldChar w:fldCharType="end"/>
            </w:r>
          </w:hyperlink>
        </w:p>
        <w:p w14:paraId="4A4C5D7D" w14:textId="7BB296AC" w:rsidR="009B1796" w:rsidRPr="00E35610" w:rsidRDefault="00551BBE">
          <w:pPr>
            <w:pStyle w:val="TOC1"/>
            <w:tabs>
              <w:tab w:val="right" w:leader="dot" w:pos="9062"/>
            </w:tabs>
            <w:rPr>
              <w:rFonts w:eastAsiaTheme="minorEastAsia"/>
              <w:noProof/>
            </w:rPr>
          </w:pPr>
          <w:hyperlink w:anchor="_Toc92367247" w:history="1">
            <w:r w:rsidR="009B1796" w:rsidRPr="00E35610">
              <w:rPr>
                <w:rStyle w:val="Hyperlink"/>
                <w:noProof/>
              </w:rPr>
              <w:t>Method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7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6EAB4E96" w14:textId="3BA43057" w:rsidR="009B1796" w:rsidRPr="00E35610" w:rsidRDefault="00551BBE">
          <w:pPr>
            <w:pStyle w:val="TOC2"/>
            <w:tabs>
              <w:tab w:val="right" w:leader="dot" w:pos="9062"/>
            </w:tabs>
            <w:rPr>
              <w:rFonts w:eastAsiaTheme="minorEastAsia"/>
              <w:noProof/>
            </w:rPr>
          </w:pPr>
          <w:hyperlink w:anchor="_Toc92367248" w:history="1">
            <w:r w:rsidR="009B1796" w:rsidRPr="00E35610">
              <w:rPr>
                <w:rStyle w:val="Hyperlink"/>
                <w:noProof/>
              </w:rPr>
              <w:t>Short overview of methodology</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8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3CF2C9F4" w14:textId="2530444C" w:rsidR="009B1796" w:rsidRPr="00E35610" w:rsidRDefault="00551BBE">
          <w:pPr>
            <w:pStyle w:val="TOC2"/>
            <w:tabs>
              <w:tab w:val="right" w:leader="dot" w:pos="9062"/>
            </w:tabs>
            <w:rPr>
              <w:rFonts w:eastAsiaTheme="minorEastAsia"/>
              <w:noProof/>
            </w:rPr>
          </w:pPr>
          <w:hyperlink w:anchor="_Toc92367249" w:history="1">
            <w:r w:rsidR="009B1796" w:rsidRPr="00E35610">
              <w:rPr>
                <w:rStyle w:val="Hyperlink"/>
                <w:noProof/>
              </w:rPr>
              <w:t>Original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49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493A5A0D" w14:textId="028D7995" w:rsidR="009B1796" w:rsidRPr="00E35610" w:rsidRDefault="00551BBE">
          <w:pPr>
            <w:pStyle w:val="TOC2"/>
            <w:tabs>
              <w:tab w:val="right" w:leader="dot" w:pos="9062"/>
            </w:tabs>
            <w:rPr>
              <w:rFonts w:eastAsiaTheme="minorEastAsia"/>
              <w:noProof/>
            </w:rPr>
          </w:pPr>
          <w:hyperlink w:anchor="_Toc92367250" w:history="1">
            <w:r w:rsidR="009B1796" w:rsidRPr="00E35610">
              <w:rPr>
                <w:rStyle w:val="Hyperlink"/>
                <w:noProof/>
              </w:rPr>
              <w:t>Data gather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0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5E9D7857" w14:textId="3695940E" w:rsidR="009B1796" w:rsidRPr="00E35610" w:rsidRDefault="00551BBE">
          <w:pPr>
            <w:pStyle w:val="TOC2"/>
            <w:tabs>
              <w:tab w:val="right" w:leader="dot" w:pos="9062"/>
            </w:tabs>
            <w:rPr>
              <w:rFonts w:eastAsiaTheme="minorEastAsia"/>
              <w:noProof/>
            </w:rPr>
          </w:pPr>
          <w:hyperlink w:anchor="_Toc92367251" w:history="1">
            <w:r w:rsidR="009B1796" w:rsidRPr="00E35610">
              <w:rPr>
                <w:rStyle w:val="Hyperlink"/>
                <w:noProof/>
              </w:rPr>
              <w:t>Workflow of spatial referenc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1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5A1E96B8" w14:textId="259BD84F" w:rsidR="009B1796" w:rsidRPr="00E35610" w:rsidRDefault="00551BBE">
          <w:pPr>
            <w:pStyle w:val="TOC2"/>
            <w:tabs>
              <w:tab w:val="right" w:leader="dot" w:pos="9062"/>
            </w:tabs>
            <w:rPr>
              <w:rFonts w:eastAsiaTheme="minorEastAsia"/>
              <w:noProof/>
            </w:rPr>
          </w:pPr>
          <w:hyperlink w:anchor="_Toc92367252" w:history="1">
            <w:r w:rsidR="009B1796" w:rsidRPr="00E35610">
              <w:rPr>
                <w:rStyle w:val="Hyperlink"/>
                <w:noProof/>
              </w:rPr>
              <w:t>Workflow of data analysi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2 \h </w:instrText>
            </w:r>
            <w:r w:rsidR="009B1796" w:rsidRPr="00E35610">
              <w:rPr>
                <w:noProof/>
                <w:webHidden/>
              </w:rPr>
            </w:r>
            <w:r w:rsidR="009B1796" w:rsidRPr="00E35610">
              <w:rPr>
                <w:noProof/>
                <w:webHidden/>
              </w:rPr>
              <w:fldChar w:fldCharType="separate"/>
            </w:r>
            <w:r w:rsidR="009B1796" w:rsidRPr="00E35610">
              <w:rPr>
                <w:noProof/>
                <w:webHidden/>
              </w:rPr>
              <w:t>5</w:t>
            </w:r>
            <w:r w:rsidR="009B1796" w:rsidRPr="00E35610">
              <w:rPr>
                <w:noProof/>
                <w:webHidden/>
              </w:rPr>
              <w:fldChar w:fldCharType="end"/>
            </w:r>
          </w:hyperlink>
        </w:p>
        <w:p w14:paraId="6288E702" w14:textId="3B30D8EC" w:rsidR="009B1796" w:rsidRPr="00E35610" w:rsidRDefault="00551BBE">
          <w:pPr>
            <w:pStyle w:val="TOC1"/>
            <w:tabs>
              <w:tab w:val="right" w:leader="dot" w:pos="9062"/>
            </w:tabs>
            <w:rPr>
              <w:rFonts w:eastAsiaTheme="minorEastAsia"/>
              <w:noProof/>
            </w:rPr>
          </w:pPr>
          <w:hyperlink w:anchor="_Toc92367253" w:history="1">
            <w:r w:rsidR="009B1796" w:rsidRPr="00E35610">
              <w:rPr>
                <w:rStyle w:val="Hyperlink"/>
                <w:noProof/>
              </w:rPr>
              <w:t>Results and discuss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3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9133395" w14:textId="0CC24D53" w:rsidR="009B1796" w:rsidRPr="00E35610" w:rsidRDefault="00551BBE">
          <w:pPr>
            <w:pStyle w:val="TOC2"/>
            <w:tabs>
              <w:tab w:val="right" w:leader="dot" w:pos="9062"/>
            </w:tabs>
            <w:rPr>
              <w:rFonts w:eastAsiaTheme="minorEastAsia"/>
              <w:noProof/>
            </w:rPr>
          </w:pPr>
          <w:hyperlink w:anchor="_Toc92367254" w:history="1">
            <w:r w:rsidR="009B1796" w:rsidRPr="00E35610">
              <w:rPr>
                <w:rStyle w:val="Hyperlink"/>
                <w:noProof/>
              </w:rPr>
              <w:t>Present and describe results. At the end short summary (few sentence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4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0AEBEA3" w14:textId="015C8DD1" w:rsidR="009B1796" w:rsidRPr="00E35610" w:rsidRDefault="00551BBE">
          <w:pPr>
            <w:pStyle w:val="TOC2"/>
            <w:tabs>
              <w:tab w:val="right" w:leader="dot" w:pos="9062"/>
            </w:tabs>
            <w:rPr>
              <w:rFonts w:eastAsiaTheme="minorEastAsia"/>
              <w:noProof/>
            </w:rPr>
          </w:pPr>
          <w:hyperlink w:anchor="_Toc92367255" w:history="1">
            <w:r w:rsidR="009B1796" w:rsidRPr="00E35610">
              <w:rPr>
                <w:rStyle w:val="Hyperlink"/>
                <w:noProof/>
              </w:rPr>
              <w:t>Unified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5 \h </w:instrText>
            </w:r>
            <w:r w:rsidR="009B1796" w:rsidRPr="00E35610">
              <w:rPr>
                <w:noProof/>
                <w:webHidden/>
              </w:rPr>
            </w:r>
            <w:r w:rsidR="009B1796" w:rsidRPr="00E35610">
              <w:rPr>
                <w:noProof/>
                <w:webHidden/>
              </w:rPr>
              <w:fldChar w:fldCharType="separate"/>
            </w:r>
            <w:r w:rsidR="009B1796" w:rsidRPr="00E35610">
              <w:rPr>
                <w:noProof/>
                <w:webHidden/>
              </w:rPr>
              <w:t>7</w:t>
            </w:r>
            <w:r w:rsidR="009B1796" w:rsidRPr="00E35610">
              <w:rPr>
                <w:noProof/>
                <w:webHidden/>
              </w:rPr>
              <w:fldChar w:fldCharType="end"/>
            </w:r>
          </w:hyperlink>
        </w:p>
        <w:p w14:paraId="3AD42F15" w14:textId="3C7A1838" w:rsidR="009B1796" w:rsidRPr="00E35610" w:rsidRDefault="00551BBE">
          <w:pPr>
            <w:pStyle w:val="TOC2"/>
            <w:tabs>
              <w:tab w:val="right" w:leader="dot" w:pos="9062"/>
            </w:tabs>
            <w:rPr>
              <w:rFonts w:eastAsiaTheme="minorEastAsia"/>
              <w:noProof/>
            </w:rPr>
          </w:pPr>
          <w:hyperlink w:anchor="_Toc92367256" w:history="1">
            <w:r w:rsidR="009B1796" w:rsidRPr="00E35610">
              <w:rPr>
                <w:rStyle w:val="Hyperlink"/>
                <w:noProof/>
              </w:rPr>
              <w:t>Spatial dataset</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6 \h </w:instrText>
            </w:r>
            <w:r w:rsidR="009B1796" w:rsidRPr="00E35610">
              <w:rPr>
                <w:noProof/>
                <w:webHidden/>
              </w:rPr>
            </w:r>
            <w:r w:rsidR="009B1796" w:rsidRPr="00E35610">
              <w:rPr>
                <w:noProof/>
                <w:webHidden/>
              </w:rPr>
              <w:fldChar w:fldCharType="separate"/>
            </w:r>
            <w:r w:rsidR="009B1796" w:rsidRPr="00E35610">
              <w:rPr>
                <w:noProof/>
                <w:webHidden/>
              </w:rPr>
              <w:t>8</w:t>
            </w:r>
            <w:r w:rsidR="009B1796" w:rsidRPr="00E35610">
              <w:rPr>
                <w:noProof/>
                <w:webHidden/>
              </w:rPr>
              <w:fldChar w:fldCharType="end"/>
            </w:r>
          </w:hyperlink>
        </w:p>
        <w:p w14:paraId="791F177C" w14:textId="48EDACE1" w:rsidR="009B1796" w:rsidRPr="00E35610" w:rsidRDefault="00551BBE">
          <w:pPr>
            <w:pStyle w:val="TOC2"/>
            <w:tabs>
              <w:tab w:val="right" w:leader="dot" w:pos="9062"/>
            </w:tabs>
            <w:rPr>
              <w:rFonts w:eastAsiaTheme="minorEastAsia"/>
              <w:noProof/>
            </w:rPr>
          </w:pPr>
          <w:hyperlink w:anchor="_Toc92367257" w:history="1">
            <w:r w:rsidR="009B1796" w:rsidRPr="00E35610">
              <w:rPr>
                <w:rStyle w:val="Hyperlink"/>
                <w:noProof/>
              </w:rPr>
              <w:t>Distribution of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7 \h </w:instrText>
            </w:r>
            <w:r w:rsidR="009B1796" w:rsidRPr="00E35610">
              <w:rPr>
                <w:noProof/>
                <w:webHidden/>
              </w:rPr>
            </w:r>
            <w:r w:rsidR="009B1796" w:rsidRPr="00E35610">
              <w:rPr>
                <w:noProof/>
                <w:webHidden/>
              </w:rPr>
              <w:fldChar w:fldCharType="separate"/>
            </w:r>
            <w:r w:rsidR="009B1796" w:rsidRPr="00E35610">
              <w:rPr>
                <w:noProof/>
                <w:webHidden/>
              </w:rPr>
              <w:t>9</w:t>
            </w:r>
            <w:r w:rsidR="009B1796" w:rsidRPr="00E35610">
              <w:rPr>
                <w:noProof/>
                <w:webHidden/>
              </w:rPr>
              <w:fldChar w:fldCharType="end"/>
            </w:r>
          </w:hyperlink>
        </w:p>
        <w:p w14:paraId="38D4EE9A" w14:textId="434EF855" w:rsidR="009B1796" w:rsidRPr="00E35610" w:rsidRDefault="00551BBE">
          <w:pPr>
            <w:pStyle w:val="TOC2"/>
            <w:tabs>
              <w:tab w:val="right" w:leader="dot" w:pos="9062"/>
            </w:tabs>
            <w:rPr>
              <w:rFonts w:eastAsiaTheme="minorEastAsia"/>
              <w:noProof/>
            </w:rPr>
          </w:pPr>
          <w:hyperlink w:anchor="_Toc92367258" w:history="1">
            <w:r w:rsidR="009B1796" w:rsidRPr="00E35610">
              <w:rPr>
                <w:rStyle w:val="Hyperlink"/>
                <w:noProof/>
              </w:rPr>
              <w:t>Clusters of outdated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8 \h </w:instrText>
            </w:r>
            <w:r w:rsidR="009B1796" w:rsidRPr="00E35610">
              <w:rPr>
                <w:noProof/>
                <w:webHidden/>
              </w:rPr>
            </w:r>
            <w:r w:rsidR="009B1796" w:rsidRPr="00E35610">
              <w:rPr>
                <w:noProof/>
                <w:webHidden/>
              </w:rPr>
              <w:fldChar w:fldCharType="separate"/>
            </w:r>
            <w:r w:rsidR="009B1796" w:rsidRPr="00E35610">
              <w:rPr>
                <w:noProof/>
                <w:webHidden/>
              </w:rPr>
              <w:t>14</w:t>
            </w:r>
            <w:r w:rsidR="009B1796" w:rsidRPr="00E35610">
              <w:rPr>
                <w:noProof/>
                <w:webHidden/>
              </w:rPr>
              <w:fldChar w:fldCharType="end"/>
            </w:r>
          </w:hyperlink>
        </w:p>
        <w:p w14:paraId="5BD25BD7" w14:textId="45156CD5" w:rsidR="009B1796" w:rsidRPr="00E35610" w:rsidRDefault="00551BBE">
          <w:pPr>
            <w:pStyle w:val="TOC1"/>
            <w:tabs>
              <w:tab w:val="right" w:leader="dot" w:pos="9062"/>
            </w:tabs>
            <w:rPr>
              <w:rFonts w:eastAsiaTheme="minorEastAsia"/>
              <w:noProof/>
            </w:rPr>
          </w:pPr>
          <w:hyperlink w:anchor="_Toc92367259" w:history="1">
            <w:r w:rsidR="009B1796" w:rsidRPr="00E35610">
              <w:rPr>
                <w:rStyle w:val="Hyperlink"/>
                <w:noProof/>
              </w:rPr>
              <w:t>Interpretation</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59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301A3567" w14:textId="4EDAD929" w:rsidR="009B1796" w:rsidRPr="00E35610" w:rsidRDefault="00551BBE">
          <w:pPr>
            <w:pStyle w:val="TOC2"/>
            <w:tabs>
              <w:tab w:val="right" w:leader="dot" w:pos="9062"/>
            </w:tabs>
            <w:rPr>
              <w:rFonts w:eastAsiaTheme="minorEastAsia"/>
              <w:noProof/>
            </w:rPr>
          </w:pPr>
          <w:hyperlink w:anchor="_Toc92367260" w:history="1">
            <w:r w:rsidR="009B1796" w:rsidRPr="00E35610">
              <w:rPr>
                <w:rStyle w:val="Hyperlink"/>
                <w:noProof/>
              </w:rPr>
              <w:t>Interpretation, explanation,  comparison and contradiction with literature. Particularly new results and conclusion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0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787F7247" w14:textId="3902858E" w:rsidR="009B1796" w:rsidRPr="00E35610" w:rsidRDefault="00551BBE">
          <w:pPr>
            <w:pStyle w:val="TOC3"/>
            <w:tabs>
              <w:tab w:val="right" w:leader="dot" w:pos="9062"/>
            </w:tabs>
            <w:rPr>
              <w:rFonts w:eastAsiaTheme="minorEastAsia"/>
              <w:noProof/>
            </w:rPr>
          </w:pPr>
          <w:hyperlink w:anchor="_Toc92367261" w:history="1">
            <w:r w:rsidR="009B1796" w:rsidRPr="00E35610">
              <w:rPr>
                <w:rStyle w:val="Hyperlink"/>
                <w:noProof/>
              </w:rPr>
              <w:t>Data gathering and handling</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1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4C500108" w14:textId="5ACC4FA3" w:rsidR="009B1796" w:rsidRPr="00E35610" w:rsidRDefault="00551BBE">
          <w:pPr>
            <w:pStyle w:val="TOC3"/>
            <w:tabs>
              <w:tab w:val="right" w:leader="dot" w:pos="9062"/>
            </w:tabs>
            <w:rPr>
              <w:rFonts w:eastAsiaTheme="minorEastAsia"/>
              <w:noProof/>
            </w:rPr>
          </w:pPr>
          <w:hyperlink w:anchor="_Toc92367262" w:history="1">
            <w:r w:rsidR="009B1796" w:rsidRPr="00E35610">
              <w:rPr>
                <w:rStyle w:val="Hyperlink"/>
                <w:noProof/>
              </w:rPr>
              <w:t>Distribution of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2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344477D5" w14:textId="3863FADA" w:rsidR="009B1796" w:rsidRPr="00E35610" w:rsidRDefault="00551BBE">
          <w:pPr>
            <w:pStyle w:val="TOC3"/>
            <w:tabs>
              <w:tab w:val="right" w:leader="dot" w:pos="9062"/>
            </w:tabs>
            <w:rPr>
              <w:rFonts w:eastAsiaTheme="minorEastAsia"/>
              <w:noProof/>
            </w:rPr>
          </w:pPr>
          <w:hyperlink w:anchor="_Toc92367263" w:history="1">
            <w:r w:rsidR="009B1796" w:rsidRPr="00E35610">
              <w:rPr>
                <w:rStyle w:val="Hyperlink"/>
                <w:noProof/>
              </w:rPr>
              <w:t>Outdated WWTPs</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3 \h </w:instrText>
            </w:r>
            <w:r w:rsidR="009B1796" w:rsidRPr="00E35610">
              <w:rPr>
                <w:noProof/>
                <w:webHidden/>
              </w:rPr>
            </w:r>
            <w:r w:rsidR="009B1796" w:rsidRPr="00E35610">
              <w:rPr>
                <w:noProof/>
                <w:webHidden/>
              </w:rPr>
              <w:fldChar w:fldCharType="separate"/>
            </w:r>
            <w:r w:rsidR="009B1796" w:rsidRPr="00E35610">
              <w:rPr>
                <w:noProof/>
                <w:webHidden/>
              </w:rPr>
              <w:t>17</w:t>
            </w:r>
            <w:r w:rsidR="009B1796" w:rsidRPr="00E35610">
              <w:rPr>
                <w:noProof/>
                <w:webHidden/>
              </w:rPr>
              <w:fldChar w:fldCharType="end"/>
            </w:r>
          </w:hyperlink>
        </w:p>
        <w:p w14:paraId="41B5FDBF" w14:textId="47E81512" w:rsidR="009B1796" w:rsidRPr="00E35610" w:rsidRDefault="00551BBE">
          <w:pPr>
            <w:pStyle w:val="TOC1"/>
            <w:tabs>
              <w:tab w:val="right" w:leader="dot" w:pos="9062"/>
            </w:tabs>
            <w:rPr>
              <w:rFonts w:eastAsiaTheme="minorEastAsia"/>
              <w:noProof/>
            </w:rPr>
          </w:pPr>
          <w:hyperlink w:anchor="_Toc92367264" w:history="1">
            <w:r w:rsidR="009B1796" w:rsidRPr="00E35610">
              <w:rPr>
                <w:rStyle w:val="Hyperlink"/>
                <w:noProof/>
              </w:rPr>
              <w:t>Conclusion and outlook</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4 \h </w:instrText>
            </w:r>
            <w:r w:rsidR="009B1796" w:rsidRPr="00E35610">
              <w:rPr>
                <w:noProof/>
                <w:webHidden/>
              </w:rPr>
            </w:r>
            <w:r w:rsidR="009B1796" w:rsidRPr="00E35610">
              <w:rPr>
                <w:noProof/>
                <w:webHidden/>
              </w:rPr>
              <w:fldChar w:fldCharType="separate"/>
            </w:r>
            <w:r w:rsidR="009B1796" w:rsidRPr="00E35610">
              <w:rPr>
                <w:noProof/>
                <w:webHidden/>
              </w:rPr>
              <w:t>18</w:t>
            </w:r>
            <w:r w:rsidR="009B1796" w:rsidRPr="00E35610">
              <w:rPr>
                <w:noProof/>
                <w:webHidden/>
              </w:rPr>
              <w:fldChar w:fldCharType="end"/>
            </w:r>
          </w:hyperlink>
        </w:p>
        <w:p w14:paraId="7DD45A48" w14:textId="677349B5" w:rsidR="009B1796" w:rsidRPr="00E35610" w:rsidRDefault="00551BBE">
          <w:pPr>
            <w:pStyle w:val="TOC2"/>
            <w:tabs>
              <w:tab w:val="right" w:leader="dot" w:pos="9062"/>
            </w:tabs>
            <w:rPr>
              <w:rFonts w:eastAsiaTheme="minorEastAsia"/>
              <w:noProof/>
            </w:rPr>
          </w:pPr>
          <w:hyperlink w:anchor="_Toc92367265" w:history="1">
            <w:r w:rsidR="009B1796" w:rsidRPr="00E35610">
              <w:rPr>
                <w:rStyle w:val="Hyperlink"/>
                <w:noProof/>
              </w:rPr>
              <w:t>Evaluate goals at hand of discussion and interpretation. Result based outlook, further research</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5 \h </w:instrText>
            </w:r>
            <w:r w:rsidR="009B1796" w:rsidRPr="00E35610">
              <w:rPr>
                <w:noProof/>
                <w:webHidden/>
              </w:rPr>
            </w:r>
            <w:r w:rsidR="009B1796" w:rsidRPr="00E35610">
              <w:rPr>
                <w:noProof/>
                <w:webHidden/>
              </w:rPr>
              <w:fldChar w:fldCharType="separate"/>
            </w:r>
            <w:r w:rsidR="009B1796" w:rsidRPr="00E35610">
              <w:rPr>
                <w:noProof/>
                <w:webHidden/>
              </w:rPr>
              <w:t>18</w:t>
            </w:r>
            <w:r w:rsidR="009B1796" w:rsidRPr="00E35610">
              <w:rPr>
                <w:noProof/>
                <w:webHidden/>
              </w:rPr>
              <w:fldChar w:fldCharType="end"/>
            </w:r>
          </w:hyperlink>
        </w:p>
        <w:p w14:paraId="56986A73" w14:textId="70E3D148" w:rsidR="009B1796" w:rsidRPr="00E35610" w:rsidRDefault="00551BBE">
          <w:pPr>
            <w:pStyle w:val="TOC1"/>
            <w:tabs>
              <w:tab w:val="right" w:leader="dot" w:pos="9062"/>
            </w:tabs>
            <w:rPr>
              <w:rFonts w:eastAsiaTheme="minorEastAsia"/>
              <w:noProof/>
            </w:rPr>
          </w:pPr>
          <w:hyperlink w:anchor="_Toc92367266" w:history="1">
            <w:r w:rsidR="009B1796" w:rsidRPr="00E35610">
              <w:rPr>
                <w:rStyle w:val="Hyperlink"/>
                <w:noProof/>
              </w:rPr>
              <w:t>Summary</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6 \h </w:instrText>
            </w:r>
            <w:r w:rsidR="009B1796" w:rsidRPr="00E35610">
              <w:rPr>
                <w:noProof/>
                <w:webHidden/>
              </w:rPr>
            </w:r>
            <w:r w:rsidR="009B1796" w:rsidRPr="00E35610">
              <w:rPr>
                <w:noProof/>
                <w:webHidden/>
              </w:rPr>
              <w:fldChar w:fldCharType="separate"/>
            </w:r>
            <w:r w:rsidR="009B1796" w:rsidRPr="00E35610">
              <w:rPr>
                <w:noProof/>
                <w:webHidden/>
              </w:rPr>
              <w:t>19</w:t>
            </w:r>
            <w:r w:rsidR="009B1796" w:rsidRPr="00E35610">
              <w:rPr>
                <w:noProof/>
                <w:webHidden/>
              </w:rPr>
              <w:fldChar w:fldCharType="end"/>
            </w:r>
          </w:hyperlink>
        </w:p>
        <w:p w14:paraId="3038A601" w14:textId="396672B0" w:rsidR="009B1796" w:rsidRPr="00E35610" w:rsidRDefault="00551BBE">
          <w:pPr>
            <w:pStyle w:val="TOC2"/>
            <w:tabs>
              <w:tab w:val="right" w:leader="dot" w:pos="9062"/>
            </w:tabs>
            <w:rPr>
              <w:rFonts w:eastAsiaTheme="minorEastAsia"/>
              <w:noProof/>
            </w:rPr>
          </w:pPr>
          <w:hyperlink w:anchor="_Toc92367267" w:history="1">
            <w:r w:rsidR="009B1796" w:rsidRPr="00E35610">
              <w:rPr>
                <w:rStyle w:val="Hyperlink"/>
                <w:noProof/>
              </w:rPr>
              <w:t>2 to 4 pages :</w:t>
            </w:r>
            <w:r w:rsidR="009B1796" w:rsidRPr="00E35610">
              <w:rPr>
                <w:noProof/>
                <w:webHidden/>
              </w:rPr>
              <w:tab/>
            </w:r>
            <w:r w:rsidR="009B1796" w:rsidRPr="00E35610">
              <w:rPr>
                <w:noProof/>
                <w:webHidden/>
              </w:rPr>
              <w:fldChar w:fldCharType="begin"/>
            </w:r>
            <w:r w:rsidR="009B1796" w:rsidRPr="00E35610">
              <w:rPr>
                <w:noProof/>
                <w:webHidden/>
              </w:rPr>
              <w:instrText xml:space="preserve"> PAGEREF _Toc92367267 \h </w:instrText>
            </w:r>
            <w:r w:rsidR="009B1796" w:rsidRPr="00E35610">
              <w:rPr>
                <w:noProof/>
                <w:webHidden/>
              </w:rPr>
            </w:r>
            <w:r w:rsidR="009B1796" w:rsidRPr="00E35610">
              <w:rPr>
                <w:noProof/>
                <w:webHidden/>
              </w:rPr>
              <w:fldChar w:fldCharType="separate"/>
            </w:r>
            <w:r w:rsidR="009B1796" w:rsidRPr="00E35610">
              <w:rPr>
                <w:noProof/>
                <w:webHidden/>
              </w:rPr>
              <w:t>19</w:t>
            </w:r>
            <w:r w:rsidR="009B1796" w:rsidRPr="00E35610">
              <w:rPr>
                <w:noProof/>
                <w:webHidden/>
              </w:rPr>
              <w:fldChar w:fldCharType="end"/>
            </w:r>
          </w:hyperlink>
        </w:p>
        <w:p w14:paraId="48837F57" w14:textId="0845413E" w:rsidR="00EF2D93" w:rsidRPr="00E35610" w:rsidRDefault="00EF2D93">
          <w:r w:rsidRPr="00E35610">
            <w:rPr>
              <w:b/>
              <w:bCs/>
              <w:noProof/>
            </w:rPr>
            <w:fldChar w:fldCharType="end"/>
          </w:r>
        </w:p>
      </w:sdtContent>
    </w:sdt>
    <w:p w14:paraId="0A4A6514" w14:textId="6314537B" w:rsidR="00EF2D93" w:rsidRPr="00E35610" w:rsidRDefault="00EF2D93" w:rsidP="00AF2C53">
      <w:pPr>
        <w:pStyle w:val="Title"/>
      </w:pPr>
    </w:p>
    <w:p w14:paraId="1DD37DC3" w14:textId="665015DB" w:rsidR="00EF2D93" w:rsidRPr="00E35610" w:rsidRDefault="00EF2D93" w:rsidP="00EF2D93"/>
    <w:p w14:paraId="29634D13" w14:textId="61909590" w:rsidR="004F754D" w:rsidRPr="00E35610" w:rsidRDefault="004F754D" w:rsidP="00EF2D93"/>
    <w:p w14:paraId="02C68FFB" w14:textId="168E3B6C" w:rsidR="004F754D" w:rsidRPr="00E35610" w:rsidRDefault="004F754D" w:rsidP="00EF2D93"/>
    <w:p w14:paraId="698A4A4B" w14:textId="79510898" w:rsidR="004F754D" w:rsidRPr="00E35610" w:rsidRDefault="004F754D" w:rsidP="00EF2D93"/>
    <w:p w14:paraId="34C397E5" w14:textId="77777777" w:rsidR="004F754D" w:rsidRPr="00E35610" w:rsidRDefault="004F754D" w:rsidP="00EF2D93"/>
    <w:p w14:paraId="782AC12D" w14:textId="49AAD67D" w:rsidR="006D616E" w:rsidRPr="00E35610" w:rsidRDefault="006D616E"/>
    <w:p w14:paraId="7FB2ACC4" w14:textId="0DC1D9E8" w:rsidR="006D616E" w:rsidRPr="00E35610" w:rsidRDefault="006D616E" w:rsidP="00AF2C53">
      <w:pPr>
        <w:pStyle w:val="Heading1"/>
      </w:pPr>
      <w:bookmarkStart w:id="3" w:name="_Toc92367243"/>
      <w:r w:rsidRPr="00E35610">
        <w:lastRenderedPageBreak/>
        <w:t>Introduction</w:t>
      </w:r>
      <w:bookmarkEnd w:id="3"/>
    </w:p>
    <w:p w14:paraId="60D14663" w14:textId="6E608509" w:rsidR="001A1245" w:rsidRPr="00E35610" w:rsidRDefault="001A1245" w:rsidP="001A1245">
      <w:pPr>
        <w:rPr>
          <w:color w:val="FF0000"/>
        </w:rPr>
      </w:pPr>
      <w:r w:rsidRPr="00E35610">
        <w:rPr>
          <w:color w:val="FF0000"/>
        </w:rPr>
        <w:t xml:space="preserve">Rewrite </w:t>
      </w:r>
    </w:p>
    <w:p w14:paraId="23951F81" w14:textId="1E536F5C" w:rsidR="006D616E" w:rsidRPr="00E35610" w:rsidRDefault="006D616E" w:rsidP="0055664F">
      <w:r w:rsidRPr="00E35610">
        <w:t xml:space="preserve">In Austria about 95% of the population </w:t>
      </w:r>
      <w:proofErr w:type="gramStart"/>
      <w:r w:rsidRPr="00E35610">
        <w:t>is connected</w:t>
      </w:r>
      <w:proofErr w:type="gramEnd"/>
      <w:r w:rsidRPr="00E35610">
        <w:t xml:space="preserve"> to major wastewater treatment plants. The remaining inhabitants rely on a high number of small systems designed for less than 50 PE. Although each </w:t>
      </w:r>
      <w:r w:rsidR="00AD05CA" w:rsidRPr="00E35610">
        <w:t>WWTP</w:t>
      </w:r>
      <w:r w:rsidRPr="00E35610">
        <w:t xml:space="preserve"> </w:t>
      </w:r>
      <w:proofErr w:type="gramStart"/>
      <w:r w:rsidRPr="00E35610">
        <w:t>has to</w:t>
      </w:r>
      <w:proofErr w:type="gramEnd"/>
      <w:r w:rsidRPr="00E35610">
        <w:t xml:space="preserve"> be approved by the authorities, there is no central database.</w:t>
      </w:r>
    </w:p>
    <w:p w14:paraId="2AE66E68" w14:textId="18B5D5D8" w:rsidR="006D616E" w:rsidRPr="00E35610" w:rsidRDefault="006D616E" w:rsidP="0055664F">
      <w:r w:rsidRPr="00E35610">
        <w:t xml:space="preserve">During recent research by the </w:t>
      </w:r>
      <w:hyperlink r:id="rId20" w:history="1">
        <w:r w:rsidRPr="00E35610">
          <w:rPr>
            <w:rStyle w:val="Hyperlink"/>
            <w:i/>
            <w:iCs/>
          </w:rPr>
          <w:t>Institute for Sanitary Engineering and Water Pollution Control</w:t>
        </w:r>
      </w:hyperlink>
      <w:r w:rsidRPr="00E35610">
        <w:rPr>
          <w:i/>
          <w:iCs/>
        </w:rPr>
        <w:t xml:space="preserve">, </w:t>
      </w:r>
      <w:r w:rsidRPr="00E35610">
        <w:t>a significant gap between the estimated and the real number of small plants has been identified</w:t>
      </w:r>
      <w:r w:rsidR="00E73687" w:rsidRPr="00E35610">
        <w:t>.</w:t>
      </w:r>
    </w:p>
    <w:p w14:paraId="1E5E6142" w14:textId="399CC21A" w:rsidR="004E051E" w:rsidRPr="00E35610" w:rsidRDefault="006D616E" w:rsidP="0055664F">
      <w:pPr>
        <w:rPr>
          <w:color w:val="FF0000"/>
        </w:rPr>
      </w:pPr>
      <w:r w:rsidRPr="00E35610">
        <w:t xml:space="preserve">The gap originated from bureaucratic and federal political dynamics. </w:t>
      </w:r>
      <w:r w:rsidR="004E051E" w:rsidRPr="00E35610">
        <w:t xml:space="preserve">In </w:t>
      </w:r>
      <w:proofErr w:type="gramStart"/>
      <w:r w:rsidR="004E051E" w:rsidRPr="00E35610">
        <w:t>fact</w:t>
      </w:r>
      <w:proofErr w:type="gramEnd"/>
      <w:r w:rsidR="004E051E" w:rsidRPr="00E35610">
        <w:t xml:space="preserve"> each federal state runs its own database. </w:t>
      </w:r>
      <w:r w:rsidRPr="00E35610">
        <w:t>As follow-up research, the institute developed a</w:t>
      </w:r>
      <w:r w:rsidR="004E051E" w:rsidRPr="00E35610">
        <w:t xml:space="preserve">n Austrian-wide </w:t>
      </w:r>
      <w:r w:rsidRPr="00E35610">
        <w:t>dataset, containing information on technology type, installation year and treated volume</w:t>
      </w:r>
      <w:r w:rsidR="00E73687" w:rsidRPr="00E35610">
        <w:t>.</w:t>
      </w:r>
    </w:p>
    <w:p w14:paraId="631C2D05" w14:textId="2E5C009F" w:rsidR="005444BD" w:rsidRPr="00E35610" w:rsidRDefault="005444BD" w:rsidP="0055664F">
      <w:r w:rsidRPr="00E35610">
        <w:t xml:space="preserve">This newly retrieved information generated interesting questions on the distribution and role of small-scale wastewater systems in Austria. For </w:t>
      </w:r>
      <w:proofErr w:type="gramStart"/>
      <w:r w:rsidRPr="00E35610">
        <w:t>example</w:t>
      </w:r>
      <w:proofErr w:type="gramEnd"/>
      <w:r w:rsidRPr="00E35610">
        <w:t xml:space="preserve"> Lendl and Muller pointed out that 20% of the treatment plants are out of date, not satisfying the most recent Austrian regulations for wastewater quality.</w:t>
      </w:r>
    </w:p>
    <w:p w14:paraId="1974E4AD" w14:textId="254187F3" w:rsidR="004F1046" w:rsidRPr="00E35610" w:rsidRDefault="004E051E" w:rsidP="0055664F">
      <w:pPr>
        <w:rPr>
          <w:color w:val="FF0000"/>
        </w:rPr>
      </w:pPr>
      <w:r w:rsidRPr="00E35610">
        <w:t>Using the mentioned dataset to map the Austrian-wide distribution of small-scale wastewater system, this work aims at highlighting spatial information and represents the first spatial analysis on this subject.</w:t>
      </w:r>
      <w:r w:rsidR="004F1046" w:rsidRPr="00E35610">
        <w:t xml:space="preserve"> </w:t>
      </w:r>
      <w:r w:rsidR="004F1046" w:rsidRPr="00E35610">
        <w:rPr>
          <w:color w:val="FF0000"/>
        </w:rPr>
        <w:t>mention high resolution and make this better</w:t>
      </w:r>
    </w:p>
    <w:p w14:paraId="5E094B38" w14:textId="45E4EC08" w:rsidR="00016C73" w:rsidRPr="00E35610" w:rsidRDefault="00016C73" w:rsidP="0055664F">
      <w:pPr>
        <w:rPr>
          <w:color w:val="FF0000"/>
        </w:rPr>
      </w:pPr>
    </w:p>
    <w:p w14:paraId="7A3FB735" w14:textId="77777777" w:rsidR="00333257" w:rsidRPr="00E35610" w:rsidRDefault="00333257" w:rsidP="0055664F">
      <w:pPr>
        <w:rPr>
          <w:color w:val="FF0000"/>
        </w:rPr>
      </w:pPr>
    </w:p>
    <w:p w14:paraId="6464ECA4" w14:textId="573A924A" w:rsidR="00016C73" w:rsidRPr="00E35610" w:rsidRDefault="00016C73" w:rsidP="00016C73">
      <w:pPr>
        <w:ind w:left="360"/>
        <w:rPr>
          <w:color w:val="FF0000"/>
        </w:rPr>
      </w:pPr>
      <w:r w:rsidRPr="00E35610">
        <w:rPr>
          <w:color w:val="FF0000"/>
        </w:rPr>
        <w:t xml:space="preserve">More than 95% of the population </w:t>
      </w:r>
      <w:proofErr w:type="gramStart"/>
      <w:r w:rsidRPr="00E35610">
        <w:rPr>
          <w:color w:val="FF0000"/>
        </w:rPr>
        <w:t>are connected</w:t>
      </w:r>
      <w:proofErr w:type="gramEnd"/>
      <w:r w:rsidRPr="00E35610">
        <w:rPr>
          <w:color w:val="FF0000"/>
        </w:rPr>
        <w:t xml:space="preserve"> to municipal wastewater systems. Such is made of 15500 small wastewater plants and 1930 bigger than 50PE. </w:t>
      </w:r>
      <w:r w:rsidRPr="00E35610">
        <w:rPr>
          <w:color w:val="FF0000"/>
        </w:rPr>
        <w:fldChar w:fldCharType="begin" w:fldLock="1"/>
      </w:r>
      <w:r w:rsidR="006C5BA6" w:rsidRPr="00E35610">
        <w:rPr>
          <w:color w:val="FF0000"/>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rPr>
          <w:color w:val="FF0000"/>
        </w:rPr>
        <w:fldChar w:fldCharType="separate"/>
      </w:r>
      <w:r w:rsidR="006C5BA6" w:rsidRPr="00E35610">
        <w:rPr>
          <w:noProof/>
          <w:color w:val="FF0000"/>
          <w:vertAlign w:val="superscript"/>
        </w:rPr>
        <w:t>1</w:t>
      </w:r>
      <w:r w:rsidRPr="00E35610">
        <w:rPr>
          <w:color w:val="FF0000"/>
        </w:rPr>
        <w:fldChar w:fldCharType="end"/>
      </w:r>
      <w:r w:rsidRPr="00E35610">
        <w:rPr>
          <w:color w:val="FF0000"/>
        </w:rPr>
        <w:t xml:space="preserve"> </w:t>
      </w:r>
    </w:p>
    <w:p w14:paraId="0ED73901" w14:textId="77777777" w:rsidR="00016C73" w:rsidRPr="00E35610" w:rsidRDefault="00016C73" w:rsidP="00016C73">
      <w:pPr>
        <w:ind w:left="360"/>
        <w:rPr>
          <w:color w:val="FF0000"/>
        </w:rPr>
      </w:pPr>
    </w:p>
    <w:p w14:paraId="71B2A4A4" w14:textId="77777777" w:rsidR="00016C73" w:rsidRPr="00E35610" w:rsidRDefault="00016C73" w:rsidP="00016C73">
      <w:pPr>
        <w:ind w:left="360"/>
        <w:rPr>
          <w:color w:val="FF0000"/>
        </w:rPr>
      </w:pPr>
      <w:r w:rsidRPr="00E35610">
        <w:rPr>
          <w:color w:val="FF0000"/>
        </w:rPr>
        <w:t xml:space="preserve">Small public wastewater systems are </w:t>
      </w:r>
      <w:proofErr w:type="spellStart"/>
      <w:r w:rsidRPr="00E35610">
        <w:rPr>
          <w:color w:val="FF0000"/>
        </w:rPr>
        <w:t>abou</w:t>
      </w:r>
      <w:proofErr w:type="spellEnd"/>
      <w:r w:rsidRPr="00E35610">
        <w:rPr>
          <w:color w:val="FF0000"/>
        </w:rPr>
        <w:t xml:space="preserve"> 15500 and have </w:t>
      </w:r>
      <w:proofErr w:type="gramStart"/>
      <w:r w:rsidRPr="00E35610">
        <w:rPr>
          <w:color w:val="FF0000"/>
        </w:rPr>
        <w:t>been built</w:t>
      </w:r>
      <w:proofErr w:type="gramEnd"/>
      <w:r w:rsidRPr="00E35610">
        <w:rPr>
          <w:color w:val="FF0000"/>
        </w:rPr>
        <w:t xml:space="preserve"> since 1993 by means of federal </w:t>
      </w:r>
      <w:proofErr w:type="spellStart"/>
      <w:r w:rsidRPr="00E35610">
        <w:rPr>
          <w:color w:val="FF0000"/>
        </w:rPr>
        <w:t>subvenstions</w:t>
      </w:r>
      <w:proofErr w:type="spellEnd"/>
      <w:r w:rsidRPr="00E35610">
        <w:rPr>
          <w:color w:val="FF0000"/>
        </w:rPr>
        <w:t xml:space="preserve">. But </w:t>
      </w:r>
      <w:proofErr w:type="gramStart"/>
      <w:r w:rsidRPr="00E35610">
        <w:rPr>
          <w:color w:val="FF0000"/>
        </w:rPr>
        <w:t>very little</w:t>
      </w:r>
      <w:proofErr w:type="gramEnd"/>
      <w:r w:rsidRPr="00E35610">
        <w:rPr>
          <w:color w:val="FF0000"/>
        </w:rPr>
        <w:t xml:space="preserve"> PE.</w:t>
      </w:r>
    </w:p>
    <w:p w14:paraId="41A14F1D" w14:textId="77777777" w:rsidR="00016C73" w:rsidRPr="00E35610" w:rsidRDefault="00016C73" w:rsidP="0055664F">
      <w:pPr>
        <w:rPr>
          <w:color w:val="FF0000"/>
        </w:rPr>
      </w:pPr>
    </w:p>
    <w:p w14:paraId="0761FE19" w14:textId="77777777" w:rsidR="00E73687" w:rsidRPr="00E35610" w:rsidRDefault="00E73687" w:rsidP="00135134">
      <w:pPr>
        <w:rPr>
          <w:color w:val="FF0000"/>
        </w:rPr>
      </w:pPr>
      <w:proofErr w:type="gramStart"/>
      <w:r w:rsidRPr="00E35610">
        <w:rPr>
          <w:color w:val="FF0000"/>
        </w:rPr>
        <w:t>Read :</w:t>
      </w:r>
      <w:proofErr w:type="gramEnd"/>
    </w:p>
    <w:p w14:paraId="04DA9604" w14:textId="0DB0B536" w:rsidR="00E73687" w:rsidRPr="00012DAE" w:rsidRDefault="00135134" w:rsidP="00E73687">
      <w:pPr>
        <w:pStyle w:val="ListParagraph"/>
        <w:numPr>
          <w:ilvl w:val="0"/>
          <w:numId w:val="6"/>
        </w:numPr>
        <w:rPr>
          <w:color w:val="FF0000"/>
          <w:lang w:val="de-DE"/>
        </w:rPr>
      </w:pPr>
      <w:r w:rsidRPr="00012DAE">
        <w:rPr>
          <w:color w:val="FF0000"/>
          <w:lang w:val="de-DE"/>
        </w:rPr>
        <w:t xml:space="preserve">Kommunales Abwasser – österreichischer Bericht 2018, </w:t>
      </w:r>
      <w:proofErr w:type="spellStart"/>
      <w:r w:rsidRPr="00012DAE">
        <w:rPr>
          <w:color w:val="FF0000"/>
          <w:lang w:val="de-DE"/>
        </w:rPr>
        <w:t>other</w:t>
      </w:r>
      <w:proofErr w:type="spellEnd"/>
      <w:r w:rsidRPr="00012DAE">
        <w:rPr>
          <w:color w:val="FF0000"/>
          <w:lang w:val="de-DE"/>
        </w:rPr>
        <w:t xml:space="preserve"> </w:t>
      </w:r>
      <w:proofErr w:type="spellStart"/>
      <w:r w:rsidRPr="00012DAE">
        <w:rPr>
          <w:color w:val="FF0000"/>
          <w:lang w:val="de-DE"/>
        </w:rPr>
        <w:t>collecting</w:t>
      </w:r>
      <w:proofErr w:type="spellEnd"/>
      <w:r w:rsidRPr="00012DAE">
        <w:rPr>
          <w:color w:val="FF0000"/>
          <w:lang w:val="de-DE"/>
        </w:rPr>
        <w:t xml:space="preserve"> </w:t>
      </w:r>
      <w:proofErr w:type="spellStart"/>
      <w:r w:rsidRPr="00012DAE">
        <w:rPr>
          <w:color w:val="FF0000"/>
          <w:lang w:val="de-DE"/>
        </w:rPr>
        <w:t>studies</w:t>
      </w:r>
      <w:proofErr w:type="spellEnd"/>
      <w:r w:rsidRPr="00012DAE">
        <w:rPr>
          <w:color w:val="FF0000"/>
          <w:lang w:val="de-DE"/>
        </w:rPr>
        <w:t xml:space="preserve"> and </w:t>
      </w:r>
      <w:proofErr w:type="spellStart"/>
      <w:r w:rsidRPr="00012DAE">
        <w:rPr>
          <w:color w:val="FF0000"/>
          <w:lang w:val="de-DE"/>
        </w:rPr>
        <w:t>Eu</w:t>
      </w:r>
      <w:proofErr w:type="spellEnd"/>
      <w:r w:rsidRPr="00012DAE">
        <w:rPr>
          <w:color w:val="FF0000"/>
          <w:lang w:val="de-DE"/>
        </w:rPr>
        <w:t xml:space="preserve"> </w:t>
      </w:r>
      <w:proofErr w:type="spellStart"/>
      <w:r w:rsidRPr="00012DAE">
        <w:rPr>
          <w:color w:val="FF0000"/>
          <w:lang w:val="de-DE"/>
        </w:rPr>
        <w:t>law</w:t>
      </w:r>
      <w:proofErr w:type="spellEnd"/>
      <w:r w:rsidRPr="00012DAE">
        <w:rPr>
          <w:color w:val="FF0000"/>
          <w:lang w:val="de-DE"/>
        </w:rPr>
        <w:t xml:space="preserve">. </w:t>
      </w:r>
    </w:p>
    <w:p w14:paraId="2E6673C1" w14:textId="3ECF77CE" w:rsidR="00135134" w:rsidRPr="00012DAE" w:rsidRDefault="00135134" w:rsidP="00E73687">
      <w:pPr>
        <w:pStyle w:val="ListParagraph"/>
        <w:numPr>
          <w:ilvl w:val="0"/>
          <w:numId w:val="6"/>
        </w:numPr>
        <w:rPr>
          <w:color w:val="FF0000"/>
          <w:lang w:val="de-DE"/>
        </w:rPr>
      </w:pPr>
      <w:r w:rsidRPr="00012DAE">
        <w:rPr>
          <w:color w:val="FF0000"/>
          <w:lang w:val="de-DE"/>
        </w:rPr>
        <w:t xml:space="preserve">ÖWAV (2019): Branchenbild der österreichischen Abwasserwirtschaft 2020. </w:t>
      </w:r>
    </w:p>
    <w:p w14:paraId="0D5E8F10" w14:textId="445CFFD5" w:rsidR="00E73687" w:rsidRPr="00E35610" w:rsidRDefault="00E73687" w:rsidP="00E73687">
      <w:pPr>
        <w:pStyle w:val="ListParagraph"/>
        <w:numPr>
          <w:ilvl w:val="0"/>
          <w:numId w:val="6"/>
        </w:numPr>
        <w:rPr>
          <w:color w:val="FF0000"/>
        </w:rPr>
      </w:pPr>
      <w:r w:rsidRPr="00E35610">
        <w:rPr>
          <w:color w:val="FF0000"/>
        </w:rPr>
        <w:t xml:space="preserve">Engstler </w:t>
      </w:r>
    </w:p>
    <w:p w14:paraId="6F955DFE" w14:textId="5043DC06" w:rsidR="00DD4490" w:rsidRPr="00E35610" w:rsidRDefault="00DD4490" w:rsidP="0055664F">
      <w:pPr>
        <w:rPr>
          <w:color w:val="FF0000"/>
        </w:rPr>
      </w:pPr>
    </w:p>
    <w:p w14:paraId="0BE78404" w14:textId="7C3011E4" w:rsidR="006D616E" w:rsidRPr="00E35610" w:rsidRDefault="00AF2C53" w:rsidP="00AF2C53">
      <w:pPr>
        <w:pStyle w:val="Heading1"/>
      </w:pPr>
      <w:bookmarkStart w:id="4" w:name="_Toc92367244"/>
      <w:r w:rsidRPr="00E35610">
        <w:lastRenderedPageBreak/>
        <w:t>Goals</w:t>
      </w:r>
      <w:bookmarkEnd w:id="4"/>
    </w:p>
    <w:p w14:paraId="3E130826" w14:textId="4BF96A01" w:rsidR="00AD05CA" w:rsidRPr="00E35610" w:rsidRDefault="00AD05CA" w:rsidP="001E476F">
      <w:pPr>
        <w:pStyle w:val="Heading2"/>
      </w:pPr>
      <w:bookmarkStart w:id="5" w:name="_Toc92367245"/>
      <w:r w:rsidRPr="00E35610">
        <w:t xml:space="preserve">Describe goals, </w:t>
      </w:r>
      <w:proofErr w:type="gramStart"/>
      <w:r w:rsidRPr="00E35610">
        <w:t>approach</w:t>
      </w:r>
      <w:proofErr w:type="gramEnd"/>
      <w:r w:rsidRPr="00E35610">
        <w:t xml:space="preserve"> and structure</w:t>
      </w:r>
      <w:bookmarkEnd w:id="5"/>
    </w:p>
    <w:p w14:paraId="2983C2E0" w14:textId="2D74B9E6" w:rsidR="0055664F" w:rsidRPr="00E35610" w:rsidRDefault="005444BD" w:rsidP="0055664F">
      <w:r w:rsidRPr="00E35610">
        <w:t xml:space="preserve">The </w:t>
      </w:r>
      <w:r w:rsidR="002A1873" w:rsidRPr="00E35610">
        <w:t>first research</w:t>
      </w:r>
      <w:r w:rsidRPr="00E35610">
        <w:t xml:space="preserve"> goal of this work is to </w:t>
      </w:r>
      <w:r w:rsidR="001E3EB9" w:rsidRPr="00E35610">
        <w:t>analyze</w:t>
      </w:r>
      <w:r w:rsidRPr="00E35610">
        <w:t xml:space="preserve"> </w:t>
      </w:r>
      <w:r w:rsidR="002A1873" w:rsidRPr="00E35610">
        <w:t>the obtained</w:t>
      </w:r>
      <w:r w:rsidRPr="00E35610">
        <w:t xml:space="preserve"> dataset from a spatial perspective and describe the distribution</w:t>
      </w:r>
      <w:r w:rsidR="0055664F" w:rsidRPr="00E35610">
        <w:t xml:space="preserve"> </w:t>
      </w:r>
      <w:r w:rsidRPr="00E35610">
        <w:t>of small-scale wastewater systems</w:t>
      </w:r>
      <w:r w:rsidR="0055664F" w:rsidRPr="00E35610">
        <w:t xml:space="preserve"> on a municipality level, the smallest administrative division in </w:t>
      </w:r>
      <w:r w:rsidR="001E3EB9" w:rsidRPr="00E35610">
        <w:t>Austria</w:t>
      </w:r>
      <w:r w:rsidRPr="00E35610">
        <w:t xml:space="preserve">. </w:t>
      </w:r>
    </w:p>
    <w:p w14:paraId="64B845E3" w14:textId="5EF2F6E9" w:rsidR="005444BD" w:rsidRPr="00E35610" w:rsidRDefault="002A1873" w:rsidP="0055664F">
      <w:r w:rsidRPr="00E35610">
        <w:t>Lendl and Muller reported that 20% of WWTPS are outdated</w:t>
      </w:r>
      <w:r w:rsidR="00D729EB" w:rsidRPr="00E35610">
        <w:t xml:space="preserve">, because </w:t>
      </w:r>
      <w:r w:rsidR="00266706" w:rsidRPr="00E35610">
        <w:t>not designed for biological nitrification  according to national law</w:t>
      </w:r>
      <w:r w:rsidR="00E13D98" w:rsidRPr="00E35610">
        <w:fldChar w:fldCharType="begin" w:fldLock="1"/>
      </w:r>
      <w:r w:rsidR="009750E7">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2&lt;/sup&gt;","plainTextFormattedCitation":"2","previouslyFormattedCitation":"&lt;sup&gt;2&lt;/sup&gt;"},"properties":{"noteIndex":0},"schema":"https://github.com/citation-style-language/schema/raw/master/csl-citation.json"}</w:instrText>
      </w:r>
      <w:r w:rsidR="00E13D98" w:rsidRPr="00E35610">
        <w:fldChar w:fldCharType="separate"/>
      </w:r>
      <w:r w:rsidR="00E13D98" w:rsidRPr="00E35610">
        <w:rPr>
          <w:noProof/>
          <w:vertAlign w:val="superscript"/>
        </w:rPr>
        <w:t>2</w:t>
      </w:r>
      <w:r w:rsidR="00E13D98" w:rsidRPr="00E35610">
        <w:fldChar w:fldCharType="end"/>
      </w:r>
      <w:r w:rsidR="00D729EB" w:rsidRPr="00E35610">
        <w:t xml:space="preserve">. </w:t>
      </w:r>
      <w:r w:rsidRPr="00E35610">
        <w:t>Building on this statement, the second research goal</w:t>
      </w:r>
      <w:r w:rsidR="005444BD" w:rsidRPr="00E35610">
        <w:t xml:space="preserve"> </w:t>
      </w:r>
      <w:r w:rsidRPr="00E35610">
        <w:t>is</w:t>
      </w:r>
      <w:r w:rsidR="00D729EB" w:rsidRPr="00E35610">
        <w:t xml:space="preserve"> to</w:t>
      </w:r>
      <w:r w:rsidR="005444BD" w:rsidRPr="00E35610">
        <w:t xml:space="preserve"> identif</w:t>
      </w:r>
      <w:r w:rsidR="00D729EB" w:rsidRPr="00E35610">
        <w:t>y</w:t>
      </w:r>
      <w:r w:rsidR="005444BD" w:rsidRPr="00E35610">
        <w:t xml:space="preserve"> clusters </w:t>
      </w:r>
      <w:r w:rsidR="0055664F" w:rsidRPr="00E35610">
        <w:t xml:space="preserve">of </w:t>
      </w:r>
      <w:r w:rsidR="00C85077" w:rsidRPr="00E35610">
        <w:t>outdated</w:t>
      </w:r>
      <w:r w:rsidR="0055664F" w:rsidRPr="00E35610">
        <w:t xml:space="preserve"> infrastructure</w:t>
      </w:r>
      <w:r w:rsidR="00C85077" w:rsidRPr="00E35610">
        <w:t xml:space="preserve"> and </w:t>
      </w:r>
      <w:r w:rsidR="00D729EB" w:rsidRPr="00E35610">
        <w:t xml:space="preserve">the </w:t>
      </w:r>
      <w:r w:rsidR="00C85077" w:rsidRPr="00E35610">
        <w:t xml:space="preserve">municipalities that mostly </w:t>
      </w:r>
      <w:r w:rsidR="003938AC" w:rsidRPr="00E35610">
        <w:t>rely</w:t>
      </w:r>
      <w:r w:rsidR="00C85077" w:rsidRPr="00E35610">
        <w:t xml:space="preserve"> on </w:t>
      </w:r>
      <w:r w:rsidR="003938AC" w:rsidRPr="00E35610">
        <w:t>them.</w:t>
      </w:r>
      <w:r w:rsidR="00896962" w:rsidRPr="00E35610">
        <w:t xml:space="preserve"> </w:t>
      </w:r>
    </w:p>
    <w:p w14:paraId="2893C099" w14:textId="720C7741" w:rsidR="00266706" w:rsidRPr="00E35610" w:rsidRDefault="00266706" w:rsidP="0055664F">
      <w:r w:rsidRPr="00E35610">
        <w:t xml:space="preserve">Furthermore, this works specifically aims at facilitating research on the topic. To do so the original datasets will </w:t>
      </w:r>
      <w:proofErr w:type="gramStart"/>
      <w:r w:rsidRPr="00E35610">
        <w:t>be optimized</w:t>
      </w:r>
      <w:proofErr w:type="gramEnd"/>
      <w:r w:rsidRPr="00E35610">
        <w:t xml:space="preserve"> for future research and updates. The entire source code will be published </w:t>
      </w:r>
      <w:proofErr w:type="gramStart"/>
      <w:r w:rsidRPr="00E35610">
        <w:t>in order to</w:t>
      </w:r>
      <w:proofErr w:type="gramEnd"/>
      <w:r w:rsidRPr="00E35610">
        <w:t xml:space="preserve"> ensure reproducibility.</w:t>
      </w:r>
    </w:p>
    <w:p w14:paraId="13164F43" w14:textId="6BD36542" w:rsidR="004F6372" w:rsidRPr="00E35610" w:rsidRDefault="004F6372">
      <w:r w:rsidRPr="00E35610">
        <w:t xml:space="preserve">In </w:t>
      </w:r>
      <w:r w:rsidR="00975C8A" w:rsidRPr="00E35610">
        <w:t>the order they will discusse</w:t>
      </w:r>
      <w:r w:rsidR="003E3DF4" w:rsidRPr="00E35610">
        <w:t>d</w:t>
      </w:r>
      <w:r w:rsidR="00975C8A" w:rsidRPr="00E35610">
        <w:t xml:space="preserve"> later</w:t>
      </w:r>
      <w:r w:rsidRPr="00E35610">
        <w:t>, the goals of this work are:</w:t>
      </w:r>
    </w:p>
    <w:p w14:paraId="0307D1C1" w14:textId="297913BA" w:rsidR="002A1873" w:rsidRPr="00E35610" w:rsidRDefault="002A1873" w:rsidP="002A1873">
      <w:pPr>
        <w:pStyle w:val="ListParagraph"/>
        <w:numPr>
          <w:ilvl w:val="0"/>
          <w:numId w:val="5"/>
        </w:numPr>
      </w:pPr>
      <w:r w:rsidRPr="00E35610">
        <w:t>To unify the existing datasets in a single database</w:t>
      </w:r>
    </w:p>
    <w:p w14:paraId="63E58A3D" w14:textId="0819B342" w:rsidR="004F6372" w:rsidRPr="00E35610" w:rsidRDefault="004F6372" w:rsidP="004F6372">
      <w:pPr>
        <w:pStyle w:val="ListParagraph"/>
        <w:numPr>
          <w:ilvl w:val="0"/>
          <w:numId w:val="5"/>
        </w:numPr>
      </w:pPr>
      <w:r w:rsidRPr="00E35610">
        <w:t>To describe the distribution of WWTPs at cadastral municipality level</w:t>
      </w:r>
    </w:p>
    <w:p w14:paraId="7B72A69F" w14:textId="782FB84B" w:rsidR="006E5D11" w:rsidRPr="00E35610" w:rsidRDefault="004F6372" w:rsidP="00E13D98">
      <w:pPr>
        <w:pStyle w:val="ListParagraph"/>
        <w:numPr>
          <w:ilvl w:val="0"/>
          <w:numId w:val="5"/>
        </w:numPr>
      </w:pPr>
      <w:r w:rsidRPr="00E35610">
        <w:t xml:space="preserve">To identify </w:t>
      </w:r>
      <w:r w:rsidR="00D729EB" w:rsidRPr="00E35610">
        <w:t xml:space="preserve">clusters of non-nitrifying WWTPs and </w:t>
      </w:r>
      <w:r w:rsidRPr="00E35610">
        <w:t>th</w:t>
      </w:r>
      <w:r w:rsidR="00E13D98" w:rsidRPr="00E35610">
        <w:t>e</w:t>
      </w:r>
      <w:r w:rsidRPr="00E35610">
        <w:t xml:space="preserve"> municipalities that mostly rely on </w:t>
      </w:r>
      <w:r w:rsidR="00D729EB" w:rsidRPr="00E35610">
        <w:t>them</w:t>
      </w:r>
    </w:p>
    <w:p w14:paraId="59BE1945" w14:textId="51DD97C8" w:rsidR="00E13D98" w:rsidRDefault="00E13D98" w:rsidP="00E13D98">
      <w:r w:rsidRPr="00E35610">
        <w:t xml:space="preserve">In fundamentals the theorical background is set, describing the legal </w:t>
      </w:r>
      <w:proofErr w:type="gramStart"/>
      <w:r w:rsidR="00975C8A" w:rsidRPr="00E35610">
        <w:t>framework</w:t>
      </w:r>
      <w:proofErr w:type="gramEnd"/>
      <w:r w:rsidRPr="00E35610">
        <w:t xml:space="preserve"> and summarizing the state of knowledge on </w:t>
      </w:r>
      <w:r w:rsidR="00975C8A" w:rsidRPr="00E35610">
        <w:t>Austrian</w:t>
      </w:r>
      <w:r w:rsidRPr="00E35610">
        <w:t xml:space="preserve"> wastewater coverage. The methods part discusses the workflow</w:t>
      </w:r>
      <w:r w:rsidR="00975C8A" w:rsidRPr="00E35610">
        <w:t xml:space="preserve"> from raw data to the desired dataset and its analysis. </w:t>
      </w:r>
      <w:r w:rsidR="00975C8A" w:rsidRPr="00E35610">
        <w:rPr>
          <w:highlight w:val="yellow"/>
        </w:rPr>
        <w:t>Results and rest not finished</w:t>
      </w:r>
    </w:p>
    <w:p w14:paraId="21237BC4" w14:textId="77777777" w:rsidR="005B45D3" w:rsidRPr="00E35610" w:rsidRDefault="005B45D3" w:rsidP="005B45D3">
      <w:pPr>
        <w:rPr>
          <w:highlight w:val="yellow"/>
        </w:rPr>
      </w:pPr>
      <w:r>
        <w:t xml:space="preserve">Where to put </w:t>
      </w:r>
      <w:r w:rsidRPr="00E35610">
        <w:rPr>
          <w:highlight w:val="yellow"/>
        </w:rPr>
        <w:t>Benefit of research</w:t>
      </w:r>
    </w:p>
    <w:p w14:paraId="694FDB27" w14:textId="77777777" w:rsidR="005B45D3" w:rsidRPr="00E35610" w:rsidRDefault="005B45D3" w:rsidP="005B45D3">
      <w:pPr>
        <w:pStyle w:val="ListParagraph"/>
        <w:numPr>
          <w:ilvl w:val="1"/>
          <w:numId w:val="7"/>
        </w:numPr>
        <w:rPr>
          <w:highlight w:val="yellow"/>
        </w:rPr>
      </w:pPr>
      <w:r w:rsidRPr="00E35610">
        <w:rPr>
          <w:highlight w:val="yellow"/>
        </w:rPr>
        <w:t xml:space="preserve">Goal 1: </w:t>
      </w:r>
    </w:p>
    <w:p w14:paraId="379755EA" w14:textId="77777777" w:rsidR="005B45D3" w:rsidRPr="00E35610" w:rsidRDefault="005B45D3" w:rsidP="005B45D3">
      <w:pPr>
        <w:pStyle w:val="ListParagraph"/>
        <w:numPr>
          <w:ilvl w:val="2"/>
          <w:numId w:val="7"/>
        </w:numPr>
        <w:rPr>
          <w:highlight w:val="yellow"/>
        </w:rPr>
      </w:pPr>
      <w:r w:rsidRPr="00E35610">
        <w:rPr>
          <w:highlight w:val="yellow"/>
        </w:rPr>
        <w:t xml:space="preserve">solve mentioned issues, </w:t>
      </w:r>
    </w:p>
    <w:p w14:paraId="43C7B751" w14:textId="77777777" w:rsidR="005B45D3" w:rsidRPr="00E35610" w:rsidRDefault="005B45D3" w:rsidP="005B45D3">
      <w:pPr>
        <w:pStyle w:val="ListParagraph"/>
        <w:numPr>
          <w:ilvl w:val="2"/>
          <w:numId w:val="7"/>
        </w:numPr>
        <w:rPr>
          <w:highlight w:val="yellow"/>
        </w:rPr>
      </w:pPr>
      <w:r w:rsidRPr="00E35610">
        <w:rPr>
          <w:highlight w:val="yellow"/>
        </w:rPr>
        <w:t xml:space="preserve">facilitate research </w:t>
      </w:r>
    </w:p>
    <w:p w14:paraId="5FD078F0" w14:textId="77777777" w:rsidR="005B45D3" w:rsidRPr="00E35610" w:rsidRDefault="005B45D3" w:rsidP="005B45D3">
      <w:pPr>
        <w:pStyle w:val="ListParagraph"/>
        <w:numPr>
          <w:ilvl w:val="1"/>
          <w:numId w:val="7"/>
        </w:numPr>
        <w:rPr>
          <w:highlight w:val="yellow"/>
        </w:rPr>
      </w:pPr>
      <w:r w:rsidRPr="00E35610">
        <w:rPr>
          <w:highlight w:val="yellow"/>
        </w:rPr>
        <w:t xml:space="preserve">Goal 2: </w:t>
      </w:r>
    </w:p>
    <w:p w14:paraId="5BBC7936" w14:textId="77777777" w:rsidR="005B45D3" w:rsidRPr="00E35610" w:rsidRDefault="005B45D3" w:rsidP="005B45D3">
      <w:pPr>
        <w:pStyle w:val="ListParagraph"/>
        <w:numPr>
          <w:ilvl w:val="2"/>
          <w:numId w:val="7"/>
        </w:numPr>
        <w:rPr>
          <w:highlight w:val="yellow"/>
        </w:rPr>
      </w:pPr>
      <w:r w:rsidRPr="00E35610">
        <w:rPr>
          <w:highlight w:val="yellow"/>
        </w:rPr>
        <w:t>further insight in spatial dimension</w:t>
      </w:r>
    </w:p>
    <w:p w14:paraId="6882E747" w14:textId="77777777" w:rsidR="005B45D3" w:rsidRPr="00E35610" w:rsidRDefault="005B45D3" w:rsidP="005B45D3">
      <w:pPr>
        <w:pStyle w:val="ListParagraph"/>
        <w:numPr>
          <w:ilvl w:val="2"/>
          <w:numId w:val="7"/>
        </w:numPr>
        <w:rPr>
          <w:highlight w:val="yellow"/>
        </w:rPr>
      </w:pPr>
      <w:r w:rsidRPr="00E35610">
        <w:rPr>
          <w:highlight w:val="yellow"/>
        </w:rPr>
        <w:t xml:space="preserve"> understand where small WWTPS are important</w:t>
      </w:r>
    </w:p>
    <w:p w14:paraId="00EF86C2" w14:textId="77777777" w:rsidR="005B45D3" w:rsidRPr="00E35610" w:rsidRDefault="005B45D3" w:rsidP="005B45D3">
      <w:pPr>
        <w:pStyle w:val="ListParagraph"/>
        <w:numPr>
          <w:ilvl w:val="1"/>
          <w:numId w:val="7"/>
        </w:numPr>
        <w:rPr>
          <w:highlight w:val="yellow"/>
        </w:rPr>
      </w:pPr>
      <w:r w:rsidRPr="00E35610">
        <w:rPr>
          <w:highlight w:val="yellow"/>
        </w:rPr>
        <w:t xml:space="preserve">Goal 3: identifying clusters with out-of-date and old systems permits </w:t>
      </w:r>
      <w:proofErr w:type="gramStart"/>
      <w:r w:rsidRPr="00E35610">
        <w:rPr>
          <w:highlight w:val="yellow"/>
        </w:rPr>
        <w:t>to :</w:t>
      </w:r>
      <w:proofErr w:type="gramEnd"/>
    </w:p>
    <w:p w14:paraId="00116C8A" w14:textId="77777777" w:rsidR="005B45D3" w:rsidRPr="00E35610" w:rsidRDefault="005B45D3" w:rsidP="005B45D3">
      <w:pPr>
        <w:pStyle w:val="ListParagraph"/>
        <w:numPr>
          <w:ilvl w:val="2"/>
          <w:numId w:val="8"/>
        </w:numPr>
        <w:rPr>
          <w:highlight w:val="yellow"/>
        </w:rPr>
      </w:pPr>
      <w:r w:rsidRPr="00E35610">
        <w:rPr>
          <w:highlight w:val="yellow"/>
        </w:rPr>
        <w:t xml:space="preserve">Point out at priority areas where ROS could </w:t>
      </w:r>
      <w:proofErr w:type="gramStart"/>
      <w:r w:rsidRPr="00E35610">
        <w:rPr>
          <w:highlight w:val="yellow"/>
        </w:rPr>
        <w:t>be successfully implemented</w:t>
      </w:r>
      <w:proofErr w:type="gramEnd"/>
    </w:p>
    <w:p w14:paraId="377D961E" w14:textId="77777777" w:rsidR="005B45D3" w:rsidRPr="00E35610" w:rsidRDefault="005B45D3" w:rsidP="005B45D3">
      <w:pPr>
        <w:pStyle w:val="ListParagraph"/>
        <w:numPr>
          <w:ilvl w:val="2"/>
          <w:numId w:val="8"/>
        </w:numPr>
        <w:rPr>
          <w:highlight w:val="yellow"/>
        </w:rPr>
      </w:pPr>
      <w:r w:rsidRPr="00E35610">
        <w:rPr>
          <w:highlight w:val="yellow"/>
        </w:rPr>
        <w:t xml:space="preserve">This works is in the framework of the Verena research project and </w:t>
      </w:r>
    </w:p>
    <w:p w14:paraId="67F4D3C6" w14:textId="77777777" w:rsidR="005B45D3" w:rsidRDefault="005B45D3" w:rsidP="005B45D3">
      <w:pPr>
        <w:pStyle w:val="CommentText"/>
      </w:pPr>
    </w:p>
    <w:p w14:paraId="3D14B4EA" w14:textId="77777777" w:rsidR="005B45D3" w:rsidRPr="00E35610" w:rsidRDefault="005B45D3" w:rsidP="00E13D98"/>
    <w:p w14:paraId="07009663" w14:textId="77777777" w:rsidR="006E5D11" w:rsidRPr="00E35610" w:rsidRDefault="006E5D11" w:rsidP="006E5D11"/>
    <w:p w14:paraId="653737B8" w14:textId="0807DE8F" w:rsidR="001E476F" w:rsidRPr="00E35610" w:rsidRDefault="001E476F" w:rsidP="001E476F">
      <w:pPr>
        <w:pStyle w:val="Heading1"/>
      </w:pPr>
      <w:bookmarkStart w:id="6" w:name="_Toc92367246"/>
      <w:r w:rsidRPr="00E35610">
        <w:lastRenderedPageBreak/>
        <w:t>Fundamentals</w:t>
      </w:r>
      <w:bookmarkEnd w:id="6"/>
    </w:p>
    <w:p w14:paraId="30F1D643" w14:textId="77777777" w:rsidR="008254DB" w:rsidRPr="00E35610" w:rsidRDefault="008254DB" w:rsidP="008254DB"/>
    <w:p w14:paraId="2B065601" w14:textId="195497C2" w:rsidR="006F0472" w:rsidRPr="00E35610" w:rsidRDefault="008254DB" w:rsidP="008254DB">
      <w:pPr>
        <w:pStyle w:val="Heading2"/>
      </w:pPr>
      <w:bookmarkStart w:id="7" w:name="_Hlk97376212"/>
      <w:r w:rsidRPr="00E35610">
        <w:t>Legal Framework</w:t>
      </w:r>
      <w:r w:rsidR="000871C9" w:rsidRPr="00E35610">
        <w:t xml:space="preserve"> in Europe and Austria</w:t>
      </w:r>
    </w:p>
    <w:p w14:paraId="62610E50" w14:textId="6B42AF5D" w:rsidR="008254DB" w:rsidRPr="00E35610" w:rsidRDefault="006F0472" w:rsidP="006F0472">
      <w:r w:rsidRPr="00E35610">
        <w:t xml:space="preserve">In Europe general water management goals are set by the Water </w:t>
      </w:r>
      <w:r w:rsidR="008254DB" w:rsidRPr="00E35610">
        <w:t>F</w:t>
      </w:r>
      <w:r w:rsidRPr="00E35610">
        <w:t xml:space="preserve">ramework </w:t>
      </w:r>
      <w:r w:rsidR="008254DB" w:rsidRPr="00E35610">
        <w:t>D</w:t>
      </w:r>
      <w:r w:rsidRPr="00E35610">
        <w:t>irective</w:t>
      </w:r>
      <w:r w:rsidR="008254DB" w:rsidRPr="00E35610">
        <w:t xml:space="preserve"> (WFD)</w:t>
      </w:r>
      <w:r w:rsidRPr="00E35610">
        <w:t xml:space="preserve">, a unified policy promulgated in 2000. </w:t>
      </w:r>
      <w:proofErr w:type="gramStart"/>
      <w:r w:rsidRPr="00E35610">
        <w:t>Many</w:t>
      </w:r>
      <w:proofErr w:type="gramEnd"/>
      <w:r w:rsidRPr="00E35610">
        <w:t xml:space="preserve"> implementations have been published since, including the Urban </w:t>
      </w:r>
      <w:r w:rsidR="00784D7B" w:rsidRPr="00E35610">
        <w:t>Wastewater</w:t>
      </w:r>
      <w:r w:rsidRPr="00E35610">
        <w:t xml:space="preserve"> Treatment Directive (UWWTD 91/271/EEC). </w:t>
      </w:r>
    </w:p>
    <w:p w14:paraId="5F0347E2" w14:textId="04037D67" w:rsidR="006F0472" w:rsidRPr="00E35610" w:rsidRDefault="006F0472" w:rsidP="006F0472">
      <w:r w:rsidRPr="00E35610">
        <w:t xml:space="preserve">The UWWTD sets minimum wastewater </w:t>
      </w:r>
      <w:r w:rsidR="00784D7B" w:rsidRPr="00E35610">
        <w:t>requirements and</w:t>
      </w:r>
      <w:r w:rsidRPr="00E35610">
        <w:t xml:space="preserve"> has been translated into Austrian national law with a modification</w:t>
      </w:r>
      <w:r w:rsidR="004E01A4" w:rsidRPr="00E35610">
        <w:t xml:space="preserve"> </w:t>
      </w:r>
      <w:r w:rsidR="00784D7B" w:rsidRPr="00E35610">
        <w:t>of the</w:t>
      </w:r>
      <w:r w:rsidRPr="00E35610">
        <w:t xml:space="preserve"> </w:t>
      </w:r>
      <w:proofErr w:type="gramStart"/>
      <w:r w:rsidRPr="00E35610">
        <w:t>1</w:t>
      </w:r>
      <w:proofErr w:type="gramEnd"/>
      <w:r w:rsidRPr="00E35610">
        <w:t xml:space="preserve">. Wastewater </w:t>
      </w:r>
      <w:r w:rsidR="008254DB" w:rsidRPr="00E35610">
        <w:t>E</w:t>
      </w:r>
      <w:r w:rsidRPr="00E35610">
        <w:t xml:space="preserve">mission </w:t>
      </w:r>
      <w:r w:rsidR="008254DB" w:rsidRPr="00E35610">
        <w:t>D</w:t>
      </w:r>
      <w:r w:rsidRPr="00E35610">
        <w:t>irective (</w:t>
      </w:r>
      <w:r w:rsidR="008254DB" w:rsidRPr="00E35610">
        <w:t>WED</w:t>
      </w:r>
      <w:r w:rsidRPr="00E35610">
        <w:t>)</w:t>
      </w:r>
      <w:r w:rsidR="002F5865" w:rsidRPr="00E35610">
        <w:fldChar w:fldCharType="begin" w:fldLock="1"/>
      </w:r>
      <w:r w:rsidR="009750E7">
        <w:instrText>ADDIN CSL_CITATION {"citationItems":[{"id":"ITEM-1","itemData":{"author":[{"dropping-particle":"","family":"RIS","given":"","non-dropping-particle":"","parse-names":false,"suffix":""}],"id":"ITEM-1","issue":"4","issued":{"date-parts":[["2021"]]},"page":"1-7","title":"1. AEV für kommunales Abwasser","type":"article-journal"},"uris":["http://www.mendeley.com/documents/?uuid=43f99d12-2cfd-4d80-bc52-25a9b708ef79"]}],"mendeley":{"formattedCitation":"&lt;sup&gt;3&lt;/sup&gt;","plainTextFormattedCitation":"3","previouslyFormattedCitation":"&lt;sup&gt;3&lt;/sup&gt;"},"properties":{"noteIndex":0},"schema":"https://github.com/citation-style-language/schema/raw/master/csl-citation.json"}</w:instrText>
      </w:r>
      <w:r w:rsidR="002F5865" w:rsidRPr="00E35610">
        <w:fldChar w:fldCharType="separate"/>
      </w:r>
      <w:r w:rsidR="00E13D98" w:rsidRPr="00E35610">
        <w:rPr>
          <w:noProof/>
          <w:vertAlign w:val="superscript"/>
        </w:rPr>
        <w:t>3</w:t>
      </w:r>
      <w:r w:rsidR="002F5865" w:rsidRPr="00E35610">
        <w:fldChar w:fldCharType="end"/>
      </w:r>
      <w:r w:rsidRPr="00E35610">
        <w:t xml:space="preserve">. </w:t>
      </w:r>
      <w:r w:rsidR="008254DB" w:rsidRPr="00E35610">
        <w:t xml:space="preserve">                                    </w:t>
      </w:r>
      <w:r w:rsidRPr="00E35610">
        <w:t xml:space="preserve">Together with the </w:t>
      </w:r>
      <w:r w:rsidR="008254DB" w:rsidRPr="00E35610">
        <w:t>G</w:t>
      </w:r>
      <w:r w:rsidRPr="00E35610">
        <w:t xml:space="preserve">eneral </w:t>
      </w:r>
      <w:r w:rsidR="008254DB" w:rsidRPr="00E35610">
        <w:t>W</w:t>
      </w:r>
      <w:r w:rsidRPr="00E35610">
        <w:t xml:space="preserve">astewater </w:t>
      </w:r>
      <w:r w:rsidR="008254DB" w:rsidRPr="00E35610">
        <w:t>E</w:t>
      </w:r>
      <w:r w:rsidRPr="00E35610">
        <w:t xml:space="preserve">mission </w:t>
      </w:r>
      <w:r w:rsidR="008254DB" w:rsidRPr="00E35610">
        <w:t>D</w:t>
      </w:r>
      <w:r w:rsidRPr="00E35610">
        <w:t>irective (</w:t>
      </w:r>
      <w:r w:rsidR="008254DB" w:rsidRPr="00E35610">
        <w:t>GWED</w:t>
      </w:r>
      <w:r w:rsidRPr="00E35610">
        <w:t>)</w:t>
      </w:r>
      <w:r w:rsidR="002F5865" w:rsidRPr="00E35610">
        <w:fldChar w:fldCharType="begin" w:fldLock="1"/>
      </w:r>
      <w:r w:rsidR="009750E7">
        <w:instrText>ADDIN CSL_CITATION {"citationItems":[{"id":"ITEM-1","itemData":{"author":[{"dropping-particle":"","family":"Die","given":"F Ü R","non-dropping-particle":"","parse-names":false,"suffix":""},{"dropping-particle":"","family":"Österreich","given":"Republik","non-dropping-particle":"","parse-names":false,"suffix":""}],"id":"ITEM-1","issued":{"date-parts":[["1996"]]},"title":"Bundesgesetzblatt 186. Verordnung: Allgemeine Begrenzung von Abwasseremission in Fließgewässer und öffentliche Kanalisation (AAEV)","type":"article-journal","volume":"1996"},"uris":["http://www.mendeley.com/documents/?uuid=6942ca2a-ca6e-4e34-b670-68f671871606"]}],"mendeley":{"formattedCitation":"&lt;sup&gt;4&lt;/sup&gt;","plainTextFormattedCitation":"4","previouslyFormattedCitation":"&lt;sup&gt;4&lt;/sup&gt;"},"properties":{"noteIndex":0},"schema":"https://github.com/citation-style-language/schema/raw/master/csl-citation.json"}</w:instrText>
      </w:r>
      <w:r w:rsidR="002F5865" w:rsidRPr="00E35610">
        <w:fldChar w:fldCharType="separate"/>
      </w:r>
      <w:r w:rsidR="00E13D98" w:rsidRPr="00E35610">
        <w:rPr>
          <w:noProof/>
          <w:vertAlign w:val="superscript"/>
        </w:rPr>
        <w:t>4</w:t>
      </w:r>
      <w:r w:rsidR="002F5865" w:rsidRPr="00E35610">
        <w:fldChar w:fldCharType="end"/>
      </w:r>
      <w:r w:rsidRPr="00E35610">
        <w:t xml:space="preserve"> this piece of law forms the essential </w:t>
      </w:r>
      <w:r w:rsidR="008254DB" w:rsidRPr="00E35610">
        <w:t>pillar</w:t>
      </w:r>
      <w:r w:rsidRPr="00E35610">
        <w:t xml:space="preserve"> of  national wastewater regulations.</w:t>
      </w:r>
      <w:r w:rsidR="00914D49" w:rsidRPr="00E35610">
        <w:t xml:space="preserve"> </w:t>
      </w:r>
      <w:r w:rsidR="0064127C" w:rsidRPr="00E35610">
        <w:t>T</w:t>
      </w:r>
      <w:r w:rsidRPr="00E35610">
        <w:t>heir juridical background</w:t>
      </w:r>
      <w:r w:rsidR="0064127C" w:rsidRPr="00E35610">
        <w:t xml:space="preserve">, as for any other </w:t>
      </w:r>
      <w:r w:rsidR="003861A4" w:rsidRPr="00E35610">
        <w:t>Austrian</w:t>
      </w:r>
      <w:r w:rsidR="0064127C" w:rsidRPr="00E35610">
        <w:t xml:space="preserve"> water related </w:t>
      </w:r>
      <w:r w:rsidR="00784D7B" w:rsidRPr="00E35610">
        <w:t>law, is</w:t>
      </w:r>
      <w:r w:rsidRPr="00E35610">
        <w:t xml:space="preserve"> set in the </w:t>
      </w:r>
      <w:r w:rsidR="008254DB" w:rsidRPr="00E35610">
        <w:t>W</w:t>
      </w:r>
      <w:r w:rsidRPr="00E35610">
        <w:t xml:space="preserve">ater </w:t>
      </w:r>
      <w:r w:rsidR="008254DB" w:rsidRPr="00E35610">
        <w:t>R</w:t>
      </w:r>
      <w:r w:rsidRPr="00E35610">
        <w:t xml:space="preserve">ights </w:t>
      </w:r>
      <w:r w:rsidR="008254DB" w:rsidRPr="00E35610">
        <w:t>A</w:t>
      </w:r>
      <w:r w:rsidRPr="00E35610">
        <w:t>ct</w:t>
      </w:r>
      <w:r w:rsidR="008254DB" w:rsidRPr="00E35610">
        <w:t xml:space="preserve"> (WRA)</w:t>
      </w:r>
      <w:r w:rsidRPr="00E35610">
        <w:t xml:space="preserve"> </w:t>
      </w:r>
      <w:r w:rsidR="003861A4" w:rsidRPr="00E35610">
        <w:t>issued</w:t>
      </w:r>
      <w:r w:rsidRPr="00E35610">
        <w:t xml:space="preserve"> in 1959. It regulates the use, protection and quality of </w:t>
      </w:r>
      <w:r w:rsidR="003861A4" w:rsidRPr="00E35610">
        <w:t>water</w:t>
      </w:r>
      <w:r w:rsidRPr="00E35610">
        <w:t xml:space="preserve"> resources</w:t>
      </w:r>
      <w:r w:rsidR="0049048E" w:rsidRPr="00E35610">
        <w:fldChar w:fldCharType="begin" w:fldLock="1"/>
      </w:r>
      <w:r w:rsidR="009750E7">
        <w:instrText>ADDIN CSL_CITATION {"citationItems":[{"id":"ITEM-1","itemData":{"id":"ITEM-1","issue":"215","issued":{"date-parts":[["1959"]]},"number-of-pages":"1-121","title":"Water rights act","type":"report"},"uris":["http://www.mendeley.com/documents/?uuid=fc27cf09-9523-4fad-877c-46a808743052"]}],"mendeley":{"formattedCitation":"&lt;sup&gt;5&lt;/sup&gt;","plainTextFormattedCitation":"5","previouslyFormattedCitation":"&lt;sup&gt;5&lt;/sup&gt;"},"properties":{"noteIndex":0},"schema":"https://github.com/citation-style-language/schema/raw/master/csl-citation.json"}</w:instrText>
      </w:r>
      <w:r w:rsidR="0049048E" w:rsidRPr="00E35610">
        <w:fldChar w:fldCharType="separate"/>
      </w:r>
      <w:r w:rsidR="00E13D98" w:rsidRPr="00E35610">
        <w:rPr>
          <w:noProof/>
          <w:vertAlign w:val="superscript"/>
        </w:rPr>
        <w:t>5</w:t>
      </w:r>
      <w:r w:rsidR="0049048E" w:rsidRPr="00E35610">
        <w:fldChar w:fldCharType="end"/>
      </w:r>
      <w:r w:rsidRPr="00E35610">
        <w:t xml:space="preserve">. </w:t>
      </w:r>
    </w:p>
    <w:p w14:paraId="20258EC2" w14:textId="75496ED1" w:rsidR="000B2FD3" w:rsidRPr="00E35610" w:rsidRDefault="006F0472" w:rsidP="006F0472">
      <w:pPr>
        <w:rPr>
          <w:color w:val="FF0000"/>
        </w:rPr>
      </w:pPr>
      <w:r w:rsidRPr="00E35610">
        <w:t>In Austria WW is defined in the</w:t>
      </w:r>
      <w:r w:rsidR="008254DB" w:rsidRPr="00E35610">
        <w:t xml:space="preserve"> GDEW</w:t>
      </w:r>
      <w:r w:rsidRPr="00E35610">
        <w:t xml:space="preserve"> §1 as water that, after being used for human </w:t>
      </w:r>
      <w:r w:rsidR="003861A4" w:rsidRPr="00E35610">
        <w:t>purposes</w:t>
      </w:r>
      <w:r w:rsidRPr="00E35610">
        <w:t xml:space="preserve"> </w:t>
      </w:r>
      <w:r w:rsidR="00784D7B" w:rsidRPr="00E35610">
        <w:t>(industry</w:t>
      </w:r>
      <w:r w:rsidRPr="00E35610">
        <w:t>, cleaning, consumption) has been so affected that its reintroduction to natural water bodies would negatively affect them</w:t>
      </w:r>
      <w:r w:rsidR="005543FA" w:rsidRPr="00E35610">
        <w:fldChar w:fldCharType="begin" w:fldLock="1"/>
      </w:r>
      <w:r w:rsidR="009750E7">
        <w:instrText>ADDIN CSL_CITATION {"citationItems":[{"id":"ITEM-1","itemData":{"author":[{"dropping-particle":"","family":"Die","given":"F Ü R","non-dropping-particle":"","parse-names":false,"suffix":""},{"dropping-particle":"","family":"Österreich","given":"Republik","non-dropping-particle":"","parse-names":false,"suffix":""}],"id":"ITEM-1","issued":{"date-parts":[["1996"]]},"title":"Bundesgesetzblatt 186. Verordnung: Allgemeine Begrenzung von Abwasseremission in Fließgewässer und öffentliche Kanalisation (AAEV)","type":"article-journal","volume":"1996"},"uris":["http://www.mendeley.com/documents/?uuid=6942ca2a-ca6e-4e34-b670-68f671871606"]}],"mendeley":{"formattedCitation":"&lt;sup&gt;4&lt;/sup&gt;","plainTextFormattedCitation":"4","previouslyFormattedCitation":"&lt;sup&gt;4&lt;/sup&gt;"},"properties":{"noteIndex":0},"schema":"https://github.com/citation-style-language/schema/raw/master/csl-citation.json"}</w:instrText>
      </w:r>
      <w:r w:rsidR="005543FA" w:rsidRPr="00E35610">
        <w:fldChar w:fldCharType="separate"/>
      </w:r>
      <w:r w:rsidR="00E13D98" w:rsidRPr="00E35610">
        <w:rPr>
          <w:noProof/>
          <w:vertAlign w:val="superscript"/>
        </w:rPr>
        <w:t>4</w:t>
      </w:r>
      <w:r w:rsidR="005543FA" w:rsidRPr="00E35610">
        <w:fldChar w:fldCharType="end"/>
      </w:r>
      <w:r w:rsidRPr="00E35610">
        <w:t xml:space="preserve">.  The goal of WWTPS is to ensure that all pollutants </w:t>
      </w:r>
      <w:proofErr w:type="gramStart"/>
      <w:r w:rsidRPr="00E35610">
        <w:t xml:space="preserve">are </w:t>
      </w:r>
      <w:r w:rsidR="003861A4" w:rsidRPr="00E35610">
        <w:t>removed</w:t>
      </w:r>
      <w:proofErr w:type="gramEnd"/>
      <w:r w:rsidRPr="00E35610">
        <w:t xml:space="preserve"> according to </w:t>
      </w:r>
      <w:r w:rsidR="008254DB" w:rsidRPr="00E35610">
        <w:t>WED.</w:t>
      </w:r>
      <w:r w:rsidR="002F5865" w:rsidRPr="00E35610">
        <w:t xml:space="preserve"> </w:t>
      </w:r>
      <w:r w:rsidRPr="00E35610">
        <w:t xml:space="preserve">This piece of </w:t>
      </w:r>
      <w:r w:rsidR="00784D7B" w:rsidRPr="00E35610">
        <w:t>law defines</w:t>
      </w:r>
      <w:r w:rsidRPr="00E35610">
        <w:t xml:space="preserve"> general minimum treatment requirements according to plant size. The regulation has </w:t>
      </w:r>
      <w:proofErr w:type="gramStart"/>
      <w:r w:rsidRPr="00E35610">
        <w:t>been updated</w:t>
      </w:r>
      <w:proofErr w:type="gramEnd"/>
      <w:r w:rsidRPr="00E35610">
        <w:t xml:space="preserve"> in 1991, requiring nitrification through biological treatment. </w:t>
      </w:r>
    </w:p>
    <w:p w14:paraId="3C48D8F3" w14:textId="635918E3" w:rsidR="007B09F6" w:rsidRPr="00E35610" w:rsidRDefault="007B09F6" w:rsidP="007B09F6">
      <w:pPr>
        <w:pStyle w:val="Caption"/>
        <w:keepNext/>
      </w:pPr>
      <w:r w:rsidRPr="00E35610">
        <w:t xml:space="preserve">Table </w:t>
      </w:r>
      <w:r w:rsidR="00551BBE">
        <w:fldChar w:fldCharType="begin"/>
      </w:r>
      <w:r w:rsidR="00551BBE">
        <w:instrText xml:space="preserve"> SEQ Table \* ARABIC </w:instrText>
      </w:r>
      <w:r w:rsidR="00551BBE">
        <w:fldChar w:fldCharType="separate"/>
      </w:r>
      <w:r w:rsidR="00BB0CB8" w:rsidRPr="00E35610">
        <w:rPr>
          <w:noProof/>
        </w:rPr>
        <w:t>1</w:t>
      </w:r>
      <w:r w:rsidR="00551BBE">
        <w:rPr>
          <w:noProof/>
        </w:rPr>
        <w:fldChar w:fldCharType="end"/>
      </w:r>
      <w:r w:rsidRPr="00E35610">
        <w:t xml:space="preserve"> Austrian wastewater treatment requirements (WED)</w:t>
      </w:r>
    </w:p>
    <w:tbl>
      <w:tblPr>
        <w:tblW w:w="8560" w:type="dxa"/>
        <w:tblLook w:val="04A0" w:firstRow="1" w:lastRow="0" w:firstColumn="1" w:lastColumn="0" w:noHBand="0" w:noVBand="1"/>
      </w:tblPr>
      <w:tblGrid>
        <w:gridCol w:w="1420"/>
        <w:gridCol w:w="1660"/>
        <w:gridCol w:w="1900"/>
        <w:gridCol w:w="2100"/>
        <w:gridCol w:w="1480"/>
      </w:tblGrid>
      <w:tr w:rsidR="00AD0D4A" w:rsidRPr="00E35610" w14:paraId="518D98AA"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4472C4" w:fill="4472C4"/>
            <w:noWrap/>
            <w:vAlign w:val="bottom"/>
            <w:hideMark/>
          </w:tcPr>
          <w:p w14:paraId="2EBA74F9" w14:textId="77777777" w:rsidR="00AD0D4A" w:rsidRPr="00E35610" w:rsidRDefault="00AD0D4A" w:rsidP="00AD0D4A">
            <w:pPr>
              <w:spacing w:after="0"/>
              <w:rPr>
                <w:rFonts w:ascii="Calibri" w:eastAsia="Times New Roman" w:hAnsi="Calibri" w:cs="Calibri"/>
                <w:b/>
                <w:bCs/>
                <w:color w:val="FFFFFF"/>
              </w:rPr>
            </w:pPr>
            <w:r w:rsidRPr="00E35610">
              <w:rPr>
                <w:rFonts w:ascii="Calibri" w:eastAsia="Times New Roman" w:hAnsi="Calibri" w:cs="Calibri"/>
                <w:b/>
                <w:bCs/>
                <w:color w:val="FFFFFF"/>
              </w:rPr>
              <w:t>parameters</w:t>
            </w:r>
          </w:p>
        </w:tc>
        <w:tc>
          <w:tcPr>
            <w:tcW w:w="1660" w:type="dxa"/>
            <w:tcBorders>
              <w:top w:val="single" w:sz="4" w:space="0" w:color="8EA9DB"/>
              <w:left w:val="nil"/>
              <w:bottom w:val="single" w:sz="4" w:space="0" w:color="8EA9DB"/>
              <w:right w:val="nil"/>
            </w:tcBorders>
            <w:shd w:val="clear" w:color="4472C4" w:fill="4472C4"/>
            <w:noWrap/>
            <w:vAlign w:val="bottom"/>
            <w:hideMark/>
          </w:tcPr>
          <w:p w14:paraId="42263652"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lt;500 PE</w:t>
            </w:r>
          </w:p>
        </w:tc>
        <w:tc>
          <w:tcPr>
            <w:tcW w:w="1900" w:type="dxa"/>
            <w:tcBorders>
              <w:top w:val="single" w:sz="4" w:space="0" w:color="8EA9DB"/>
              <w:left w:val="nil"/>
              <w:bottom w:val="single" w:sz="4" w:space="0" w:color="8EA9DB"/>
              <w:right w:val="nil"/>
            </w:tcBorders>
            <w:shd w:val="clear" w:color="4472C4" w:fill="4472C4"/>
            <w:noWrap/>
            <w:vAlign w:val="bottom"/>
            <w:hideMark/>
          </w:tcPr>
          <w:p w14:paraId="4EFEB4AA"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lt;5000 PE</w:t>
            </w:r>
          </w:p>
        </w:tc>
        <w:tc>
          <w:tcPr>
            <w:tcW w:w="2100" w:type="dxa"/>
            <w:tcBorders>
              <w:top w:val="single" w:sz="4" w:space="0" w:color="8EA9DB"/>
              <w:left w:val="nil"/>
              <w:bottom w:val="single" w:sz="4" w:space="0" w:color="8EA9DB"/>
              <w:right w:val="nil"/>
            </w:tcBorders>
            <w:shd w:val="clear" w:color="4472C4" w:fill="4472C4"/>
            <w:noWrap/>
            <w:vAlign w:val="bottom"/>
            <w:hideMark/>
          </w:tcPr>
          <w:p w14:paraId="1C65C589"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0-&lt;50000 PE</w:t>
            </w:r>
          </w:p>
        </w:tc>
        <w:tc>
          <w:tcPr>
            <w:tcW w:w="1480" w:type="dxa"/>
            <w:tcBorders>
              <w:top w:val="single" w:sz="4" w:space="0" w:color="8EA9DB"/>
              <w:left w:val="nil"/>
              <w:bottom w:val="single" w:sz="4" w:space="0" w:color="8EA9DB"/>
              <w:right w:val="single" w:sz="4" w:space="0" w:color="8EA9DB"/>
            </w:tcBorders>
            <w:shd w:val="clear" w:color="4472C4" w:fill="4472C4"/>
            <w:noWrap/>
            <w:vAlign w:val="bottom"/>
            <w:hideMark/>
          </w:tcPr>
          <w:p w14:paraId="0757E234" w14:textId="77777777" w:rsidR="00AD0D4A" w:rsidRPr="00E35610" w:rsidRDefault="00AD0D4A" w:rsidP="00AD0D4A">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gt;50000 PE</w:t>
            </w:r>
          </w:p>
        </w:tc>
      </w:tr>
      <w:tr w:rsidR="00AD0D4A" w:rsidRPr="00E35610" w14:paraId="2B9C4A0B"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40269F4E"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BOD</w:t>
            </w:r>
          </w:p>
        </w:tc>
        <w:tc>
          <w:tcPr>
            <w:tcW w:w="1660" w:type="dxa"/>
            <w:tcBorders>
              <w:top w:val="single" w:sz="4" w:space="0" w:color="8EA9DB"/>
              <w:left w:val="nil"/>
              <w:bottom w:val="single" w:sz="4" w:space="0" w:color="8EA9DB"/>
              <w:right w:val="nil"/>
            </w:tcBorders>
            <w:shd w:val="clear" w:color="D9E1F2" w:fill="D9E1F2"/>
            <w:noWrap/>
            <w:vAlign w:val="bottom"/>
            <w:hideMark/>
          </w:tcPr>
          <w:p w14:paraId="24BA3C3E"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1900" w:type="dxa"/>
            <w:tcBorders>
              <w:top w:val="single" w:sz="4" w:space="0" w:color="8EA9DB"/>
              <w:left w:val="nil"/>
              <w:bottom w:val="single" w:sz="4" w:space="0" w:color="8EA9DB"/>
              <w:right w:val="nil"/>
            </w:tcBorders>
            <w:shd w:val="clear" w:color="D9E1F2" w:fill="D9E1F2"/>
            <w:noWrap/>
            <w:vAlign w:val="bottom"/>
            <w:hideMark/>
          </w:tcPr>
          <w:p w14:paraId="17A5E64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0</w:t>
            </w:r>
          </w:p>
        </w:tc>
        <w:tc>
          <w:tcPr>
            <w:tcW w:w="2100" w:type="dxa"/>
            <w:tcBorders>
              <w:top w:val="single" w:sz="4" w:space="0" w:color="8EA9DB"/>
              <w:left w:val="nil"/>
              <w:bottom w:val="single" w:sz="4" w:space="0" w:color="8EA9DB"/>
              <w:right w:val="nil"/>
            </w:tcBorders>
            <w:shd w:val="clear" w:color="D9E1F2" w:fill="D9E1F2"/>
            <w:noWrap/>
            <w:vAlign w:val="bottom"/>
            <w:hideMark/>
          </w:tcPr>
          <w:p w14:paraId="527EE2EA"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0</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68D417A7"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5</w:t>
            </w:r>
          </w:p>
        </w:tc>
      </w:tr>
      <w:tr w:rsidR="00AD0D4A" w:rsidRPr="00E35610" w14:paraId="033EE9D7"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25D162D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COD</w:t>
            </w:r>
          </w:p>
        </w:tc>
        <w:tc>
          <w:tcPr>
            <w:tcW w:w="1660" w:type="dxa"/>
            <w:tcBorders>
              <w:top w:val="single" w:sz="4" w:space="0" w:color="8EA9DB"/>
              <w:left w:val="nil"/>
              <w:bottom w:val="single" w:sz="4" w:space="0" w:color="8EA9DB"/>
              <w:right w:val="nil"/>
            </w:tcBorders>
            <w:shd w:val="clear" w:color="auto" w:fill="auto"/>
            <w:noWrap/>
            <w:vAlign w:val="bottom"/>
            <w:hideMark/>
          </w:tcPr>
          <w:p w14:paraId="6CC87EB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90</w:t>
            </w:r>
          </w:p>
        </w:tc>
        <w:tc>
          <w:tcPr>
            <w:tcW w:w="1900" w:type="dxa"/>
            <w:tcBorders>
              <w:top w:val="single" w:sz="4" w:space="0" w:color="8EA9DB"/>
              <w:left w:val="nil"/>
              <w:bottom w:val="single" w:sz="4" w:space="0" w:color="8EA9DB"/>
              <w:right w:val="nil"/>
            </w:tcBorders>
            <w:shd w:val="clear" w:color="auto" w:fill="auto"/>
            <w:noWrap/>
            <w:vAlign w:val="bottom"/>
            <w:hideMark/>
          </w:tcPr>
          <w:p w14:paraId="62B2BC79"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c>
          <w:tcPr>
            <w:tcW w:w="2100" w:type="dxa"/>
            <w:tcBorders>
              <w:top w:val="single" w:sz="4" w:space="0" w:color="8EA9DB"/>
              <w:left w:val="nil"/>
              <w:bottom w:val="single" w:sz="4" w:space="0" w:color="8EA9DB"/>
              <w:right w:val="nil"/>
            </w:tcBorders>
            <w:shd w:val="clear" w:color="auto" w:fill="auto"/>
            <w:noWrap/>
            <w:vAlign w:val="bottom"/>
            <w:hideMark/>
          </w:tcPr>
          <w:p w14:paraId="7DF5679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c>
          <w:tcPr>
            <w:tcW w:w="1480" w:type="dxa"/>
            <w:tcBorders>
              <w:top w:val="single" w:sz="4" w:space="0" w:color="8EA9DB"/>
              <w:left w:val="nil"/>
              <w:bottom w:val="single" w:sz="4" w:space="0" w:color="8EA9DB"/>
              <w:right w:val="single" w:sz="4" w:space="0" w:color="8EA9DB"/>
            </w:tcBorders>
            <w:shd w:val="clear" w:color="auto" w:fill="auto"/>
            <w:noWrap/>
            <w:vAlign w:val="bottom"/>
            <w:hideMark/>
          </w:tcPr>
          <w:p w14:paraId="4A92F7F2"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75</w:t>
            </w:r>
          </w:p>
        </w:tc>
      </w:tr>
      <w:tr w:rsidR="00AD0D4A" w:rsidRPr="00E35610" w14:paraId="769DBE72"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1F9D984D"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TOC</w:t>
            </w:r>
          </w:p>
        </w:tc>
        <w:tc>
          <w:tcPr>
            <w:tcW w:w="1660" w:type="dxa"/>
            <w:tcBorders>
              <w:top w:val="single" w:sz="4" w:space="0" w:color="8EA9DB"/>
              <w:left w:val="nil"/>
              <w:bottom w:val="single" w:sz="4" w:space="0" w:color="8EA9DB"/>
              <w:right w:val="nil"/>
            </w:tcBorders>
            <w:shd w:val="clear" w:color="D9E1F2" w:fill="D9E1F2"/>
            <w:noWrap/>
            <w:vAlign w:val="bottom"/>
            <w:hideMark/>
          </w:tcPr>
          <w:p w14:paraId="7BE8887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30</w:t>
            </w:r>
          </w:p>
        </w:tc>
        <w:tc>
          <w:tcPr>
            <w:tcW w:w="1900" w:type="dxa"/>
            <w:tcBorders>
              <w:top w:val="single" w:sz="4" w:space="0" w:color="8EA9DB"/>
              <w:left w:val="nil"/>
              <w:bottom w:val="single" w:sz="4" w:space="0" w:color="8EA9DB"/>
              <w:right w:val="nil"/>
            </w:tcBorders>
            <w:shd w:val="clear" w:color="D9E1F2" w:fill="D9E1F2"/>
            <w:noWrap/>
            <w:vAlign w:val="bottom"/>
            <w:hideMark/>
          </w:tcPr>
          <w:p w14:paraId="22C8C49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2100" w:type="dxa"/>
            <w:tcBorders>
              <w:top w:val="single" w:sz="4" w:space="0" w:color="8EA9DB"/>
              <w:left w:val="nil"/>
              <w:bottom w:val="single" w:sz="4" w:space="0" w:color="8EA9DB"/>
              <w:right w:val="nil"/>
            </w:tcBorders>
            <w:shd w:val="clear" w:color="D9E1F2" w:fill="D9E1F2"/>
            <w:noWrap/>
            <w:vAlign w:val="bottom"/>
            <w:hideMark/>
          </w:tcPr>
          <w:p w14:paraId="0B2B33C5"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136DCEA8"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5</w:t>
            </w:r>
          </w:p>
        </w:tc>
      </w:tr>
      <w:tr w:rsidR="00AD0D4A" w:rsidRPr="00E35610" w14:paraId="45A50B50"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1CA01D3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NH4-N</w:t>
            </w:r>
          </w:p>
        </w:tc>
        <w:tc>
          <w:tcPr>
            <w:tcW w:w="1660" w:type="dxa"/>
            <w:tcBorders>
              <w:top w:val="single" w:sz="4" w:space="0" w:color="8EA9DB"/>
              <w:left w:val="nil"/>
              <w:bottom w:val="single" w:sz="4" w:space="0" w:color="8EA9DB"/>
              <w:right w:val="nil"/>
            </w:tcBorders>
            <w:shd w:val="clear" w:color="auto" w:fill="auto"/>
            <w:noWrap/>
            <w:vAlign w:val="bottom"/>
            <w:hideMark/>
          </w:tcPr>
          <w:p w14:paraId="458CAB5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0</w:t>
            </w:r>
          </w:p>
        </w:tc>
        <w:tc>
          <w:tcPr>
            <w:tcW w:w="1900" w:type="dxa"/>
            <w:tcBorders>
              <w:top w:val="single" w:sz="4" w:space="0" w:color="8EA9DB"/>
              <w:left w:val="nil"/>
              <w:bottom w:val="single" w:sz="4" w:space="0" w:color="8EA9DB"/>
              <w:right w:val="nil"/>
            </w:tcBorders>
            <w:shd w:val="clear" w:color="auto" w:fill="auto"/>
            <w:noWrap/>
            <w:vAlign w:val="bottom"/>
            <w:hideMark/>
          </w:tcPr>
          <w:p w14:paraId="409691A2"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c>
          <w:tcPr>
            <w:tcW w:w="2100" w:type="dxa"/>
            <w:tcBorders>
              <w:top w:val="single" w:sz="4" w:space="0" w:color="8EA9DB"/>
              <w:left w:val="nil"/>
              <w:bottom w:val="single" w:sz="4" w:space="0" w:color="8EA9DB"/>
              <w:right w:val="nil"/>
            </w:tcBorders>
            <w:shd w:val="clear" w:color="auto" w:fill="auto"/>
            <w:noWrap/>
            <w:vAlign w:val="bottom"/>
            <w:hideMark/>
          </w:tcPr>
          <w:p w14:paraId="6B5DC9F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c>
          <w:tcPr>
            <w:tcW w:w="1480" w:type="dxa"/>
            <w:tcBorders>
              <w:top w:val="single" w:sz="4" w:space="0" w:color="8EA9DB"/>
              <w:left w:val="nil"/>
              <w:bottom w:val="single" w:sz="4" w:space="0" w:color="8EA9DB"/>
              <w:right w:val="single" w:sz="4" w:space="0" w:color="8EA9DB"/>
            </w:tcBorders>
            <w:shd w:val="clear" w:color="auto" w:fill="auto"/>
            <w:noWrap/>
            <w:vAlign w:val="bottom"/>
            <w:hideMark/>
          </w:tcPr>
          <w:p w14:paraId="08191771"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5</w:t>
            </w:r>
          </w:p>
        </w:tc>
      </w:tr>
      <w:tr w:rsidR="00AD0D4A" w:rsidRPr="00E35610" w14:paraId="48FA96D9" w14:textId="77777777" w:rsidTr="00AD0D4A">
        <w:trPr>
          <w:trHeight w:val="300"/>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67AFDDEB"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Tot-P</w:t>
            </w:r>
          </w:p>
        </w:tc>
        <w:tc>
          <w:tcPr>
            <w:tcW w:w="1660" w:type="dxa"/>
            <w:tcBorders>
              <w:top w:val="single" w:sz="4" w:space="0" w:color="8EA9DB"/>
              <w:left w:val="nil"/>
              <w:bottom w:val="single" w:sz="4" w:space="0" w:color="8EA9DB"/>
              <w:right w:val="nil"/>
            </w:tcBorders>
            <w:shd w:val="clear" w:color="D9E1F2" w:fill="D9E1F2"/>
            <w:noWrap/>
            <w:vAlign w:val="bottom"/>
            <w:hideMark/>
          </w:tcPr>
          <w:p w14:paraId="60E162C0"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w:t>
            </w:r>
          </w:p>
        </w:tc>
        <w:tc>
          <w:tcPr>
            <w:tcW w:w="1900" w:type="dxa"/>
            <w:tcBorders>
              <w:top w:val="single" w:sz="4" w:space="0" w:color="8EA9DB"/>
              <w:left w:val="nil"/>
              <w:bottom w:val="single" w:sz="4" w:space="0" w:color="8EA9DB"/>
              <w:right w:val="nil"/>
            </w:tcBorders>
            <w:shd w:val="clear" w:color="D9E1F2" w:fill="D9E1F2"/>
            <w:noWrap/>
            <w:vAlign w:val="bottom"/>
            <w:hideMark/>
          </w:tcPr>
          <w:p w14:paraId="41964C8C"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2</w:t>
            </w:r>
          </w:p>
        </w:tc>
        <w:tc>
          <w:tcPr>
            <w:tcW w:w="2100" w:type="dxa"/>
            <w:tcBorders>
              <w:top w:val="single" w:sz="4" w:space="0" w:color="8EA9DB"/>
              <w:left w:val="nil"/>
              <w:bottom w:val="single" w:sz="4" w:space="0" w:color="8EA9DB"/>
              <w:right w:val="nil"/>
            </w:tcBorders>
            <w:shd w:val="clear" w:color="D9E1F2" w:fill="D9E1F2"/>
            <w:noWrap/>
            <w:vAlign w:val="bottom"/>
            <w:hideMark/>
          </w:tcPr>
          <w:p w14:paraId="3E0366CF"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w:t>
            </w:r>
          </w:p>
        </w:tc>
        <w:tc>
          <w:tcPr>
            <w:tcW w:w="1480" w:type="dxa"/>
            <w:tcBorders>
              <w:top w:val="single" w:sz="4" w:space="0" w:color="8EA9DB"/>
              <w:left w:val="nil"/>
              <w:bottom w:val="single" w:sz="4" w:space="0" w:color="8EA9DB"/>
              <w:right w:val="single" w:sz="4" w:space="0" w:color="8EA9DB"/>
            </w:tcBorders>
            <w:shd w:val="clear" w:color="D9E1F2" w:fill="D9E1F2"/>
            <w:noWrap/>
            <w:vAlign w:val="bottom"/>
            <w:hideMark/>
          </w:tcPr>
          <w:p w14:paraId="238BE5C6" w14:textId="77777777" w:rsidR="00AD0D4A" w:rsidRPr="00E35610" w:rsidRDefault="00AD0D4A" w:rsidP="00AD0D4A">
            <w:pPr>
              <w:spacing w:after="0"/>
              <w:jc w:val="center"/>
              <w:rPr>
                <w:rFonts w:ascii="Calibri" w:eastAsia="Times New Roman" w:hAnsi="Calibri" w:cs="Calibri"/>
                <w:color w:val="000000"/>
              </w:rPr>
            </w:pPr>
            <w:r w:rsidRPr="00E35610">
              <w:rPr>
                <w:rFonts w:ascii="Calibri" w:eastAsia="Times New Roman" w:hAnsi="Calibri" w:cs="Calibri"/>
                <w:color w:val="000000"/>
              </w:rPr>
              <w:t>1</w:t>
            </w:r>
          </w:p>
        </w:tc>
      </w:tr>
    </w:tbl>
    <w:p w14:paraId="04028052" w14:textId="77777777" w:rsidR="000B2FD3" w:rsidRPr="00E35610" w:rsidRDefault="000B2FD3" w:rsidP="006F0472">
      <w:pPr>
        <w:rPr>
          <w:color w:val="FF0000"/>
        </w:rPr>
      </w:pPr>
    </w:p>
    <w:p w14:paraId="79E3F06D" w14:textId="27741E31" w:rsidR="006F0472" w:rsidRPr="00E35610" w:rsidRDefault="006F0472" w:rsidP="006F0472">
      <w:r w:rsidRPr="00E35610">
        <w:t xml:space="preserve">There is no standard for nitrogen and </w:t>
      </w:r>
      <w:r w:rsidR="003861A4" w:rsidRPr="00E35610">
        <w:t>phosphorus</w:t>
      </w:r>
      <w:r w:rsidRPr="00E35610">
        <w:t xml:space="preserve"> removal. </w:t>
      </w:r>
      <w:r w:rsidR="003861A4" w:rsidRPr="00E35610">
        <w:t>However</w:t>
      </w:r>
      <w:r w:rsidRPr="00E35610">
        <w:t xml:space="preserve"> discharge into  </w:t>
      </w:r>
      <w:r w:rsidR="003861A4" w:rsidRPr="00E35610">
        <w:t>sensitive</w:t>
      </w:r>
      <w:r w:rsidRPr="00E35610">
        <w:t xml:space="preserve"> </w:t>
      </w:r>
      <w:r w:rsidR="003861A4" w:rsidRPr="00E35610">
        <w:t>water</w:t>
      </w:r>
      <w:r w:rsidRPr="00E35610">
        <w:t xml:space="preserve"> bodies may require special permits and additional treatment requirements</w:t>
      </w:r>
      <w:r w:rsidR="0049048E" w:rsidRPr="00E35610">
        <w:fldChar w:fldCharType="begin" w:fldLock="1"/>
      </w:r>
      <w:r w:rsidR="009750E7">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lt;/sup&gt;","plainTextFormattedCitation":"6","previouslyFormattedCitation":"&lt;sup&gt;6&lt;/sup&gt;"},"properties":{"noteIndex":0},"schema":"https://github.com/citation-style-language/schema/raw/master/csl-citation.json"}</w:instrText>
      </w:r>
      <w:r w:rsidR="0049048E" w:rsidRPr="00E35610">
        <w:fldChar w:fldCharType="separate"/>
      </w:r>
      <w:r w:rsidR="00E13D98" w:rsidRPr="00E35610">
        <w:rPr>
          <w:noProof/>
          <w:vertAlign w:val="superscript"/>
        </w:rPr>
        <w:t>6</w:t>
      </w:r>
      <w:r w:rsidR="0049048E" w:rsidRPr="00E35610">
        <w:fldChar w:fldCharType="end"/>
      </w:r>
      <w:r w:rsidRPr="00E35610">
        <w:t xml:space="preserve">. </w:t>
      </w:r>
    </w:p>
    <w:p w14:paraId="388B7B3C" w14:textId="422A0F27" w:rsidR="006F0472" w:rsidRPr="00E35610" w:rsidRDefault="006F0472" w:rsidP="006F0472">
      <w:r w:rsidRPr="00E35610">
        <w:t>As stated in WED, minimum requirements for emission quality start at</w:t>
      </w:r>
      <w:r w:rsidR="005543FA" w:rsidRPr="00E35610">
        <w:t xml:space="preserve"> a design size of</w:t>
      </w:r>
      <w:r w:rsidRPr="00E35610">
        <w:t xml:space="preserve"> 50PE. Nonetheless </w:t>
      </w:r>
      <w:r w:rsidR="003861A4" w:rsidRPr="00E35610">
        <w:t>authorities</w:t>
      </w:r>
      <w:r w:rsidRPr="00E35610">
        <w:t xml:space="preserve"> usually apply the same requirements for smaller WWTPs</w:t>
      </w:r>
      <w:r w:rsidR="0049048E" w:rsidRPr="00E35610">
        <w:fldChar w:fldCharType="begin" w:fldLock="1"/>
      </w:r>
      <w:r w:rsidR="009750E7">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id":"ITEM-2","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2","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6,7&lt;/sup&gt;","plainTextFormattedCitation":"6,7","previouslyFormattedCitation":"&lt;sup&gt;6,7&lt;/sup&gt;"},"properties":{"noteIndex":0},"schema":"https://github.com/citation-style-language/schema/raw/master/csl-citation.json"}</w:instrText>
      </w:r>
      <w:r w:rsidR="0049048E" w:rsidRPr="00E35610">
        <w:fldChar w:fldCharType="separate"/>
      </w:r>
      <w:r w:rsidR="00E13D98" w:rsidRPr="00E35610">
        <w:rPr>
          <w:noProof/>
          <w:vertAlign w:val="superscript"/>
        </w:rPr>
        <w:t>6,7</w:t>
      </w:r>
      <w:r w:rsidR="0049048E" w:rsidRPr="00E35610">
        <w:fldChar w:fldCharType="end"/>
      </w:r>
      <w:r w:rsidRPr="00E35610">
        <w:t xml:space="preserve">. Note that not all WWTPS are subject to same </w:t>
      </w:r>
      <w:r w:rsidR="0049048E" w:rsidRPr="00E35610">
        <w:t>requirements</w:t>
      </w:r>
      <w:r w:rsidRPr="00E35610">
        <w:t xml:space="preserve">. For </w:t>
      </w:r>
      <w:r w:rsidR="00784D7B" w:rsidRPr="00E35610">
        <w:t>example,</w:t>
      </w:r>
      <w:r w:rsidRPr="00E35610">
        <w:t xml:space="preserve"> WTTPs in isolated areas, such as mountain shelters, are subject to less stringent requirements described in</w:t>
      </w:r>
      <w:r w:rsidR="0049048E" w:rsidRPr="00E35610">
        <w:t xml:space="preserve"> the </w:t>
      </w:r>
      <w:proofErr w:type="gramStart"/>
      <w:r w:rsidR="0049048E" w:rsidRPr="00E35610">
        <w:t>3</w:t>
      </w:r>
      <w:proofErr w:type="gramEnd"/>
      <w:r w:rsidRPr="00E35610">
        <w:t xml:space="preserve">. </w:t>
      </w:r>
      <w:r w:rsidR="002F5865" w:rsidRPr="00E35610">
        <w:t>GWD</w:t>
      </w:r>
      <w:r w:rsidR="002F5865" w:rsidRPr="00E35610">
        <w:fldChar w:fldCharType="begin" w:fldLock="1"/>
      </w:r>
      <w:r w:rsidR="009750E7">
        <w:instrText>ADDIN CSL_CITATION {"citationItems":[{"id":"ITEM-1","itemData":{"author":[{"dropping-particle":"","family":"Forstwirtschaft","given":"Land-","non-dropping-particle":"","parse-names":false,"suffix":""}],"id":"ITEM-1","issue":"4","issued":{"date-parts":[["2022"]]},"page":"1-6","title":"3. AEV","type":"article-journal"},"uris":["http://www.mendeley.com/documents/?uuid=5b921874-b6fb-404f-8c5f-4227fec71f12"]}],"mendeley":{"formattedCitation":"&lt;sup&gt;8&lt;/sup&gt;","plainTextFormattedCitation":"8","previouslyFormattedCitation":"&lt;sup&gt;8&lt;/sup&gt;"},"properties":{"noteIndex":0},"schema":"https://github.com/citation-style-language/schema/raw/master/csl-citation.json"}</w:instrText>
      </w:r>
      <w:r w:rsidR="002F5865" w:rsidRPr="00E35610">
        <w:fldChar w:fldCharType="separate"/>
      </w:r>
      <w:r w:rsidR="00E13D98" w:rsidRPr="00E35610">
        <w:rPr>
          <w:noProof/>
          <w:vertAlign w:val="superscript"/>
        </w:rPr>
        <w:t>8</w:t>
      </w:r>
      <w:r w:rsidR="002F5865" w:rsidRPr="00E35610">
        <w:fldChar w:fldCharType="end"/>
      </w:r>
      <w:r w:rsidR="002F5865" w:rsidRPr="00E35610">
        <w:t>.</w:t>
      </w:r>
    </w:p>
    <w:p w14:paraId="5A038D87" w14:textId="7F18FF09" w:rsidR="006F0472" w:rsidRPr="00E35610" w:rsidRDefault="006F0472" w:rsidP="006F0472">
      <w:r w:rsidRPr="00E35610">
        <w:t>Design guidelines are describe in Ö-NORM B 2502-1 (2012) and ÖNORM EN 12566-3 (2016)  for technical plants up t</w:t>
      </w:r>
      <w:r w:rsidR="0049048E" w:rsidRPr="00E35610">
        <w:t>o</w:t>
      </w:r>
      <w:r w:rsidRPr="00E35610">
        <w:t xml:space="preserve"> 50 PE  and Ö-NORM B 2505 (2009) for treatment wetlands</w:t>
      </w:r>
      <w:r w:rsidR="002F5865" w:rsidRPr="00E35610">
        <w:fldChar w:fldCharType="begin" w:fldLock="1"/>
      </w:r>
      <w:r w:rsidR="009750E7">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lt;/sup&gt;","plainTextFormattedCitation":"6","previouslyFormattedCitation":"&lt;sup&gt;6&lt;/sup&gt;"},"properties":{"noteIndex":0},"schema":"https://github.com/citation-style-language/schema/raw/master/csl-citation.json"}</w:instrText>
      </w:r>
      <w:r w:rsidR="002F5865" w:rsidRPr="00E35610">
        <w:fldChar w:fldCharType="separate"/>
      </w:r>
      <w:r w:rsidR="00E13D98" w:rsidRPr="00E35610">
        <w:rPr>
          <w:noProof/>
          <w:vertAlign w:val="superscript"/>
        </w:rPr>
        <w:t>6</w:t>
      </w:r>
      <w:r w:rsidR="002F5865" w:rsidRPr="00E35610">
        <w:fldChar w:fldCharType="end"/>
      </w:r>
      <w:r w:rsidRPr="00E35610">
        <w:t xml:space="preserve">. </w:t>
      </w:r>
    </w:p>
    <w:p w14:paraId="555960FD" w14:textId="0CFA5DBF" w:rsidR="006F0472" w:rsidRPr="00E35610" w:rsidRDefault="006F0472" w:rsidP="006F0472">
      <w:r w:rsidRPr="00E35610">
        <w:t xml:space="preserve">Once the requirements have been respected and no damage is expected for the receiving water body, </w:t>
      </w:r>
      <w:proofErr w:type="gramStart"/>
      <w:r w:rsidRPr="00E35610">
        <w:t>a discharge permission is issued by the authorities</w:t>
      </w:r>
      <w:proofErr w:type="gramEnd"/>
      <w:r w:rsidRPr="00E35610">
        <w:t xml:space="preserve">. The permission procedure </w:t>
      </w:r>
      <w:proofErr w:type="gramStart"/>
      <w:r w:rsidRPr="00E35610">
        <w:t>is described</w:t>
      </w:r>
      <w:proofErr w:type="gramEnd"/>
      <w:r w:rsidRPr="00E35610">
        <w:t xml:space="preserve"> in WRG § 32. Permissions are granted for specific periods , like 15 years in Upper-Austria</w:t>
      </w:r>
      <w:r w:rsidRPr="00E35610">
        <w:fldChar w:fldCharType="begin" w:fldLock="1"/>
      </w:r>
      <w:r w:rsidR="009750E7">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9&lt;/sup&gt;","plainTextFormattedCitation":"9","previouslyFormattedCitation":"&lt;sup&gt;9&lt;/sup&gt;"},"properties":{"noteIndex":0},"schema":"https://github.com/citation-style-language/schema/raw/master/csl-citation.json"}</w:instrText>
      </w:r>
      <w:r w:rsidRPr="00E35610">
        <w:fldChar w:fldCharType="separate"/>
      </w:r>
      <w:r w:rsidR="00E13D98" w:rsidRPr="00E35610">
        <w:rPr>
          <w:noProof/>
          <w:vertAlign w:val="superscript"/>
        </w:rPr>
        <w:t>9</w:t>
      </w:r>
      <w:r w:rsidRPr="00E35610">
        <w:fldChar w:fldCharType="end"/>
      </w:r>
      <w:r w:rsidRPr="00E35610">
        <w:t xml:space="preserve">.  </w:t>
      </w:r>
    </w:p>
    <w:p w14:paraId="60EAA7CB" w14:textId="6DB2570B" w:rsidR="006F0472" w:rsidRPr="00E35610" w:rsidRDefault="006F0472" w:rsidP="006F0472">
      <w:r w:rsidRPr="00E35610">
        <w:t>EmRegV-OW 2017 describes the national database for wastewater emissions, where WWTP bigger 2000 PE and industr</w:t>
      </w:r>
      <w:r w:rsidR="0049048E" w:rsidRPr="00E35610">
        <w:t xml:space="preserve">ial WWTPs </w:t>
      </w:r>
      <w:r w:rsidRPr="00E35610">
        <w:t xml:space="preserve">according to 2010/75/EU and 91/271/EWG must be </w:t>
      </w:r>
      <w:r w:rsidR="0049048E" w:rsidRPr="00E35610">
        <w:t>recorded</w:t>
      </w:r>
      <w:r w:rsidR="00133667" w:rsidRPr="00E35610">
        <w:fldChar w:fldCharType="begin" w:fldLock="1"/>
      </w:r>
      <w:r w:rsidR="009750E7">
        <w:instrText>ADDIN CSL_CITATION {"citationItems":[{"id":"ITEM-1","itemData":{"author":[{"dropping-particle":"","family":"Forstwirtschaft","given":"Land-","non-dropping-particle":"","parse-names":false,"suffix":""},{"dropping-particle":"","family":"Grund","given":"Auf","non-dropping-particle":"","parse-names":false,"suffix":""},{"dropping-particle":"","family":"Wrg","given":"Wasserrechtsgesetzes","non-dropping-particle":"","parse-names":false,"suffix":""},{"dropping-particle":"","family":"Nr","given":"Bgbl","non-dropping-particle":"","parse-names":false,"suffix":""}],"id":"ITEM-1","issued":{"date-parts":[["2022"]]},"page":"1-31","title":"EMREG","type":"article-journal"},"uris":["http://www.mendeley.com/documents/?uuid=356edc9e-12e5-43d5-8cfb-bcbe203288dd"]}],"mendeley":{"formattedCitation":"&lt;sup&gt;10&lt;/sup&gt;","plainTextFormattedCitation":"10","previouslyFormattedCitation":"&lt;sup&gt;10&lt;/sup&gt;"},"properties":{"noteIndex":0},"schema":"https://github.com/citation-style-language/schema/raw/master/csl-citation.json"}</w:instrText>
      </w:r>
      <w:r w:rsidR="00133667" w:rsidRPr="00E35610">
        <w:fldChar w:fldCharType="separate"/>
      </w:r>
      <w:r w:rsidR="00E13D98" w:rsidRPr="00E35610">
        <w:rPr>
          <w:noProof/>
          <w:vertAlign w:val="superscript"/>
        </w:rPr>
        <w:t>10</w:t>
      </w:r>
      <w:r w:rsidR="00133667" w:rsidRPr="00E35610">
        <w:fldChar w:fldCharType="end"/>
      </w:r>
      <w:r w:rsidRPr="00E35610">
        <w:t xml:space="preserve">. This register is publicly available in the Water Information System Austria (WISA) database as promulgated by WRG § 59. </w:t>
      </w:r>
    </w:p>
    <w:p w14:paraId="25340771" w14:textId="1EE3A9DB" w:rsidR="006F0472" w:rsidRPr="00E35610" w:rsidRDefault="006F0472" w:rsidP="006F0472">
      <w:pPr>
        <w:rPr>
          <w:color w:val="FF0000"/>
        </w:rPr>
      </w:pPr>
      <w:r w:rsidRPr="00E35610">
        <w:t xml:space="preserve">Furthermore all </w:t>
      </w:r>
      <w:proofErr w:type="gramStart"/>
      <w:r w:rsidRPr="00E35610">
        <w:t>9</w:t>
      </w:r>
      <w:proofErr w:type="gramEnd"/>
      <w:r w:rsidRPr="00E35610">
        <w:t xml:space="preserve"> federal </w:t>
      </w:r>
      <w:r w:rsidR="003861A4" w:rsidRPr="00E35610">
        <w:t>states</w:t>
      </w:r>
      <w:r w:rsidRPr="00E35610">
        <w:t xml:space="preserve"> operate their own WIS</w:t>
      </w:r>
      <w:r w:rsidR="0049048E" w:rsidRPr="00E35610">
        <w:t>,</w:t>
      </w:r>
      <w:r w:rsidRPr="00E35610">
        <w:t xml:space="preserve"> where all WWTPs on their territory should be </w:t>
      </w:r>
      <w:commentRangeStart w:id="8"/>
      <w:r w:rsidRPr="00E35610">
        <w:t>listed</w:t>
      </w:r>
      <w:commentRangeEnd w:id="8"/>
      <w:r w:rsidR="005B45D3">
        <w:rPr>
          <w:rStyle w:val="CommentReference"/>
        </w:rPr>
        <w:commentReference w:id="8"/>
      </w:r>
      <w:r w:rsidRPr="00E35610">
        <w:t>.</w:t>
      </w:r>
      <w:r w:rsidRPr="00E35610">
        <w:rPr>
          <w:color w:val="FF0000"/>
        </w:rPr>
        <w:t xml:space="preserve"> </w:t>
      </w:r>
    </w:p>
    <w:p w14:paraId="3534F2BA" w14:textId="75C73A04" w:rsidR="00CC025C" w:rsidRPr="00E35610" w:rsidRDefault="00CC025C" w:rsidP="006F0472">
      <w:r w:rsidRPr="00E35610">
        <w:lastRenderedPageBreak/>
        <w:t>The UWWTD 91/271/EEC sets out a timeline for the implementation of wastewater treatment in settlements of all sizes, where bigger settlements have priority.</w:t>
      </w:r>
      <w:r w:rsidR="005B588D" w:rsidRPr="00E35610">
        <w:t xml:space="preserve"> </w:t>
      </w:r>
      <w:r w:rsidRPr="00E35610">
        <w:t xml:space="preserve">This sparked a </w:t>
      </w:r>
      <w:r w:rsidR="003861A4" w:rsidRPr="00E35610">
        <w:t>run</w:t>
      </w:r>
      <w:r w:rsidRPr="00E35610">
        <w:t xml:space="preserve"> for </w:t>
      </w:r>
      <w:r w:rsidR="003861A4" w:rsidRPr="00E35610">
        <w:t>sanitation</w:t>
      </w:r>
      <w:r w:rsidRPr="00E35610">
        <w:t xml:space="preserve"> and several countries </w:t>
      </w:r>
      <w:r w:rsidR="003861A4" w:rsidRPr="00E35610">
        <w:t>invested</w:t>
      </w:r>
      <w:r w:rsidRPr="00E35610">
        <w:t xml:space="preserve"> in WWTP to </w:t>
      </w:r>
      <w:r w:rsidR="003861A4" w:rsidRPr="00E35610">
        <w:t>fulfill</w:t>
      </w:r>
      <w:r w:rsidRPr="00E35610">
        <w:t xml:space="preserve"> the European goals according to timeline</w:t>
      </w:r>
      <w:r w:rsidR="003861A4" w:rsidRPr="00E35610">
        <w:fldChar w:fldCharType="begin" w:fldLock="1"/>
      </w:r>
      <w:r w:rsidR="009750E7">
        <w:instrText>ADDIN CSL_CITATION {"citationItems":[{"id":"ITEM-1","itemData":{"DOI":"10.3390/w11081551","ISSN":"20734441","abstract":"The issues of wastewater treatment and the reuse of water are of great importance, especially in areas where the shortage of conventional resources is a structural problem, as it is in the case of Spain. Wastewater reuse is a valid mechanism to avoid problems derived from droughts and water scarcity. It allows access to water resources in areas with water restrictions and to prevent futures scenarios, due to it being expected that water consumption will double by 2050 over the world. Thus, the likelihood that this unconventional, strategic resource would become scarce is unquestionable, particularly in cases where water planning and exploitation systems prioritize the preservation, protection, and improvement of water quality, as well as the sustainable and efficient use of natural resources. This paper shows how wastewater treatment and reuse are linked, as the reuse of wastewater is associated with a previous regeneration, and both of them are essential tools for maximizing environmental outcomes, as called for in the European Union Directives.","author":[{"dropping-particle":"","family":"Jodar-Abellan","given":"Antonio","non-dropping-particle":"","parse-names":false,"suffix":""},{"dropping-particle":"","family":"López-Ortiz","given":"María Inmaculada","non-dropping-particle":"","parse-names":false,"suffix":""},{"dropping-particle":"","family":"Melgarejo-Moreno","given":"Joaquín","non-dropping-particle":"","parse-names":false,"suffix":""}],"container-title":"Water (Switzerland)","id":"ITEM-1","issue":"8","issued":{"date-parts":[["2019"]]},"note":"if a spanish case study is choosen, this work would be very interesting\n\nhistory of ww, regulations\neuropean policies and dynamics\n\nno case study\n\nno market analisys\n\nREREAD pricing","page":"17-22","title":"Wastewater treatment and water reuse in Spain. Current situation and perspectives","type":"article-journal","volume":"11"},"uris":["http://www.mendeley.com/documents/?uuid=8b779460-8366-446a-88ef-368b6afa7c94"]},{"id":"ITEM-2","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2","issued":{"date-parts":[["2019"]]},"page":"186","title":"Evaluation of the Urban Waste Water Treatment Directive","type":"article-journal"},"uris":["http://www.mendeley.com/documents/?uuid=257fd3ee-51ef-4dc4-ad57-63caac1072c0"]}],"mendeley":{"formattedCitation":"&lt;sup&gt;11,12&lt;/sup&gt;","plainTextFormattedCitation":"11,12","previouslyFormattedCitation":"&lt;sup&gt;11,12&lt;/sup&gt;"},"properties":{"noteIndex":0},"schema":"https://github.com/citation-style-language/schema/raw/master/csl-citation.json"}</w:instrText>
      </w:r>
      <w:r w:rsidR="003861A4" w:rsidRPr="00E35610">
        <w:fldChar w:fldCharType="separate"/>
      </w:r>
      <w:r w:rsidR="00E13D98" w:rsidRPr="00E35610">
        <w:rPr>
          <w:noProof/>
          <w:vertAlign w:val="superscript"/>
        </w:rPr>
        <w:t>11,12</w:t>
      </w:r>
      <w:r w:rsidR="003861A4" w:rsidRPr="00E35610">
        <w:fldChar w:fldCharType="end"/>
      </w:r>
      <w:r w:rsidRPr="00E35610">
        <w:t xml:space="preserve">. In case of  </w:t>
      </w:r>
      <w:r w:rsidR="00784D7B" w:rsidRPr="00E35610">
        <w:t>non-compliance</w:t>
      </w:r>
      <w:r w:rsidRPr="00E35610">
        <w:t xml:space="preserve"> member </w:t>
      </w:r>
      <w:r w:rsidR="003861A4" w:rsidRPr="00E35610">
        <w:t>states</w:t>
      </w:r>
      <w:r w:rsidRPr="00E35610">
        <w:t xml:space="preserve"> faced monetary sanctions like Spain</w:t>
      </w:r>
      <w:r w:rsidR="00326C77" w:rsidRPr="00E35610">
        <w:t xml:space="preserve"> and Italy</w:t>
      </w:r>
      <w:r w:rsidR="003861A4" w:rsidRPr="00E35610">
        <w:fldChar w:fldCharType="begin" w:fldLock="1"/>
      </w:r>
      <w:r w:rsidR="009750E7">
        <w:instrText>ADDIN CSL_CITATION {"citationItems":[{"id":"ITEM-1","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1","issued":{"date-parts":[["2019"]]},"page":"186","title":"Evaluation of the Urban Waste Water Treatment Directive","type":"article-journal"},"uris":["http://www.mendeley.com/documents/?uuid=257fd3ee-51ef-4dc4-ad57-63caac1072c0"]}],"mendeley":{"formattedCitation":"&lt;sup&gt;12&lt;/sup&gt;","plainTextFormattedCitation":"12","previouslyFormattedCitation":"&lt;sup&gt;12&lt;/sup&gt;"},"properties":{"noteIndex":0},"schema":"https://github.com/citation-style-language/schema/raw/master/csl-citation.json"}</w:instrText>
      </w:r>
      <w:r w:rsidR="003861A4" w:rsidRPr="00E35610">
        <w:fldChar w:fldCharType="separate"/>
      </w:r>
      <w:r w:rsidR="00E13D98" w:rsidRPr="00E35610">
        <w:rPr>
          <w:noProof/>
          <w:vertAlign w:val="superscript"/>
        </w:rPr>
        <w:t>12</w:t>
      </w:r>
      <w:r w:rsidR="003861A4" w:rsidRPr="00E35610">
        <w:fldChar w:fldCharType="end"/>
      </w:r>
      <w:r w:rsidR="003861A4" w:rsidRPr="00E35610">
        <w:t>.</w:t>
      </w:r>
    </w:p>
    <w:p w14:paraId="1390434C" w14:textId="5FE40614" w:rsidR="000E56A4" w:rsidRPr="00E35610" w:rsidRDefault="006F0472" w:rsidP="006F0472">
      <w:r w:rsidRPr="00E35610">
        <w:t xml:space="preserve">Member states </w:t>
      </w:r>
      <w:proofErr w:type="gramStart"/>
      <w:r w:rsidRPr="00E35610">
        <w:t>have to</w:t>
      </w:r>
      <w:proofErr w:type="gramEnd"/>
      <w:r w:rsidRPr="00E35610">
        <w:t xml:space="preserve"> report every 2 years to the </w:t>
      </w:r>
      <w:r w:rsidR="003861A4" w:rsidRPr="00E35610">
        <w:t>European</w:t>
      </w:r>
      <w:r w:rsidRPr="00E35610">
        <w:t xml:space="preserve"> commission their progress in reaching the WFD goals in accordance </w:t>
      </w:r>
      <w:r w:rsidR="00784D7B" w:rsidRPr="00E35610">
        <w:t>with</w:t>
      </w:r>
      <w:r w:rsidRPr="00E35610">
        <w:t xml:space="preserve"> 91/271/EWG.</w:t>
      </w:r>
      <w:r w:rsidR="00133667" w:rsidRPr="00E35610">
        <w:t xml:space="preserve"> </w:t>
      </w:r>
      <w:r w:rsidRPr="00E35610">
        <w:t xml:space="preserve">In </w:t>
      </w:r>
      <w:proofErr w:type="gramStart"/>
      <w:r w:rsidRPr="00E35610">
        <w:t>Austria</w:t>
      </w:r>
      <w:proofErr w:type="gramEnd"/>
      <w:r w:rsidRPr="00E35610">
        <w:t xml:space="preserve"> the national WISA is one of the base datasets for the </w:t>
      </w:r>
      <w:r w:rsidR="003861A4" w:rsidRPr="00E35610">
        <w:t>biennial</w:t>
      </w:r>
      <w:r w:rsidRPr="00E35610">
        <w:t xml:space="preserve"> report to European </w:t>
      </w:r>
      <w:r w:rsidR="003861A4" w:rsidRPr="00E35610">
        <w:t>authorities</w:t>
      </w:r>
      <w:r w:rsidRPr="00E35610">
        <w:t xml:space="preserve">. </w:t>
      </w:r>
      <w:r w:rsidR="003861A4" w:rsidRPr="00E35610">
        <w:t>Information</w:t>
      </w:r>
      <w:r w:rsidRPr="00E35610">
        <w:t xml:space="preserve"> about WWTPs smaller than 200PE are issued from federal authorities to their national counterpart</w:t>
      </w:r>
      <w:r w:rsidRPr="00E35610">
        <w:fldChar w:fldCharType="begin" w:fldLock="1"/>
      </w:r>
      <w:r w:rsidR="009750E7">
        <w:instrText>ADDIN CSL_CITATION {"citationItems":[{"id":"ITEM-1","itemData":{"ISBN":"9783802724459","abstract":"LSTO-K: 20","author":[{"dropping-particle":"","family":"Oftner","given":"M.","non-dropping-particle":"","parse-names":false,"suffix":""},{"dropping-particle":"","family":"Lenz","given":"K.","non-dropping-particle":"","parse-names":false,"suffix":""},{"dropping-particle":"","family":"I.","given":"Ziertiz","non-dropping-particle":"","parse-names":false,"suffix":""}],"id":"ITEM-1","issued":{"date-parts":[["2020"]]},"page":"144","title":"Kommunales Abwasser","type":"article-journal"},"uris":["http://www.mendeley.com/documents/?uuid=3c6534a7-87a4-47bb-8dbb-717bbd7b221b"]}],"mendeley":{"formattedCitation":"&lt;sup&gt;13&lt;/sup&gt;","plainTextFormattedCitation":"13","previouslyFormattedCitation":"&lt;sup&gt;13&lt;/sup&gt;"},"properties":{"noteIndex":0},"schema":"https://github.com/citation-style-language/schema/raw/master/csl-citation.json"}</w:instrText>
      </w:r>
      <w:r w:rsidRPr="00E35610">
        <w:fldChar w:fldCharType="separate"/>
      </w:r>
      <w:r w:rsidR="00E13D98" w:rsidRPr="00E35610">
        <w:rPr>
          <w:noProof/>
          <w:vertAlign w:val="superscript"/>
        </w:rPr>
        <w:t>13</w:t>
      </w:r>
      <w:r w:rsidRPr="00E35610">
        <w:fldChar w:fldCharType="end"/>
      </w:r>
      <w:r w:rsidRPr="00E35610">
        <w:t>. There is no national database for WWTPs smaller than 2000PE.</w:t>
      </w:r>
    </w:p>
    <w:bookmarkEnd w:id="7"/>
    <w:p w14:paraId="4ABE29A9" w14:textId="0B1A99E2" w:rsidR="000E56A4" w:rsidRPr="00E35610" w:rsidRDefault="00313ABC" w:rsidP="000E56A4">
      <w:pPr>
        <w:pStyle w:val="Heading2"/>
      </w:pPr>
      <w:r w:rsidRPr="00E35610">
        <w:t>Research on small WWTPs in Europe and Austria</w:t>
      </w:r>
    </w:p>
    <w:p w14:paraId="28DDAAAE" w14:textId="2BE7B0F8" w:rsidR="00355BCE" w:rsidRPr="00E35610" w:rsidRDefault="00EF34C9" w:rsidP="00313ABC">
      <w:r w:rsidRPr="00E35610">
        <w:t xml:space="preserve">According to 91/271/EEC Article 7 </w:t>
      </w:r>
      <w:r w:rsidR="00D56FB5" w:rsidRPr="00E35610">
        <w:t xml:space="preserve">the </w:t>
      </w:r>
      <w:r w:rsidR="003861A4" w:rsidRPr="00E35610">
        <w:t>sanitation</w:t>
      </w:r>
      <w:r w:rsidR="00D56FB5" w:rsidRPr="00E35610">
        <w:t xml:space="preserve"> of </w:t>
      </w:r>
      <w:r w:rsidR="00CB613A" w:rsidRPr="00E35610">
        <w:t>small settlement (</w:t>
      </w:r>
      <w:r w:rsidRPr="00E35610">
        <w:t>&lt;</w:t>
      </w:r>
      <w:r w:rsidR="00CB613A" w:rsidRPr="00E35610">
        <w:t>2000</w:t>
      </w:r>
      <w:r w:rsidRPr="00E35610">
        <w:t>PE</w:t>
      </w:r>
      <w:r w:rsidR="00CB613A" w:rsidRPr="00E35610">
        <w:t>) had to be implemented by 2005</w:t>
      </w:r>
      <w:r w:rsidR="00313ABC" w:rsidRPr="00E35610">
        <w:fldChar w:fldCharType="begin" w:fldLock="1"/>
      </w:r>
      <w:r w:rsidR="009750E7">
        <w:instrText>ADDIN CSL_CITATION {"citationItems":[{"id":"ITEM-1","itemData":{"ISSN":"09620311","abstract":"Discusses the impact of the EC urban waste water treatment directive on effluent discharge practice in estuaries and coastal areas in the U.K. The National Rivers Authority will be responsible for defining sensitive and less sensitive areas, i.e. those areas which may become eutrophic or which are used for drinking water abstraction and those areas where adverse environmental effects are not expected. The delineation of these areas requires a qualifying discharge (discharge greater than 10 000 population equivalent). In sensitive areas phosphate discharges will have to be limited according to recommended standards. (C.J.U.)","author":[{"dropping-particle":"","family":"EU Council","given":"","non-dropping-particle":"","parse-names":false,"suffix":""}],"container-title":"Institution of Water Officers Journal","id":"ITEM-1","issue":"4","issued":{"date-parts":[["1992"]]},"page":"14-15","title":"The urban waste water treatment directive","type":"article-journal","volume":"28"},"uris":["http://www.mendeley.com/documents/?uuid=70a2e54e-d89b-4769-9e50-db3b03518979"]}],"mendeley":{"formattedCitation":"&lt;sup&gt;14&lt;/sup&gt;","plainTextFormattedCitation":"14","previouslyFormattedCitation":"&lt;sup&gt;14&lt;/sup&gt;"},"properties":{"noteIndex":0},"schema":"https://github.com/citation-style-language/schema/raw/master/csl-citation.json"}</w:instrText>
      </w:r>
      <w:r w:rsidR="00313ABC" w:rsidRPr="00E35610">
        <w:fldChar w:fldCharType="separate"/>
      </w:r>
      <w:r w:rsidR="00E13D98" w:rsidRPr="00E35610">
        <w:rPr>
          <w:noProof/>
          <w:vertAlign w:val="superscript"/>
        </w:rPr>
        <w:t>14</w:t>
      </w:r>
      <w:r w:rsidR="00313ABC" w:rsidRPr="00E35610">
        <w:fldChar w:fldCharType="end"/>
      </w:r>
      <w:r w:rsidR="00313ABC" w:rsidRPr="00E35610">
        <w:t xml:space="preserve">. Aragon reports </w:t>
      </w:r>
      <w:proofErr w:type="gramStart"/>
      <w:r w:rsidR="00313ABC" w:rsidRPr="00E35610">
        <w:t>2</w:t>
      </w:r>
      <w:proofErr w:type="gramEnd"/>
      <w:r w:rsidR="00313ABC" w:rsidRPr="00E35610">
        <w:t xml:space="preserve"> school of thoughts in the national implementations of this Article. Some countries, like Spain, </w:t>
      </w:r>
      <w:proofErr w:type="gramStart"/>
      <w:r w:rsidR="00313ABC" w:rsidRPr="00E35610">
        <w:t xml:space="preserve">implemented </w:t>
      </w:r>
      <w:r w:rsidR="005543FA" w:rsidRPr="00E35610">
        <w:t xml:space="preserve"> that</w:t>
      </w:r>
      <w:proofErr w:type="gramEnd"/>
      <w:r w:rsidR="005543FA" w:rsidRPr="00E35610">
        <w:t xml:space="preserve"> </w:t>
      </w:r>
      <w:r w:rsidR="00313ABC" w:rsidRPr="00E35610">
        <w:t xml:space="preserve">small agglomerations </w:t>
      </w:r>
      <w:r w:rsidR="005543FA" w:rsidRPr="00E35610">
        <w:t>must</w:t>
      </w:r>
      <w:r w:rsidR="00313ABC" w:rsidRPr="00E35610">
        <w:t xml:space="preserve"> comply with the same </w:t>
      </w:r>
      <w:r w:rsidR="003861A4" w:rsidRPr="00E35610">
        <w:t>requirements</w:t>
      </w:r>
      <w:r w:rsidR="00313ABC" w:rsidRPr="00E35610">
        <w:t xml:space="preserve"> valid for bigger ones. Other countries, like </w:t>
      </w:r>
      <w:r w:rsidR="003861A4" w:rsidRPr="00E35610">
        <w:t>Austria</w:t>
      </w:r>
      <w:r w:rsidR="00313ABC" w:rsidRPr="00E35610">
        <w:t>, France and Finland established specific requirements</w:t>
      </w:r>
      <w:r w:rsidR="00313ABC" w:rsidRPr="00E35610">
        <w:fldChar w:fldCharType="begin" w:fldLock="1"/>
      </w:r>
      <w:r w:rsidR="009750E7">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5&lt;/sup&gt;","plainTextFormattedCitation":"15","previouslyFormattedCitation":"&lt;sup&gt;15&lt;/sup&gt;"},"properties":{"noteIndex":0},"schema":"https://github.com/citation-style-language/schema/raw/master/csl-citation.json"}</w:instrText>
      </w:r>
      <w:r w:rsidR="00313ABC" w:rsidRPr="00E35610">
        <w:fldChar w:fldCharType="separate"/>
      </w:r>
      <w:r w:rsidR="00E13D98" w:rsidRPr="00E35610">
        <w:rPr>
          <w:noProof/>
          <w:vertAlign w:val="superscript"/>
        </w:rPr>
        <w:t>15</w:t>
      </w:r>
      <w:r w:rsidR="00313ABC" w:rsidRPr="00E35610">
        <w:fldChar w:fldCharType="end"/>
      </w:r>
      <w:r w:rsidR="00313ABC" w:rsidRPr="00E35610">
        <w:t>.</w:t>
      </w:r>
    </w:p>
    <w:p w14:paraId="45642C5F" w14:textId="5386F5D1" w:rsidR="00313ABC" w:rsidRPr="00E35610" w:rsidRDefault="008D780F" w:rsidP="00313ABC">
      <w:r w:rsidRPr="00E35610">
        <w:t xml:space="preserve">To </w:t>
      </w:r>
      <w:r w:rsidR="003861A4" w:rsidRPr="00E35610">
        <w:t>fulfill</w:t>
      </w:r>
      <w:r w:rsidRPr="00E35610">
        <w:t xml:space="preserve"> the goals and avoid sanctions, member states had </w:t>
      </w:r>
      <w:r w:rsidR="00784D7B" w:rsidRPr="00E35610">
        <w:t>to invest</w:t>
      </w:r>
      <w:r w:rsidRPr="00E35610">
        <w:t xml:space="preserve"> </w:t>
      </w:r>
      <w:r w:rsidR="00313ABC" w:rsidRPr="00E35610">
        <w:t xml:space="preserve">in the sanitation of small settlements. </w:t>
      </w:r>
      <w:r w:rsidR="003861A4" w:rsidRPr="00E35610">
        <w:t>Furthermore</w:t>
      </w:r>
      <w:r w:rsidRPr="00E35610">
        <w:t xml:space="preserve">, </w:t>
      </w:r>
      <w:r w:rsidR="00313ABC" w:rsidRPr="00E35610">
        <w:t>collecting reliable data on the topic became essential to report to the European commission</w:t>
      </w:r>
      <w:r w:rsidR="00DA2FAA" w:rsidRPr="00E35610">
        <w:t xml:space="preserve"> and interest </w:t>
      </w:r>
      <w:proofErr w:type="gramStart"/>
      <w:r w:rsidR="00DA2FAA" w:rsidRPr="00E35610">
        <w:t>was sparked</w:t>
      </w:r>
      <w:proofErr w:type="gramEnd"/>
      <w:r w:rsidR="00DA2FAA" w:rsidRPr="00E35610">
        <w:t xml:space="preserve"> also in scientific circles. In </w:t>
      </w:r>
      <w:r w:rsidR="00784D7B" w:rsidRPr="00E35610">
        <w:t>fact,</w:t>
      </w:r>
      <w:r w:rsidR="00DA2FAA" w:rsidRPr="00E35610">
        <w:t xml:space="preserve"> </w:t>
      </w:r>
      <w:proofErr w:type="gramStart"/>
      <w:r w:rsidR="00313ABC" w:rsidRPr="00E35610">
        <w:t>most of</w:t>
      </w:r>
      <w:proofErr w:type="gramEnd"/>
      <w:r w:rsidR="00313ABC" w:rsidRPr="00E35610">
        <w:t xml:space="preserve"> </w:t>
      </w:r>
      <w:r w:rsidR="00DA2FAA" w:rsidRPr="00E35610">
        <w:t>paper</w:t>
      </w:r>
      <w:r w:rsidR="00784D7B" w:rsidRPr="00E35610">
        <w:t>s</w:t>
      </w:r>
      <w:r w:rsidR="00DA2FAA" w:rsidRPr="00E35610">
        <w:t xml:space="preserve"> on the topic have been published in the last decade.</w:t>
      </w:r>
      <w:r w:rsidR="00313ABC" w:rsidRPr="00E35610">
        <w:t xml:space="preserve"> </w:t>
      </w:r>
      <w:r w:rsidR="000F63EB" w:rsidRPr="00E35610">
        <w:t>It has to be mentioned that</w:t>
      </w:r>
      <w:r w:rsidR="00313ABC" w:rsidRPr="00E35610">
        <w:t xml:space="preserve"> the compliance with Article 7 seems not to be a priority for the </w:t>
      </w:r>
      <w:r w:rsidR="003861A4" w:rsidRPr="00E35610">
        <w:t>European</w:t>
      </w:r>
      <w:r w:rsidR="00313ABC" w:rsidRPr="00E35610">
        <w:t xml:space="preserve"> Commission, as it is not mentioned in the 10</w:t>
      </w:r>
      <w:r w:rsidR="00313ABC" w:rsidRPr="00E35610">
        <w:rPr>
          <w:vertAlign w:val="superscript"/>
        </w:rPr>
        <w:t>th</w:t>
      </w:r>
      <w:r w:rsidR="00313ABC" w:rsidRPr="00E35610">
        <w:t xml:space="preserve"> and most recent report on the implementation of the UWWTD</w:t>
      </w:r>
      <w:r w:rsidR="001021F7" w:rsidRPr="00E35610">
        <w:fldChar w:fldCharType="begin" w:fldLock="1"/>
      </w:r>
      <w:r w:rsidR="009750E7">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given":"","non-dropping-particle":"","parse-names":false,"suffix":""}],"container-title":"European Commission","id":"ITEM-1","issued":{"date-parts":[["2020"]]},"title":"10th Implementation Report of the Urban Wastewater Treatment Directive","type":"article-journal"},"uris":["http://www.mendeley.com/documents/?uuid=fad094db-4d02-48c2-951d-dfc1f577ad1c"]}],"mendeley":{"formattedCitation":"&lt;sup&gt;16&lt;/sup&gt;","plainTextFormattedCitation":"16","previouslyFormattedCitation":"&lt;sup&gt;16&lt;/sup&gt;"},"properties":{"noteIndex":0},"schema":"https://github.com/citation-style-language/schema/raw/master/csl-citation.json"}</w:instrText>
      </w:r>
      <w:r w:rsidR="001021F7" w:rsidRPr="00E35610">
        <w:fldChar w:fldCharType="separate"/>
      </w:r>
      <w:r w:rsidR="00E13D98" w:rsidRPr="00E35610">
        <w:rPr>
          <w:noProof/>
          <w:vertAlign w:val="superscript"/>
        </w:rPr>
        <w:t>16</w:t>
      </w:r>
      <w:r w:rsidR="001021F7" w:rsidRPr="00E35610">
        <w:fldChar w:fldCharType="end"/>
      </w:r>
      <w:r w:rsidR="00313ABC" w:rsidRPr="00E35610">
        <w:t xml:space="preserve">. </w:t>
      </w:r>
    </w:p>
    <w:p w14:paraId="11CCC2F6" w14:textId="12857F2E" w:rsidR="001021F7" w:rsidRPr="00E35610" w:rsidRDefault="001021F7" w:rsidP="001021F7">
      <w:r w:rsidRPr="00E35610">
        <w:t>European research  on the topic usually focuses on surveying the existing infrastructure</w:t>
      </w:r>
      <w:r w:rsidRPr="00E35610">
        <w:fldChar w:fldCharType="begin" w:fldLock="1"/>
      </w:r>
      <w:r w:rsidR="009750E7">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id":"ITEM-4","itemData":{"DOI":"10.1007/s11356-014-3747-1","ISBN":"1135601437","ISSN":"16147499","PMID":"25342456","abstract":"The aim of this paper is to present a survey on the current status of wastewater treatment systems in 11 central and eastern European (CEE) countries, with a focus on rural areas and on small treatment wetlands for settlements of below 2,000 people. The results indicate that CEE countries have insufficient sanitation systems with different performance efficiencies. These differences stem from the different historical, political and economic developments as well as legislation in the previous five to six decades. CEE settlements with less than 2,000 inhabitants represent almost 30.0 % of the overall number of persons living in CEE countries. These data show that CEE countries have a mainly rural character, but this is slowly decreasing. Over 42 million inhabitants are waiting for proper sanitation systems. This requirement will be ever-growing in the next future, and it is important to know and to prepare appropriate steps for progressive realisation.","author":[{"dropping-particle":"","family":"Istenic","given":"Darja","non-dropping-particle":"","parse-names":false,"suffix":""},{"dropping-particle":"","family":"Bodík","given":"Igor","non-dropping-particle":"","parse-names":false,"suffix":""},{"dropping-particle":"","family":"Bulc","given":"Tjaša","non-dropping-particle":"","parse-names":false,"suffix":""}],"container-title":"Environmental Science and Pollution Research","id":"ITEM-4","issue":"17","issued":{"date-parts":[["2015"]]},"page":"12879-12884","title":"Status of decentralised wastewater treatment systems and barriers for implementation of nature-based systems in central and eastern Europe","type":"article-journal","volume":"22"},"uris":["http://www.mendeley.com/documents/?uuid=3894c052-312b-4c82-8d10-3ce0893ac621"]}],"mendeley":{"formattedCitation":"&lt;sup&gt;17–20&lt;/sup&gt;","plainTextFormattedCitation":"17–20","previouslyFormattedCitation":"&lt;sup&gt;17–20&lt;/sup&gt;"},"properties":{"noteIndex":0},"schema":"https://github.com/citation-style-language/schema/raw/master/csl-citation.json"}</w:instrText>
      </w:r>
      <w:r w:rsidRPr="00E35610">
        <w:fldChar w:fldCharType="separate"/>
      </w:r>
      <w:r w:rsidR="00E13D98" w:rsidRPr="00E35610">
        <w:rPr>
          <w:noProof/>
          <w:vertAlign w:val="superscript"/>
        </w:rPr>
        <w:t>17–20</w:t>
      </w:r>
      <w:r w:rsidRPr="00E35610">
        <w:fldChar w:fldCharType="end"/>
      </w:r>
      <w:r w:rsidRPr="00E35610">
        <w:t>, the analysis of legal framework</w:t>
      </w:r>
      <w:r w:rsidRPr="00E35610">
        <w:fldChar w:fldCharType="begin" w:fldLock="1"/>
      </w:r>
      <w:r w:rsidR="009750E7">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id":"ITEM-2","itemData":{"ISBN":"9789522030641","author":[{"dropping-particle":"","family":"Ruokoj","given":"Arja","non-dropping-particle":"","parse-names":false,"suffix":""}],"id":"ITEM-2","issued":{"date-parts":[["2007"]]},"title":"Lakepromo Summary :","type":"book"},"uris":["http://www.mendeley.com/documents/?uuid=f9709169-f8c9-4f28-b428-6a998ee907cd"]},{"id":"ITEM-3","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3","issued":{"date-parts":[["2009"]]},"page":"57-64","title":"On-site wastewater treatment systems and legal regulations in the European Union and Hungary","type":"article-journal","volume":"1"},"uris":["http://www.mendeley.com/documents/?uuid=937bbbe0-0166-4371-9b9d-5d5829244f9d"]}],"mendeley":{"formattedCitation":"&lt;sup&gt;15,21,22&lt;/sup&gt;","plainTextFormattedCitation":"15,21,22","previouslyFormattedCitation":"&lt;sup&gt;15,21,22&lt;/sup&gt;"},"properties":{"noteIndex":0},"schema":"https://github.com/citation-style-language/schema/raw/master/csl-citation.json"}</w:instrText>
      </w:r>
      <w:r w:rsidRPr="00E35610">
        <w:fldChar w:fldCharType="separate"/>
      </w:r>
      <w:r w:rsidR="00E13D98" w:rsidRPr="00E35610">
        <w:rPr>
          <w:noProof/>
          <w:vertAlign w:val="superscript"/>
        </w:rPr>
        <w:t>15,21,22</w:t>
      </w:r>
      <w:r w:rsidRPr="00E35610">
        <w:fldChar w:fldCharType="end"/>
      </w:r>
      <w:r w:rsidRPr="00E35610">
        <w:t xml:space="preserve"> and monitoring of treatment and O&amp;M quality</w:t>
      </w:r>
      <w:r w:rsidRPr="00E35610">
        <w:fldChar w:fldCharType="begin" w:fldLock="1"/>
      </w:r>
      <w:r w:rsidR="009750E7">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author":[{"dropping-particle":"","family":"Istenič","given":"D","non-dropping-particle":"","parse-names":false,"suffix":""},{"dropping-particle":"","family":"Ameršek","given":"I","non-dropping-particle":"","parse-names":false,"suffix":""},{"dropping-particle":"","family":"Hercog","given":"A","non-dropping-particle":"","parse-names":false,"suffix":""},{"dropping-particle":"","family":"Bulc","given":"R Müller T Griessler","non-dropping-particle":"","parse-names":false,"suffix":""}],"id":"ITEM-2","issued":{"date-parts":[["2009"]]},"note":"eastern europe, sanitation and small WWTPS situation\nslovenia focus","title":"Sustainable small wastewater systems in Central and Eastern Europe : Case study Slovenia","type":"article-journal"},"uris":["http://www.mendeley.com/documents/?uuid=6048eb96-8206-4276-8451-1c4d9b939bd5"]},{"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mendeley":{"formattedCitation":"&lt;sup&gt;17,19,23&lt;/sup&gt;","plainTextFormattedCitation":"17,19,23","previouslyFormattedCitation":"&lt;sup&gt;17,19,23&lt;/sup&gt;"},"properties":{"noteIndex":0},"schema":"https://github.com/citation-style-language/schema/raw/master/csl-citation.json"}</w:instrText>
      </w:r>
      <w:r w:rsidRPr="00E35610">
        <w:fldChar w:fldCharType="separate"/>
      </w:r>
      <w:r w:rsidR="00E13D98" w:rsidRPr="00E35610">
        <w:rPr>
          <w:noProof/>
          <w:vertAlign w:val="superscript"/>
        </w:rPr>
        <w:t>17,19,23</w:t>
      </w:r>
      <w:r w:rsidRPr="00E35610">
        <w:fldChar w:fldCharType="end"/>
      </w:r>
      <w:r w:rsidRPr="00E35610">
        <w:t xml:space="preserve">. No spatial </w:t>
      </w:r>
      <w:r w:rsidR="003861A4" w:rsidRPr="00E35610">
        <w:t>analysis</w:t>
      </w:r>
      <w:r w:rsidRPr="00E35610">
        <w:t xml:space="preserve"> </w:t>
      </w:r>
      <w:proofErr w:type="gramStart"/>
      <w:r w:rsidRPr="00E35610">
        <w:t>was found</w:t>
      </w:r>
      <w:proofErr w:type="gramEnd"/>
      <w:r w:rsidRPr="00E35610">
        <w:t xml:space="preserve">. </w:t>
      </w:r>
    </w:p>
    <w:p w14:paraId="2F0716D9" w14:textId="59B0FD07" w:rsidR="00313ABC" w:rsidRPr="00E35610" w:rsidRDefault="00313ABC" w:rsidP="00313ABC">
      <w:r w:rsidRPr="00E35610">
        <w:t xml:space="preserve">In 2013 Aragon found that less than 50% of small Spanish settlements (&lt;2000 </w:t>
      </w:r>
      <w:r w:rsidR="003861A4" w:rsidRPr="00E35610">
        <w:t>inhabitants</w:t>
      </w:r>
      <w:r w:rsidRPr="00E35610">
        <w:t>) are properly sanitized</w:t>
      </w:r>
      <w:r w:rsidR="00E15B74" w:rsidRPr="00E35610">
        <w:t xml:space="preserve">. </w:t>
      </w:r>
      <w:r w:rsidRPr="00E35610">
        <w:t>Furthermore the research highlighted that information about sanitation of small settlements was very limited</w:t>
      </w:r>
      <w:r w:rsidRPr="00E35610">
        <w:fldChar w:fldCharType="begin" w:fldLock="1"/>
      </w:r>
      <w:r w:rsidR="009750E7">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5&lt;/sup&gt;","plainTextFormattedCitation":"15","previouslyFormattedCitation":"&lt;sup&gt;15&lt;/sup&gt;"},"properties":{"noteIndex":0},"schema":"https://github.com/citation-style-language/schema/raw/master/csl-citation.json"}</w:instrText>
      </w:r>
      <w:r w:rsidRPr="00E35610">
        <w:fldChar w:fldCharType="separate"/>
      </w:r>
      <w:r w:rsidR="00E13D98" w:rsidRPr="00E35610">
        <w:rPr>
          <w:noProof/>
          <w:vertAlign w:val="superscript"/>
        </w:rPr>
        <w:t>15</w:t>
      </w:r>
      <w:r w:rsidRPr="00E35610">
        <w:fldChar w:fldCharType="end"/>
      </w:r>
      <w:r w:rsidRPr="00E35610">
        <w:t xml:space="preserve">.  </w:t>
      </w:r>
      <w:proofErr w:type="gramStart"/>
      <w:r w:rsidR="00784D7B" w:rsidRPr="00E35610">
        <w:t>Generally,</w:t>
      </w:r>
      <w:r w:rsidRPr="00E35610">
        <w:t xml:space="preserve"> the</w:t>
      </w:r>
      <w:proofErr w:type="gramEnd"/>
      <w:r w:rsidRPr="00E35610">
        <w:t xml:space="preserve"> absence of a central database is evident and researchers often have to cope with sparse sources. Tsagarakis surveyed small (&lt;10.000PE) WWTPs in Greece using data from “</w:t>
      </w:r>
      <w:r w:rsidRPr="00E35610">
        <w:rPr>
          <w:i/>
          <w:iCs/>
        </w:rPr>
        <w:t xml:space="preserve">information given by the personnel and management of plants, available design data, and on-the- spot investigations. </w:t>
      </w:r>
      <w:proofErr w:type="gramStart"/>
      <w:r w:rsidRPr="00E35610">
        <w:rPr>
          <w:i/>
          <w:iCs/>
        </w:rPr>
        <w:t>Additional data were acquired by post or telephone contact</w:t>
      </w:r>
      <w:proofErr w:type="gramEnd"/>
      <w:r w:rsidR="00E15B74" w:rsidRPr="00E35610">
        <w:rPr>
          <w:i/>
          <w:iCs/>
        </w:rPr>
        <w:t>.”</w:t>
      </w:r>
      <w:r w:rsidRPr="00E35610">
        <w:t xml:space="preserve"> Nonetheless this work produced interesting results, stating that less than 50% of the built infrastructure was operational at the time and highlighted an overall poor O&amp;M</w:t>
      </w:r>
      <w:r w:rsidRPr="00E35610">
        <w:fldChar w:fldCharType="begin" w:fldLock="1"/>
      </w:r>
      <w:r w:rsidR="009750E7">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mendeley":{"formattedCitation":"&lt;sup&gt;17&lt;/sup&gt;","plainTextFormattedCitation":"17","previouslyFormattedCitation":"&lt;sup&gt;17&lt;/sup&gt;"},"properties":{"noteIndex":0},"schema":"https://github.com/citation-style-language/schema/raw/master/csl-citation.json"}</w:instrText>
      </w:r>
      <w:r w:rsidRPr="00E35610">
        <w:fldChar w:fldCharType="separate"/>
      </w:r>
      <w:r w:rsidR="00E13D98" w:rsidRPr="00E35610">
        <w:rPr>
          <w:noProof/>
          <w:vertAlign w:val="superscript"/>
        </w:rPr>
        <w:t>17</w:t>
      </w:r>
      <w:r w:rsidRPr="00E35610">
        <w:fldChar w:fldCharType="end"/>
      </w:r>
      <w:r w:rsidRPr="00E35610">
        <w:t xml:space="preserve">.  </w:t>
      </w:r>
    </w:p>
    <w:p w14:paraId="3E04509C" w14:textId="5F1BF3AF" w:rsidR="00313ABC" w:rsidRPr="00E35610" w:rsidRDefault="00313ABC" w:rsidP="00313ABC">
      <w:pPr>
        <w:rPr>
          <w:color w:val="FF0000"/>
        </w:rPr>
      </w:pPr>
      <w:r w:rsidRPr="00E35610">
        <w:t xml:space="preserve">In fact, maybe because it has remained </w:t>
      </w:r>
      <w:r w:rsidR="003861A4" w:rsidRPr="00E35610">
        <w:t>unaddressed</w:t>
      </w:r>
      <w:r w:rsidRPr="00E35610">
        <w:t xml:space="preserve"> for long time, the topic of small WWTPs seems to deliver relevant pieces of information. A 2011 survey in </w:t>
      </w:r>
      <w:r w:rsidR="003861A4" w:rsidRPr="00E35610">
        <w:t>Ireland</w:t>
      </w:r>
      <w:r w:rsidRPr="00E35610">
        <w:t xml:space="preserve"> found that </w:t>
      </w:r>
      <w:proofErr w:type="gramStart"/>
      <w:r w:rsidRPr="00E35610">
        <w:t>2</w:t>
      </w:r>
      <w:proofErr w:type="gramEnd"/>
      <w:r w:rsidRPr="00E35610">
        <w:t xml:space="preserve"> thirds of the population rely on decentralized WWTPs. Less than 1% of the </w:t>
      </w:r>
      <w:r w:rsidR="003861A4" w:rsidRPr="00E35610">
        <w:t>households</w:t>
      </w:r>
      <w:r w:rsidRPr="00E35610">
        <w:t xml:space="preserve"> had no treatment facility but </w:t>
      </w:r>
      <w:r w:rsidR="00784D7B" w:rsidRPr="00E35610">
        <w:t>overall,</w:t>
      </w:r>
      <w:r w:rsidRPr="00E35610">
        <w:t xml:space="preserve"> the treatment was inadequate. In fact most of the  on-site treatment systems consisted of a cesspool and a percolation structure</w:t>
      </w:r>
      <w:r w:rsidRPr="00E35610">
        <w:fldChar w:fldCharType="begin" w:fldLock="1"/>
      </w:r>
      <w:r w:rsidR="009750E7">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9&lt;/sup&gt;"},"properties":{"noteIndex":0},"schema":"https://github.com/citation-style-language/schema/raw/master/csl-citation.json"}</w:instrText>
      </w:r>
      <w:r w:rsidRPr="00E35610">
        <w:fldChar w:fldCharType="separate"/>
      </w:r>
      <w:r w:rsidR="00E13D98" w:rsidRPr="00E35610">
        <w:rPr>
          <w:noProof/>
          <w:vertAlign w:val="superscript"/>
        </w:rPr>
        <w:t>19</w:t>
      </w:r>
      <w:r w:rsidRPr="00E35610">
        <w:fldChar w:fldCharType="end"/>
      </w:r>
      <w:r w:rsidRPr="00E35610">
        <w:t>.  Improper treatment has also been reported in Italy  and Sweden</w:t>
      </w:r>
      <w:r w:rsidRPr="00E35610">
        <w:fldChar w:fldCharType="begin" w:fldLock="1"/>
      </w:r>
      <w:r w:rsidR="009750E7">
        <w:instrText>ADDIN CSL_CITATION {"citationItems":[{"id":"ITEM-1","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1","issued":{"date-parts":[["2009"]]},"page":"57-64","title":"On-site wastewater treatment systems and legal regulations in the European Union and Hungary","type":"article-journal","volume":"1"},"uris":["http://www.mendeley.com/documents/?uuid=937bbbe0-0166-4371-9b9d-5d5829244f9d"]},{"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mendeley":{"formattedCitation":"&lt;sup&gt;18,22&lt;/sup&gt;","plainTextFormattedCitation":"18,22","previouslyFormattedCitation":"&lt;sup&gt;18,22&lt;/sup&gt;"},"properties":{"noteIndex":0},"schema":"https://github.com/citation-style-language/schema/raw/master/csl-citation.json"}</w:instrText>
      </w:r>
      <w:r w:rsidRPr="00E35610">
        <w:fldChar w:fldCharType="separate"/>
      </w:r>
      <w:r w:rsidR="00E13D98" w:rsidRPr="00E35610">
        <w:rPr>
          <w:noProof/>
          <w:vertAlign w:val="superscript"/>
        </w:rPr>
        <w:t>18,22</w:t>
      </w:r>
      <w:r w:rsidRPr="00E35610">
        <w:fldChar w:fldCharType="end"/>
      </w:r>
      <w:r w:rsidRPr="00E35610">
        <w:t xml:space="preserve"> .</w:t>
      </w:r>
      <w:r w:rsidRPr="00E35610">
        <w:rPr>
          <w:color w:val="FF0000"/>
        </w:rPr>
        <w:t xml:space="preserve"> </w:t>
      </w:r>
    </w:p>
    <w:p w14:paraId="41249F79" w14:textId="57024A78" w:rsidR="005244C0" w:rsidRPr="00E35610" w:rsidRDefault="005244C0" w:rsidP="005244C0">
      <w:pPr>
        <w:rPr>
          <w:highlight w:val="yellow"/>
        </w:rPr>
      </w:pPr>
      <w:r w:rsidRPr="00E35610">
        <w:rPr>
          <w:highlight w:val="yellow"/>
        </w:rPr>
        <w:t>Add reported effects of small WTTPs in environment</w:t>
      </w:r>
      <w:r w:rsidR="00784D7B" w:rsidRPr="00E35610">
        <w:rPr>
          <w:highlight w:val="yellow"/>
        </w:rPr>
        <w:t xml:space="preserve"> – UNDER CONSTRUCTION</w:t>
      </w:r>
    </w:p>
    <w:p w14:paraId="6D5ACDCE" w14:textId="01D78FCD" w:rsidR="005244C0" w:rsidRPr="00E35610" w:rsidRDefault="005244C0" w:rsidP="00313ABC">
      <w:r w:rsidRPr="00E35610">
        <w:rPr>
          <w:highlight w:val="yellow"/>
        </w:rPr>
        <w:t xml:space="preserve">In Finland rural areas </w:t>
      </w:r>
      <w:proofErr w:type="gramStart"/>
      <w:r w:rsidRPr="00E35610">
        <w:rPr>
          <w:highlight w:val="yellow"/>
        </w:rPr>
        <w:t>were reported</w:t>
      </w:r>
      <w:proofErr w:type="gramEnd"/>
      <w:r w:rsidRPr="00E35610">
        <w:rPr>
          <w:highlight w:val="yellow"/>
        </w:rPr>
        <w:t xml:space="preserve"> to emit 50% more </w:t>
      </w:r>
      <w:r w:rsidR="003861A4" w:rsidRPr="00E35610">
        <w:rPr>
          <w:highlight w:val="yellow"/>
        </w:rPr>
        <w:t>Phosphorus</w:t>
      </w:r>
      <w:r w:rsidRPr="00E35610">
        <w:rPr>
          <w:highlight w:val="yellow"/>
        </w:rPr>
        <w:t xml:space="preserve"> than urban ones. Linked to small WTPS</w:t>
      </w:r>
      <w:r w:rsidRPr="00E35610">
        <w:rPr>
          <w:highlight w:val="yellow"/>
        </w:rPr>
        <w:fldChar w:fldCharType="begin" w:fldLock="1"/>
      </w:r>
      <w:r w:rsidR="009750E7">
        <w:rPr>
          <w:highlight w:val="yellow"/>
        </w:rPr>
        <w:instrText>ADDIN CSL_CITATION {"citationItems":[{"id":"ITEM-1","itemData":{"ISBN":"9789522030641","author":[{"dropping-particle":"","family":"Ruokoj","given":"Arja","non-dropping-particle":"","parse-names":false,"suffix":""}],"id":"ITEM-1","issued":{"date-parts":[["2007"]]},"title":"Lakepromo Summary :","type":"book"},"uris":["http://www.mendeley.com/documents/?uuid=f9709169-f8c9-4f28-b428-6a998ee907cd"]}],"mendeley":{"formattedCitation":"&lt;sup&gt;21&lt;/sup&gt;","plainTextFormattedCitation":"21","previouslyFormattedCitation":"&lt;sup&gt;21&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21</w:t>
      </w:r>
      <w:r w:rsidRPr="00E35610">
        <w:rPr>
          <w:highlight w:val="yellow"/>
        </w:rPr>
        <w:fldChar w:fldCharType="end"/>
      </w:r>
      <w:r w:rsidRPr="00E35610">
        <w:rPr>
          <w:highlight w:val="yellow"/>
        </w:rPr>
        <w:t>.Although reported to some extent</w:t>
      </w:r>
      <w:r w:rsidRPr="00E35610">
        <w:rPr>
          <w:highlight w:val="yellow"/>
        </w:rPr>
        <w:fldChar w:fldCharType="begin" w:fldLock="1"/>
      </w:r>
      <w:r w:rsidR="009750E7">
        <w:rPr>
          <w:highlight w:val="yellow"/>
        </w:rPr>
        <w:instrText>ADDIN CSL_CITATION {"citationItems":[{"id":"ITEM-1","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1","issued":{"date-parts":[["2009"]]},"page":"57-64","title":"On-site wastewater treatment systems and legal regulations in the European Union and Hungary","type":"article-journal","volume":"1"},"uris":["http://www.mendeley.com/documents/?uuid=937bbbe0-0166-4371-9b9d-5d5829244f9d"]},{"id":"ITEM-2","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2","issue":"3","issued":{"date-parts":[["2014"]]},"page":"1623-1642","title":"Application of on-site wastewater treatment in Ireland and perspectives on its sustainability","type":"article-journal","volume":"6"},"uris":["http://www.mendeley.com/documents/?uuid=000cec84-be48-447c-91db-890adedf3d25"]}],"mendeley":{"formattedCitation":"&lt;sup&gt;19,22&lt;/sup&gt;","plainTextFormattedCitation":"19,22","previouslyFormattedCitation":"&lt;sup&gt;19,22&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22</w:t>
      </w:r>
      <w:r w:rsidRPr="00E35610">
        <w:rPr>
          <w:highlight w:val="yellow"/>
        </w:rPr>
        <w:fldChar w:fldCharType="end"/>
      </w:r>
      <w:r w:rsidRPr="00E35610">
        <w:rPr>
          <w:highlight w:val="yellow"/>
        </w:rPr>
        <w:t>,  the influence of such on a basin level is not more than a minor contribution to nutrient load</w:t>
      </w:r>
      <w:r w:rsidRPr="00E35610">
        <w:rPr>
          <w:highlight w:val="yellow"/>
        </w:rPr>
        <w:fldChar w:fldCharType="begin" w:fldLock="1"/>
      </w:r>
      <w:r w:rsidR="009750E7">
        <w:rPr>
          <w:highlight w:val="yellow"/>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9&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w:t>
      </w:r>
      <w:r w:rsidRPr="00E35610">
        <w:rPr>
          <w:highlight w:val="yellow"/>
        </w:rPr>
        <w:fldChar w:fldCharType="end"/>
      </w:r>
      <w:r w:rsidRPr="00E35610">
        <w:rPr>
          <w:highlight w:val="yellow"/>
        </w:rPr>
        <w:t xml:space="preserve">. Make two cits .On the other hand effects on surface waters are </w:t>
      </w:r>
      <w:r w:rsidR="003861A4" w:rsidRPr="00E35610">
        <w:rPr>
          <w:highlight w:val="yellow"/>
        </w:rPr>
        <w:t>more likely</w:t>
      </w:r>
      <w:r w:rsidRPr="00E35610">
        <w:rPr>
          <w:highlight w:val="yellow"/>
        </w:rPr>
        <w:t>, especially during low flow conditions</w:t>
      </w:r>
      <w:r w:rsidRPr="00E35610">
        <w:rPr>
          <w:highlight w:val="yellow"/>
        </w:rPr>
        <w:fldChar w:fldCharType="begin" w:fldLock="1"/>
      </w:r>
      <w:r w:rsidR="009750E7">
        <w:rPr>
          <w:highlight w:val="yellow"/>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9&lt;/sup&gt;","plainTextFormattedCitation":"19","previouslyFormattedCitation":"&lt;sup&gt;19&lt;/sup&gt;"},"properties":{"noteIndex":0},"schema":"https://github.com/citation-style-language/schema/raw/master/csl-citation.json"}</w:instrText>
      </w:r>
      <w:r w:rsidRPr="00E35610">
        <w:rPr>
          <w:highlight w:val="yellow"/>
        </w:rPr>
        <w:fldChar w:fldCharType="separate"/>
      </w:r>
      <w:r w:rsidR="00E13D98" w:rsidRPr="00E35610">
        <w:rPr>
          <w:noProof/>
          <w:highlight w:val="yellow"/>
          <w:vertAlign w:val="superscript"/>
        </w:rPr>
        <w:t>19</w:t>
      </w:r>
      <w:r w:rsidRPr="00E35610">
        <w:rPr>
          <w:highlight w:val="yellow"/>
        </w:rPr>
        <w:fldChar w:fldCharType="end"/>
      </w:r>
      <w:r w:rsidRPr="00E35610">
        <w:rPr>
          <w:highlight w:val="yellow"/>
        </w:rPr>
        <w:t xml:space="preserve">. Check </w:t>
      </w:r>
      <w:r w:rsidR="003861A4" w:rsidRPr="00E35610">
        <w:rPr>
          <w:highlight w:val="yellow"/>
        </w:rPr>
        <w:t>source. Effect</w:t>
      </w:r>
      <w:r w:rsidRPr="00E35610">
        <w:rPr>
          <w:highlight w:val="yellow"/>
        </w:rPr>
        <w:t xml:space="preserve"> on water wells. Research impact of small WWTP on environment</w:t>
      </w:r>
    </w:p>
    <w:p w14:paraId="469538FA" w14:textId="221BA8D4" w:rsidR="00313ABC" w:rsidRPr="00E35610" w:rsidRDefault="00313ABC" w:rsidP="00313ABC">
      <w:r w:rsidRPr="00E35610">
        <w:t>Similarly to the European trend, Austrian popular topics for small wastewater research are treatment</w:t>
      </w:r>
      <w:r w:rsidRPr="00E35610">
        <w:fldChar w:fldCharType="begin" w:fldLock="1"/>
      </w:r>
      <w:r w:rsidR="009750E7">
        <w:instrText>ADDIN CSL_CITATION {"citationItems":[{"id":"ITEM-1","itemData":{"DOI":"10.2166/WST.2006.840","ISBN":"184339586X","ISSN":"0273-1223","PMID":"17302311","abstract":"Quaternary ammonium compounds (QAC) are widely used as disinfectants, biocides, and detergents, among a variety of other applications. The cationic surface-activity of QAC determines their potential to act as a biocide on both target and non-target organisms. This study aims to provide a broad-based environmental risk characterization and evaluation for selected QAC with particular focus on the situation in Austrian rivers. A modular study design was employed involving environmental exposure characterization, QAC fate and effect analysis in wastewater, ecotoxicological effect characterization, and environmental risk evaluation. A wide array of Austrian surface waters and wastewater effluents were screened for the selected key compounds, benzalkonium chlorides and dialkyldimethylammonium chlorides with different C-chain lengths. Ecotoxicological effect characterization was based on both microbiotests for a set of representative aquatic organisms and a literature review. For risk evaluation, the PEC/PNEC ratio was above 1 for some rivers. Notably, small rivers with a high particulate matter were contaminated with QAC in the case of high water incidents. Hence, for the Austrian sites studied, a QAC-derived risk to sensitive aquatic non-target organisms could not be excluded. © IWA Publishing 2006.","author":[{"dropping-particle":"","family":"Grillitsch","given":"Britta","non-dropping-particle":"","parse-names":false,"suffix":""},{"dropping-particle":"","family":"Gans","given":"Oliver","non-dropping-particle":"","parse-names":false,"suffix":""},{"dropping-particle":"","family":"Kreuzinger","given":"N.","non-dropping-particle":"","parse-names":false,"suffix":""},{"dropping-particle":"","family":"Scharf","given":"S.","non-dropping-particle":"","parse-names":false,"suffix":""},{"dropping-particle":"","family":"Uhl","given":"M.","non-dropping-particle":"","parse-names":false,"suffix":""},{"dropping-particle":"","family":"Fuerhacker","given":"Maria","non-dropping-particle":"","parse-names":false,"suffix":""}],"container-title":"Water Science and Technology","id":"ITEM-1","issue":"11-12","issued":{"date-parts":[["2006","12","1"]]},"page":"111-118","publisher":"IWA Publishing","title":"Environmental risk assessment for quaternary ammonium compounds: a case study from Austria","type":"article-journal","volume":"54"},"uris":["http://www.mendeley.com/documents/?uuid=c2c2d448-ca6c-3b02-b9f0-fc748187a019"]}],"mendeley":{"formattedCitation":"&lt;sup&gt;24&lt;/sup&gt;","plainTextFormattedCitation":"24","previouslyFormattedCitation":"&lt;sup&gt;24&lt;/sup&gt;"},"properties":{"noteIndex":0},"schema":"https://github.com/citation-style-language/schema/raw/master/csl-citation.json"}</w:instrText>
      </w:r>
      <w:r w:rsidRPr="00E35610">
        <w:fldChar w:fldCharType="separate"/>
      </w:r>
      <w:r w:rsidR="00E13D98" w:rsidRPr="00E35610">
        <w:rPr>
          <w:noProof/>
          <w:vertAlign w:val="superscript"/>
        </w:rPr>
        <w:t>24</w:t>
      </w:r>
      <w:r w:rsidRPr="00E35610">
        <w:fldChar w:fldCharType="end"/>
      </w:r>
      <w:r w:rsidRPr="00E35610">
        <w:t xml:space="preserve"> and O&amp;M quality</w:t>
      </w:r>
      <w:r w:rsidRPr="00E35610">
        <w:fldChar w:fldCharType="begin" w:fldLock="1"/>
      </w:r>
      <w:r w:rsidR="009750E7">
        <w:instrText>ADDIN CSL_CITATION {"citationItems":[{"id":"ITEM-1","itemData":{"DOI":"10.1016/J.JCLEPRO.2014.08.068","ISSN":"0959-6526","abstract":"This paper discusses some of the major ways in which the energy balance of municipal wastewater systems can be optimized. In Austria, two advanced municipal wastewater treatment plants with nutrient removal are energy self-sufficient. At these plants the total consumption of electric energy is smaller than the energy production by means of Combined Heat and Power (CHP) generation using biogas from anaerobic sludge digestion. By additional measures like the addition of organic waste to the digesters (\"co-digestion\"), the use of the thermal energy of the wastewater for space heating and alternative wastewater and waste options using alternative processes, municipal wastewater systems can even become \"energy-positive\". The studies have shown that wastewater treatment plants are capable of reaching up to 180% energy generation compared to the energy needs, while switching from wastewater to cooling water regeneration as the heat source of heat pumps for district heating can offer electricity savings of up to 45%. However, negative effects on the environment like insufficient wastewater treatment or the release of methane gas to the atmosphere have to be avoided.","author":[{"dropping-particle":"","family":"Nowak","given":"Otto","non-dropping-particle":"","parse-names":false,"suffix":""},{"dropping-particle":"","family":"Enderle","given":"Peter","non-dropping-particle":"","parse-names":false,"suffix":""},{"dropping-particle":"","family":"Varbanov","given":"Petar","non-dropping-particle":"","parse-names":false,"suffix":""}],"container-title":"Journal of Cleaner Production","id":"ITEM-1","issued":{"date-parts":[["2015","2","1"]]},"page":"125-131","publisher":"Elsevier","title":"Ways to optimize the energy balance of municipal wastewater systems: lessons learned from Austrian applications","type":"article-journal","volume":"88"},"uris":["http://www.mendeley.com/documents/?uuid=db0a2e91-6901-31b1-9bc5-5565ecf28d7d"]},{"id":"ITEM-2","itemData":{"DOI":"10.2166/WST.2016.390","ISSN":"0273-1223","PMID":"27973366","abstract":"This work presents operating costs and energy consumption of Austrian municipal wastewater treatment plants (WWTPs) (≥10,000 PE-design capacity) that have been classified into different size groups. Different processes as well as cost elements are investigated and processes with high relevance regarding operating costs and energy consumption are identified. Furthermore, the work shows the cost-relevance of six investigated cost elements. The analysis demonstrates the size-dependency of operating costs and energy consumption. For the examination of the energy consumption the investigated WWTPs were further classified into WWTPs with aerobic sludge stabilisation and WWTPs with mesophilic sludge digestion. The work proves that energy consumption depends mainly on the type of sludge stabilisation. The results of the investigation can help to determine reduction potential in operating costs and energy consumption of WWTPs and form a basis for more detailed analysis which helps to identify cost and energy saving potential.","author":[{"dropping-particle":"","family":"Haslinger","given":"J.","non-dropping-particle":"","parse-names":false,"suffix":""},{"dropping-particle":"","family":"Krampe","given":"J.","non-dropping-particle":"","parse-names":false,"suffix":""},{"dropping-particle":"","family":"Lindtner","given":"S.","non-dropping-particle":"","parse-names":false,"suffix":""}],"container-title":"Water Science and Technology","id":"ITEM-2","issue":"11","issued":{"date-parts":[["2016","12","14"]]},"page":"2620-2626","publisher":"IWA Publishing","title":"Operating costs and energy demand of wastewater treatment plants in Austria: benchmarking results of the last 10 years","type":"article-journal","volume":"74"},"uris":["http://www.mendeley.com/documents/?uuid=f29798ad-b43f-3837-affb-6419031e2025"]}],"mendeley":{"formattedCitation":"&lt;sup&gt;25,26&lt;/sup&gt;","plainTextFormattedCitation":"25,26","previouslyFormattedCitation":"&lt;sup&gt;25,26&lt;/sup&gt;"},"properties":{"noteIndex":0},"schema":"https://github.com/citation-style-language/schema/raw/master/csl-citation.json"}</w:instrText>
      </w:r>
      <w:r w:rsidRPr="00E35610">
        <w:fldChar w:fldCharType="separate"/>
      </w:r>
      <w:r w:rsidR="00E13D98" w:rsidRPr="00E35610">
        <w:rPr>
          <w:noProof/>
          <w:vertAlign w:val="superscript"/>
        </w:rPr>
        <w:t>25,26</w:t>
      </w:r>
      <w:r w:rsidRPr="00E35610">
        <w:fldChar w:fldCharType="end"/>
      </w:r>
      <w:r w:rsidRPr="00E35610">
        <w:t>. Only few published articles address the distribution of the infrastructure</w:t>
      </w:r>
      <w:r w:rsidRPr="00E35610">
        <w:fldChar w:fldCharType="begin" w:fldLock="1"/>
      </w:r>
      <w:r w:rsidR="009750E7">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27&lt;/sup&gt;","plainTextFormattedCitation":"6,27","previouslyFormattedCitation":"&lt;sup&gt;6,27&lt;/sup&gt;"},"properties":{"noteIndex":0},"schema":"https://github.com/citation-style-language/schema/raw/master/csl-citation.json"}</w:instrText>
      </w:r>
      <w:r w:rsidRPr="00E35610">
        <w:fldChar w:fldCharType="separate"/>
      </w:r>
      <w:r w:rsidR="00E13D98" w:rsidRPr="00E35610">
        <w:rPr>
          <w:noProof/>
          <w:vertAlign w:val="superscript"/>
        </w:rPr>
        <w:t>6,27</w:t>
      </w:r>
      <w:r w:rsidRPr="00E35610">
        <w:fldChar w:fldCharType="end"/>
      </w:r>
      <w:r w:rsidRPr="00E35610">
        <w:t xml:space="preserve"> and no exhausting spatial analysis could be found either. </w:t>
      </w:r>
      <w:r w:rsidR="002B0011" w:rsidRPr="00E35610">
        <w:t xml:space="preserve">Although </w:t>
      </w:r>
      <w:proofErr w:type="gramStart"/>
      <w:r w:rsidR="002B0011" w:rsidRPr="00E35610">
        <w:t xml:space="preserve">relatively </w:t>
      </w:r>
      <w:r w:rsidR="002B0011" w:rsidRPr="00E35610">
        <w:lastRenderedPageBreak/>
        <w:t>digitized</w:t>
      </w:r>
      <w:proofErr w:type="gramEnd"/>
      <w:r w:rsidR="006B39CA" w:rsidRPr="00E35610">
        <w:t>,</w:t>
      </w:r>
      <w:r w:rsidR="002B0011" w:rsidRPr="00E35610">
        <w:t xml:space="preserve"> information on small WWTPS is not easy to collect</w:t>
      </w:r>
      <w:r w:rsidR="006B39CA" w:rsidRPr="00E35610">
        <w:t xml:space="preserve"> </w:t>
      </w:r>
      <w:r w:rsidR="003861A4" w:rsidRPr="00E35610">
        <w:t>because</w:t>
      </w:r>
      <w:r w:rsidR="006B39CA" w:rsidRPr="00E35610">
        <w:t xml:space="preserve"> e</w:t>
      </w:r>
      <w:r w:rsidR="002B0011" w:rsidRPr="00E35610">
        <w:t xml:space="preserve">ach federal state </w:t>
      </w:r>
      <w:r w:rsidR="006B39CA" w:rsidRPr="00E35610">
        <w:t>runs its own database.</w:t>
      </w:r>
    </w:p>
    <w:p w14:paraId="65B7B386" w14:textId="28214B43" w:rsidR="00313ABC" w:rsidRPr="00E35610" w:rsidRDefault="00313ABC" w:rsidP="00313ABC">
      <w:r w:rsidRPr="00E35610">
        <w:t xml:space="preserve">The </w:t>
      </w:r>
      <w:r w:rsidR="00196647" w:rsidRPr="00E35610">
        <w:t xml:space="preserve">first </w:t>
      </w:r>
      <w:r w:rsidR="003861A4" w:rsidRPr="00E35610">
        <w:t>Austrian</w:t>
      </w:r>
      <w:r w:rsidRPr="00E35610">
        <w:t xml:space="preserve"> work on the subject seems to be the 1971 </w:t>
      </w:r>
      <w:r w:rsidR="006163BF" w:rsidRPr="00E35610">
        <w:t>paper</w:t>
      </w:r>
      <w:r w:rsidRPr="00E35610">
        <w:t xml:space="preserve"> by </w:t>
      </w:r>
      <w:r w:rsidR="003861A4" w:rsidRPr="00E35610">
        <w:t>H. Donner</w:t>
      </w:r>
      <w:r w:rsidRPr="00E35610">
        <w:t xml:space="preserve"> where the “uncontrolled” status of small WWTPs and lack of data </w:t>
      </w:r>
      <w:proofErr w:type="gramStart"/>
      <w:r w:rsidRPr="00E35610">
        <w:t>is strongly represented</w:t>
      </w:r>
      <w:proofErr w:type="gramEnd"/>
      <w:r w:rsidRPr="00E35610">
        <w:t xml:space="preserve">. The author reports that only 19% of the small WWTP in the federal state of </w:t>
      </w:r>
      <w:r w:rsidR="003861A4" w:rsidRPr="00E35610">
        <w:t>Styria</w:t>
      </w:r>
      <w:r w:rsidRPr="00E35610">
        <w:t xml:space="preserve"> had a treatment and discharge permission. Furthermore the work suggests that an inappropriate treatment consisting of cesspool and inadequate percolation, thus similar to the </w:t>
      </w:r>
      <w:r w:rsidR="003861A4" w:rsidRPr="00E35610">
        <w:t>Irish</w:t>
      </w:r>
      <w:r w:rsidRPr="00E35610">
        <w:t xml:space="preserve"> reports of above, was extremely frequent</w:t>
      </w:r>
      <w:r w:rsidRPr="00E35610">
        <w:fldChar w:fldCharType="begin" w:fldLock="1"/>
      </w:r>
      <w:r w:rsidR="009750E7">
        <w:instrText>ADDIN CSL_CITATION {"citationItems":[{"id":"ITEM-1","itemData":{"author":[{"dropping-particle":"","family":"Donner","given":"Herbert","non-dropping-particle":"","parse-names":false,"suffix":""}],"container-title":"Wasser und Abwasser","id":"ITEM-1","issued":{"date-parts":[["1971"]]},"page":"189-194","title":"Gefährdung des Grundwassers durch Überläufe aus Kleinkläranlagen","type":"article-journal"},"uris":["http://www.mendeley.com/documents/?uuid=6da2c970-0c4c-402b-8263-44dc26f43ffd"]}],"mendeley":{"formattedCitation":"&lt;sup&gt;28&lt;/sup&gt;","plainTextFormattedCitation":"28","previouslyFormattedCitation":"&lt;sup&gt;28&lt;/sup&gt;"},"properties":{"noteIndex":0},"schema":"https://github.com/citation-style-language/schema/raw/master/csl-citation.json"}</w:instrText>
      </w:r>
      <w:r w:rsidRPr="00E35610">
        <w:fldChar w:fldCharType="separate"/>
      </w:r>
      <w:r w:rsidR="00E13D98" w:rsidRPr="00E35610">
        <w:rPr>
          <w:noProof/>
          <w:vertAlign w:val="superscript"/>
        </w:rPr>
        <w:t>28</w:t>
      </w:r>
      <w:r w:rsidRPr="00E35610">
        <w:fldChar w:fldCharType="end"/>
      </w:r>
      <w:r w:rsidRPr="00E35610">
        <w:t>.</w:t>
      </w:r>
    </w:p>
    <w:p w14:paraId="536EFA50" w14:textId="51D239EC" w:rsidR="00313ABC" w:rsidRPr="00E35610" w:rsidRDefault="00784D7B" w:rsidP="00313ABC">
      <w:r w:rsidRPr="00E35610">
        <w:t>In two</w:t>
      </w:r>
      <w:r w:rsidR="00313ABC" w:rsidRPr="00E35610">
        <w:t xml:space="preserve"> recent articles Langergraber surveyed small WWTPS, reviewing the state of knowledge on the subject, including technology trends and missing information. The work is based on research accomplished by several bachelor and master studies</w:t>
      </w:r>
      <w:r w:rsidR="00313ABC" w:rsidRPr="00E35610">
        <w:fldChar w:fldCharType="begin" w:fldLock="1"/>
      </w:r>
      <w:r w:rsidR="009750E7">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6,27&lt;/sup&gt;","plainTextFormattedCitation":"6,27","previouslyFormattedCitation":"&lt;sup&gt;6,27&lt;/sup&gt;"},"properties":{"noteIndex":0},"schema":"https://github.com/citation-style-language/schema/raw/master/csl-citation.json"}</w:instrText>
      </w:r>
      <w:r w:rsidR="00313ABC" w:rsidRPr="00E35610">
        <w:fldChar w:fldCharType="separate"/>
      </w:r>
      <w:r w:rsidR="00E13D98" w:rsidRPr="00E35610">
        <w:rPr>
          <w:noProof/>
          <w:vertAlign w:val="superscript"/>
        </w:rPr>
        <w:t>6,27</w:t>
      </w:r>
      <w:r w:rsidR="00313ABC" w:rsidRPr="00E35610">
        <w:fldChar w:fldCharType="end"/>
      </w:r>
      <w:r w:rsidR="00313ABC" w:rsidRPr="00E35610">
        <w:t xml:space="preserve">. </w:t>
      </w:r>
    </w:p>
    <w:p w14:paraId="38C65F2C" w14:textId="305BEE2B" w:rsidR="009F2CAE" w:rsidRPr="00E35610" w:rsidRDefault="00313ABC" w:rsidP="004A370F">
      <w:r w:rsidRPr="00E35610">
        <w:t>Dopplinger and Feigl accurately described the situation of small WWTPs in Austria and firstly identified a gap in the estimated and real number of those</w:t>
      </w:r>
      <w:r w:rsidRPr="00E35610">
        <w:fldChar w:fldCharType="begin" w:fldLock="1"/>
      </w:r>
      <w:r w:rsidR="009750E7">
        <w:instrText>ADDIN CSL_CITATION {"citationItems":[{"id":"ITEM-1","itemData":{"author":[{"dropping-particle":"","family":"Dopplinger","given":"Iris Diana","non-dropping-particle":"","parse-names":false,"suffix":""}],"id":"ITEM-1","issued":{"date-parts":[["2016"]]},"note":"nice work\nuseful material","title":"Kleine Kläranlagen und Kleinkläranlagen in Vorarlberg , Oberösterreich und der Steiermark","type":"article-journal"},"uris":["http://www.mendeley.com/documents/?uuid=55e2b33d-a462-45e9-b1ad-1bc89778b94d"]},{"id":"ITEM-2","itemData":{"author":[{"dropping-particle":"","family":"Dominik","given":"Feigl","non-dropping-particle":"","parse-names":false,"suffix":""}],"id":"ITEM-2","issued":{"date-parts":[["2018"]]},"note":"data on carinthia, salzburg and tyrol. 2018","title":"BESTANDSERHEBUNG VON KLEINKLÄRANLAGEN UND KLEINEN KLÄRANLAGEN - Kärnten, Salzburg und Tirol","type":"article-journal"},"uris":["http://www.mendeley.com/documents/?uuid=1b0216f6-ed8b-4450-a445-bda8155e2530"]}],"mendeley":{"formattedCitation":"&lt;sup&gt;29,30&lt;/sup&gt;","plainTextFormattedCitation":"29,30","previouslyFormattedCitation":"&lt;sup&gt;29,30&lt;/sup&gt;"},"properties":{"noteIndex":0},"schema":"https://github.com/citation-style-language/schema/raw/master/csl-citation.json"}</w:instrText>
      </w:r>
      <w:r w:rsidRPr="00E35610">
        <w:fldChar w:fldCharType="separate"/>
      </w:r>
      <w:r w:rsidR="00E13D98" w:rsidRPr="00E35610">
        <w:rPr>
          <w:noProof/>
          <w:vertAlign w:val="superscript"/>
        </w:rPr>
        <w:t>29,30</w:t>
      </w:r>
      <w:r w:rsidRPr="00E35610">
        <w:fldChar w:fldCharType="end"/>
      </w:r>
      <w:r w:rsidRPr="00E35610">
        <w:t xml:space="preserve">. Gersthofer analyzed the situation in Upper-Austria </w:t>
      </w:r>
      <w:r w:rsidR="003861A4" w:rsidRPr="00E35610">
        <w:t>focusing</w:t>
      </w:r>
      <w:r w:rsidRPr="00E35610">
        <w:t xml:space="preserve"> on P removal</w:t>
      </w:r>
      <w:r w:rsidRPr="00E35610">
        <w:fldChar w:fldCharType="begin" w:fldLock="1"/>
      </w:r>
      <w:r w:rsidR="009750E7">
        <w:instrText>ADDIN CSL_CITATION {"citationItems":[{"id":"ITEM-1","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1","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7&lt;/sup&gt;","plainTextFormattedCitation":"7","previouslyFormattedCitation":"&lt;sup&gt;7&lt;/sup&gt;"},"properties":{"noteIndex":0},"schema":"https://github.com/citation-style-language/schema/raw/master/csl-citation.json"}</w:instrText>
      </w:r>
      <w:r w:rsidRPr="00E35610">
        <w:fldChar w:fldCharType="separate"/>
      </w:r>
      <w:r w:rsidR="00E13D98" w:rsidRPr="00E35610">
        <w:rPr>
          <w:noProof/>
          <w:vertAlign w:val="superscript"/>
        </w:rPr>
        <w:t>7</w:t>
      </w:r>
      <w:r w:rsidRPr="00E35610">
        <w:fldChar w:fldCharType="end"/>
      </w:r>
      <w:r w:rsidRPr="00E35610">
        <w:t xml:space="preserve">. Although readily noted in previous works, Lendl and Muller were the first to valorize the information that about 20% of </w:t>
      </w:r>
      <w:r w:rsidR="00B0631D" w:rsidRPr="00E35610">
        <w:t>small WWTPs</w:t>
      </w:r>
      <w:r w:rsidRPr="00E35610">
        <w:t xml:space="preserve"> </w:t>
      </w:r>
      <w:r w:rsidR="0084564D" w:rsidRPr="00E35610">
        <w:t xml:space="preserve">don’t comply with national law because unable to </w:t>
      </w:r>
      <w:r w:rsidR="00B05771" w:rsidRPr="00E35610">
        <w:t>biologically nitrify</w:t>
      </w:r>
      <w:r w:rsidRPr="00E35610">
        <w:fldChar w:fldCharType="begin" w:fldLock="1"/>
      </w:r>
      <w:r w:rsidR="009750E7">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2&lt;/sup&gt;","plainTextFormattedCitation":"2","previouslyFormattedCitation":"&lt;sup&gt;2&lt;/sup&gt;"},"properties":{"noteIndex":0},"schema":"https://github.com/citation-style-language/schema/raw/master/csl-citation.json"}</w:instrText>
      </w:r>
      <w:r w:rsidRPr="00E35610">
        <w:fldChar w:fldCharType="separate"/>
      </w:r>
      <w:r w:rsidR="00E13D98" w:rsidRPr="00E35610">
        <w:rPr>
          <w:noProof/>
          <w:vertAlign w:val="superscript"/>
        </w:rPr>
        <w:t>2</w:t>
      </w:r>
      <w:r w:rsidRPr="00E35610">
        <w:fldChar w:fldCharType="end"/>
      </w:r>
      <w:r w:rsidRPr="00E35610">
        <w:t>. Engstler reported on the treatment performance of small WWTPs in Upper-Austria</w:t>
      </w:r>
      <w:r w:rsidRPr="00E35610">
        <w:fldChar w:fldCharType="begin" w:fldLock="1"/>
      </w:r>
      <w:r w:rsidR="009750E7">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9&lt;/sup&gt;","plainTextFormattedCitation":"9","previouslyFormattedCitation":"&lt;sup&gt;9&lt;/sup&gt;"},"properties":{"noteIndex":0},"schema":"https://github.com/citation-style-language/schema/raw/master/csl-citation.json"}</w:instrText>
      </w:r>
      <w:r w:rsidRPr="00E35610">
        <w:fldChar w:fldCharType="separate"/>
      </w:r>
      <w:r w:rsidR="00E13D98" w:rsidRPr="00E35610">
        <w:rPr>
          <w:noProof/>
          <w:vertAlign w:val="superscript"/>
        </w:rPr>
        <w:t>9</w:t>
      </w:r>
      <w:r w:rsidRPr="00E35610">
        <w:fldChar w:fldCharType="end"/>
      </w:r>
      <w:r w:rsidRPr="00E35610">
        <w:t xml:space="preserve">. </w:t>
      </w:r>
      <w:r w:rsidR="00284F34" w:rsidRPr="00E35610">
        <w:t xml:space="preserve">Finally </w:t>
      </w:r>
      <w:r w:rsidRPr="00E35610">
        <w:t>Sacken worked on</w:t>
      </w:r>
      <w:r w:rsidR="00284F34" w:rsidRPr="00E35610">
        <w:t xml:space="preserve"> </w:t>
      </w:r>
      <w:r w:rsidR="007378E2" w:rsidRPr="00E35610">
        <w:t>sludge treatment in</w:t>
      </w:r>
      <w:r w:rsidRPr="00E35610">
        <w:t xml:space="preserve"> Upper-Austria and could collect </w:t>
      </w:r>
      <w:r w:rsidR="007378E2" w:rsidRPr="00E35610">
        <w:t>recent</w:t>
      </w:r>
      <w:r w:rsidRPr="00E35610">
        <w:t xml:space="preserve"> data on </w:t>
      </w:r>
      <w:r w:rsidR="007378E2" w:rsidRPr="00E35610">
        <w:t>local WWTPs</w:t>
      </w:r>
      <w:r w:rsidR="007129BB" w:rsidRPr="00E35610">
        <w:fldChar w:fldCharType="begin" w:fldLock="1"/>
      </w:r>
      <w:r w:rsidR="003861A4" w:rsidRPr="00E35610">
        <w:instrText>ADDIN CSL_CITATION {"citationItems":[{"id":"ITEM-1","itemData":{"author":[{"dropping-particle":"","family":"Sacken","given":"Johannes","non-dropping-particle":"","parse-names":false,"suffix":""}],"id":"ITEM-1","issued":{"date-parts":[["2021"]]},"title":"KLÄRSCHLAMMANFALL UND -VERWERTUNG BEI DEN KOMMUNALEN KLÄRANLAGEN OBERÖSTERREICHS","type":"article-journal"},"uris":["http://www.mendeley.com/documents/?uuid=ac059c34-d40c-463d-b2e1-d3380de42de0"]}],"mendeley":{"formattedCitation":"&lt;sup&gt;31&lt;/sup&gt;","plainTextFormattedCitation":"31","previouslyFormattedCitation":"&lt;sup&gt;31&lt;/sup&gt;"},"properties":{"noteIndex":0},"schema":"https://github.com/citation-style-language/schema/raw/master/csl-citation.json"}</w:instrText>
      </w:r>
      <w:r w:rsidR="007129BB" w:rsidRPr="00E35610">
        <w:fldChar w:fldCharType="separate"/>
      </w:r>
      <w:r w:rsidR="003861A4" w:rsidRPr="00E35610">
        <w:rPr>
          <w:noProof/>
          <w:vertAlign w:val="superscript"/>
        </w:rPr>
        <w:t>31</w:t>
      </w:r>
      <w:r w:rsidR="007129BB" w:rsidRPr="00E35610">
        <w:fldChar w:fldCharType="end"/>
      </w:r>
      <w:r w:rsidRPr="00E35610">
        <w:t xml:space="preserve">. </w:t>
      </w:r>
    </w:p>
    <w:p w14:paraId="5C221CC1" w14:textId="33F969AC" w:rsidR="00B3459B" w:rsidRPr="00E35610" w:rsidRDefault="00B3459B" w:rsidP="00D47CF7">
      <w:pPr>
        <w:pStyle w:val="Heading2"/>
      </w:pPr>
      <w:r w:rsidRPr="00E35610">
        <w:t xml:space="preserve">Austrian wastewater </w:t>
      </w:r>
      <w:r w:rsidR="000871C9" w:rsidRPr="00E35610">
        <w:t>landscape</w:t>
      </w:r>
    </w:p>
    <w:p w14:paraId="65C6834E" w14:textId="4C366B43" w:rsidR="00BE61C3" w:rsidRPr="00E35610" w:rsidRDefault="00D47CF7" w:rsidP="00784D7B">
      <w:pPr>
        <w:rPr>
          <w:color w:val="FF0000"/>
        </w:rPr>
      </w:pPr>
      <w:r w:rsidRPr="00E35610">
        <w:t>Austria counts</w:t>
      </w:r>
      <w:r w:rsidR="00643736" w:rsidRPr="00E35610">
        <w:t xml:space="preserve"> 8.9 million</w:t>
      </w:r>
      <w:r w:rsidRPr="00E35610">
        <w:t xml:space="preserve"> inhabitants distributed over </w:t>
      </w:r>
      <w:proofErr w:type="gramStart"/>
      <w:r w:rsidR="001C33E1" w:rsidRPr="00E35610">
        <w:t>9</w:t>
      </w:r>
      <w:proofErr w:type="gramEnd"/>
      <w:r w:rsidR="001C33E1" w:rsidRPr="00E35610">
        <w:t xml:space="preserve"> federal states</w:t>
      </w:r>
      <w:r w:rsidR="00643736" w:rsidRPr="00E35610">
        <w:t>. The total WWTP capacity is of 21.5 Mio. P</w:t>
      </w:r>
      <w:r w:rsidR="00D152EB" w:rsidRPr="00E35610">
        <w:t>E</w:t>
      </w:r>
      <w:r w:rsidR="00D306C2" w:rsidRPr="00E35610">
        <w:t xml:space="preserve"> plus 10 Mio for </w:t>
      </w:r>
      <w:r w:rsidR="003861A4" w:rsidRPr="00E35610">
        <w:t>industry</w:t>
      </w:r>
      <w:r w:rsidR="00D306C2" w:rsidRPr="00E35610">
        <w:t xml:space="preserve"> and business</w:t>
      </w:r>
      <w:r w:rsidR="00D152EB"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D152EB" w:rsidRPr="00E35610">
        <w:fldChar w:fldCharType="separate"/>
      </w:r>
      <w:r w:rsidR="006C5BA6" w:rsidRPr="00E35610">
        <w:rPr>
          <w:noProof/>
          <w:vertAlign w:val="superscript"/>
        </w:rPr>
        <w:t>1</w:t>
      </w:r>
      <w:r w:rsidR="00D152EB" w:rsidRPr="00E35610">
        <w:fldChar w:fldCharType="end"/>
      </w:r>
      <w:r w:rsidR="00D306C2" w:rsidRPr="00E35610">
        <w:t>.</w:t>
      </w:r>
    </w:p>
    <w:p w14:paraId="148B7165" w14:textId="1DD7BAAA" w:rsidR="00D2201E" w:rsidRPr="00E35610" w:rsidRDefault="00D2201E" w:rsidP="000871C9">
      <w:r w:rsidRPr="00E35610">
        <w:t>The connection rate, calculated as the houses relying on municipal wastewater-conveying channels is a typical measure used to describe the extent of wastewater services in a given area</w:t>
      </w:r>
      <w:r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fldChar w:fldCharType="separate"/>
      </w:r>
      <w:r w:rsidR="006C5BA6" w:rsidRPr="00E35610">
        <w:rPr>
          <w:noProof/>
          <w:vertAlign w:val="superscript"/>
        </w:rPr>
        <w:t>1</w:t>
      </w:r>
      <w:r w:rsidRPr="00E35610">
        <w:fldChar w:fldCharType="end"/>
      </w:r>
      <w:r w:rsidRPr="00E35610">
        <w:t>.</w:t>
      </w:r>
      <w:r w:rsidR="00D971B8" w:rsidRPr="00E35610">
        <w:t xml:space="preserve"> </w:t>
      </w:r>
      <w:r w:rsidRPr="00E35610">
        <w:t xml:space="preserve">With 95%, Austria has one of </w:t>
      </w:r>
      <w:r w:rsidR="00D306C2" w:rsidRPr="00E35610">
        <w:t xml:space="preserve">the highest </w:t>
      </w:r>
      <w:r w:rsidRPr="00E35610">
        <w:t xml:space="preserve">connection rates </w:t>
      </w:r>
      <w:r w:rsidR="00D306C2" w:rsidRPr="00E35610">
        <w:t>in Europe.</w:t>
      </w:r>
      <w:r w:rsidR="002B2207" w:rsidRPr="00E35610">
        <w:t xml:space="preserve"> According to EUROSTAT, the Netherlands are first with 99%, followed by Germany and </w:t>
      </w:r>
      <w:r w:rsidR="00784D7B" w:rsidRPr="00E35610">
        <w:t>Great Britain</w:t>
      </w:r>
      <w:r w:rsidR="002B2207" w:rsidRPr="00E35610">
        <w:t xml:space="preserve"> with 97%</w:t>
      </w:r>
      <w:r w:rsidR="00D306C2" w:rsidRPr="00E35610">
        <w:t xml:space="preserve">. In the last 40 years </w:t>
      </w:r>
      <w:r w:rsidR="002B2207" w:rsidRPr="00E35610">
        <w:t xml:space="preserve">the Austrian connection rate almost </w:t>
      </w:r>
      <w:r w:rsidR="003861A4" w:rsidRPr="00E35610">
        <w:t>doubled</w:t>
      </w:r>
      <w:r w:rsidR="002B2207" w:rsidRPr="00E35610">
        <w:t xml:space="preserve">, following an average </w:t>
      </w:r>
      <w:r w:rsidR="003861A4" w:rsidRPr="00E35610">
        <w:t>yearly</w:t>
      </w:r>
      <w:r w:rsidR="002B2207" w:rsidRPr="00E35610">
        <w:t xml:space="preserve"> increase of 1.2 %</w:t>
      </w:r>
      <w:r w:rsidRPr="00E35610">
        <w:fldChar w:fldCharType="begin" w:fldLock="1"/>
      </w:r>
      <w:r w:rsidR="006C5BA6"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Pr="00E35610">
        <w:fldChar w:fldCharType="separate"/>
      </w:r>
      <w:r w:rsidR="006C5BA6" w:rsidRPr="00E35610">
        <w:rPr>
          <w:noProof/>
          <w:vertAlign w:val="superscript"/>
        </w:rPr>
        <w:t>1</w:t>
      </w:r>
      <w:r w:rsidRPr="00E35610">
        <w:fldChar w:fldCharType="end"/>
      </w:r>
      <w:r w:rsidR="002B2207" w:rsidRPr="00E35610">
        <w:t>.</w:t>
      </w:r>
      <w:r w:rsidR="00D306C2" w:rsidRPr="00E35610">
        <w:t xml:space="preserve"> </w:t>
      </w:r>
      <w:r w:rsidRPr="00E35610">
        <w:t xml:space="preserve">The </w:t>
      </w:r>
      <w:r w:rsidR="003861A4" w:rsidRPr="00E35610">
        <w:t>remaining</w:t>
      </w:r>
      <w:r w:rsidRPr="00E35610">
        <w:t xml:space="preserve"> 5%</w:t>
      </w:r>
      <w:r w:rsidR="004E01A4" w:rsidRPr="00E35610">
        <w:t xml:space="preserve"> of the population</w:t>
      </w:r>
      <w:r w:rsidRPr="00E35610">
        <w:t xml:space="preserve"> uses private small WWTPS or cesspools. </w:t>
      </w:r>
      <w:r w:rsidR="00D971B8" w:rsidRPr="00E35610">
        <w:t xml:space="preserve">In urban areas the connection rate is </w:t>
      </w:r>
      <w:proofErr w:type="gramStart"/>
      <w:r w:rsidR="00D971B8" w:rsidRPr="00E35610">
        <w:t>generally higher</w:t>
      </w:r>
      <w:proofErr w:type="gramEnd"/>
      <w:r w:rsidR="00D971B8" w:rsidRPr="00E35610">
        <w:t xml:space="preserve"> whereas rural areas show significantly lower values (Fig.1</w:t>
      </w:r>
      <w:r w:rsidR="00784D7B" w:rsidRPr="00E35610">
        <w:t>.)</w:t>
      </w:r>
    </w:p>
    <w:p w14:paraId="625137B8" w14:textId="07301B8B" w:rsidR="00D306C2" w:rsidRPr="00E35610" w:rsidRDefault="00D971B8" w:rsidP="00D306C2">
      <w:pPr>
        <w:ind w:left="360"/>
      </w:pPr>
      <w:r w:rsidRPr="00E35610">
        <w:rPr>
          <w:noProof/>
        </w:rPr>
        <mc:AlternateContent>
          <mc:Choice Requires="wps">
            <w:drawing>
              <wp:anchor distT="0" distB="0" distL="114300" distR="114300" simplePos="0" relativeHeight="251684864" behindDoc="0" locked="0" layoutInCell="1" allowOverlap="1" wp14:anchorId="22B0973B" wp14:editId="1CC956DB">
                <wp:simplePos x="0" y="0"/>
                <wp:positionH relativeFrom="column">
                  <wp:posOffset>-530860</wp:posOffset>
                </wp:positionH>
                <wp:positionV relativeFrom="paragraph">
                  <wp:posOffset>3315335</wp:posOffset>
                </wp:positionV>
                <wp:extent cx="711517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115175" cy="635"/>
                        </a:xfrm>
                        <a:prstGeom prst="rect">
                          <a:avLst/>
                        </a:prstGeom>
                        <a:solidFill>
                          <a:prstClr val="white"/>
                        </a:solidFill>
                        <a:ln>
                          <a:noFill/>
                        </a:ln>
                      </wps:spPr>
                      <wps:txbx>
                        <w:txbxContent>
                          <w:p w14:paraId="5C92F5AA" w14:textId="320CE75B" w:rsidR="00D971B8" w:rsidRPr="009E0951" w:rsidRDefault="00D971B8" w:rsidP="00D971B8">
                            <w:pPr>
                              <w:pStyle w:val="Caption"/>
                              <w:rPr>
                                <w:noProof/>
                              </w:rPr>
                            </w:pPr>
                            <w:r>
                              <w:t xml:space="preserve">Figure </w:t>
                            </w:r>
                            <w:r w:rsidR="00551BBE">
                              <w:fldChar w:fldCharType="begin"/>
                            </w:r>
                            <w:r w:rsidR="00551BBE">
                              <w:instrText xml:space="preserve"> SEQ Figure \* ARABIC </w:instrText>
                            </w:r>
                            <w:r w:rsidR="00551BBE">
                              <w:fldChar w:fldCharType="separate"/>
                            </w:r>
                            <w:r w:rsidR="003F2F5F">
                              <w:rPr>
                                <w:noProof/>
                              </w:rPr>
                              <w:t>1</w:t>
                            </w:r>
                            <w:r w:rsidR="00551BBE">
                              <w:rPr>
                                <w:noProof/>
                              </w:rPr>
                              <w:fldChar w:fldCharType="end"/>
                            </w:r>
                            <w:r>
                              <w:t xml:space="preserve"> Connection rate to municipal infrastructure by district according to OWAV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0973B" id="Text Box 4" o:spid="_x0000_s1029" type="#_x0000_t202" style="position:absolute;left:0;text-align:left;margin-left:-41.8pt;margin-top:261.05pt;width:560.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wP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" stroked="f">
                <v:textbox style="mso-fit-shape-to-text:t" inset="0,0,0,0">
                  <w:txbxContent>
                    <w:p w14:paraId="5C92F5AA" w14:textId="320CE75B" w:rsidR="00D971B8" w:rsidRPr="009E0951" w:rsidRDefault="00D971B8" w:rsidP="00D971B8">
                      <w:pPr>
                        <w:pStyle w:val="Caption"/>
                        <w:rPr>
                          <w:noProof/>
                        </w:rPr>
                      </w:pPr>
                      <w:r>
                        <w:t xml:space="preserve">Figure </w:t>
                      </w:r>
                      <w:r w:rsidR="00551BBE">
                        <w:fldChar w:fldCharType="begin"/>
                      </w:r>
                      <w:r w:rsidR="00551BBE">
                        <w:instrText xml:space="preserve"> SEQ Figure \* ARABIC </w:instrText>
                      </w:r>
                      <w:r w:rsidR="00551BBE">
                        <w:fldChar w:fldCharType="separate"/>
                      </w:r>
                      <w:r w:rsidR="003F2F5F">
                        <w:rPr>
                          <w:noProof/>
                        </w:rPr>
                        <w:t>1</w:t>
                      </w:r>
                      <w:r w:rsidR="00551BBE">
                        <w:rPr>
                          <w:noProof/>
                        </w:rPr>
                        <w:fldChar w:fldCharType="end"/>
                      </w:r>
                      <w:r>
                        <w:t xml:space="preserve"> Connection rate to municipal infrastructure by district according to OWAV 2020</w:t>
                      </w:r>
                    </w:p>
                  </w:txbxContent>
                </v:textbox>
                <w10:wrap type="topAndBottom"/>
              </v:shape>
            </w:pict>
          </mc:Fallback>
        </mc:AlternateContent>
      </w:r>
      <w:r w:rsidRPr="00E35610">
        <w:rPr>
          <w:noProof/>
        </w:rPr>
        <w:drawing>
          <wp:anchor distT="0" distB="0" distL="114300" distR="114300" simplePos="0" relativeHeight="251682816" behindDoc="0" locked="0" layoutInCell="1" allowOverlap="1" wp14:anchorId="5CCB0D59" wp14:editId="29539090">
            <wp:simplePos x="0" y="0"/>
            <wp:positionH relativeFrom="margin">
              <wp:posOffset>-791845</wp:posOffset>
            </wp:positionH>
            <wp:positionV relativeFrom="paragraph">
              <wp:posOffset>338455</wp:posOffset>
            </wp:positionV>
            <wp:extent cx="7115175" cy="3390882"/>
            <wp:effectExtent l="0" t="0" r="0" b="635"/>
            <wp:wrapTopAndBottom/>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7115175" cy="3390882"/>
                    </a:xfrm>
                    <a:prstGeom prst="rect">
                      <a:avLst/>
                    </a:prstGeom>
                  </pic:spPr>
                </pic:pic>
              </a:graphicData>
            </a:graphic>
            <wp14:sizeRelH relativeFrom="page">
              <wp14:pctWidth>0</wp14:pctWidth>
            </wp14:sizeRelH>
            <wp14:sizeRelV relativeFrom="page">
              <wp14:pctHeight>0</wp14:pctHeight>
            </wp14:sizeRelV>
          </wp:anchor>
        </w:drawing>
      </w:r>
    </w:p>
    <w:p w14:paraId="0BB391CA" w14:textId="3A10E2CE" w:rsidR="00D2201E" w:rsidRPr="00E35610" w:rsidRDefault="00D2201E" w:rsidP="000871C9"/>
    <w:p w14:paraId="11FD6574" w14:textId="4D8C59EB" w:rsidR="00893A43" w:rsidRPr="00E35610" w:rsidRDefault="004C0B86" w:rsidP="000871C9">
      <w:r w:rsidRPr="00E35610">
        <w:t>The Austrian wastewater</w:t>
      </w:r>
      <w:r w:rsidR="00893A43" w:rsidRPr="00E35610">
        <w:t xml:space="preserve"> review 2020</w:t>
      </w:r>
      <w:r w:rsidRPr="00E35610">
        <w:t xml:space="preserve"> counts 17.500 WWTPs with direct discharge</w:t>
      </w:r>
      <w:r w:rsidR="00893A43" w:rsidRPr="00E35610">
        <w:t xml:space="preserve"> into water bodies. They </w:t>
      </w:r>
      <w:proofErr w:type="gramStart"/>
      <w:r w:rsidR="00893A43" w:rsidRPr="00E35610">
        <w:t xml:space="preserve">are </w:t>
      </w:r>
      <w:r w:rsidRPr="00E35610">
        <w:t>categorize</w:t>
      </w:r>
      <w:r w:rsidR="00893A43" w:rsidRPr="00E35610">
        <w:t>d</w:t>
      </w:r>
      <w:proofErr w:type="gramEnd"/>
      <w:r w:rsidR="00893A43" w:rsidRPr="00E35610">
        <w:t xml:space="preserve"> into </w:t>
      </w:r>
      <w:r w:rsidRPr="00E35610">
        <w:t xml:space="preserve">WWTPs under &lt;50PE, WWTPs addressed by the WED categories and industrial WWTPS. </w:t>
      </w:r>
      <w:r w:rsidR="00893A43" w:rsidRPr="00E35610">
        <w:t xml:space="preserve">The review cites Langergraber 2018, stating that there are 27.450 small WWTPs if exclusively mechanical WWTPs are </w:t>
      </w:r>
      <w:r w:rsidR="00BB0CB8" w:rsidRPr="00E35610">
        <w:t>also counted</w:t>
      </w:r>
      <w:r w:rsidR="003E215C" w:rsidRPr="00E35610">
        <w:fldChar w:fldCharType="begin" w:fldLock="1"/>
      </w:r>
      <w:r w:rsidR="00AE1DC4"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3E215C" w:rsidRPr="00E35610">
        <w:fldChar w:fldCharType="separate"/>
      </w:r>
      <w:r w:rsidR="003E215C" w:rsidRPr="00E35610">
        <w:rPr>
          <w:noProof/>
          <w:vertAlign w:val="superscript"/>
        </w:rPr>
        <w:t>1</w:t>
      </w:r>
      <w:r w:rsidR="003E215C" w:rsidRPr="00E35610">
        <w:fldChar w:fldCharType="end"/>
      </w:r>
      <w:r w:rsidR="00893A43" w:rsidRPr="00E35610">
        <w:t xml:space="preserve">.  </w:t>
      </w:r>
    </w:p>
    <w:p w14:paraId="66DCB68B" w14:textId="69F9499D" w:rsidR="00D2201E" w:rsidRPr="00E35610" w:rsidRDefault="00784D7B" w:rsidP="00AD0D4A">
      <w:proofErr w:type="gramStart"/>
      <w:r w:rsidRPr="00E35610">
        <w:t>Generally,</w:t>
      </w:r>
      <w:r w:rsidR="00893A43" w:rsidRPr="00E35610">
        <w:t xml:space="preserve"> the</w:t>
      </w:r>
      <w:proofErr w:type="gramEnd"/>
      <w:r w:rsidR="00893A43" w:rsidRPr="00E35610">
        <w:t xml:space="preserve"> smaller the design size, the larger the number of plants and the smaller the contribution to total capacity. </w:t>
      </w:r>
      <w:r w:rsidR="00E82643" w:rsidRPr="00E35610">
        <w:t xml:space="preserve">According to the 2020 </w:t>
      </w:r>
      <w:r w:rsidR="003861A4" w:rsidRPr="00E35610">
        <w:t>Austrian</w:t>
      </w:r>
      <w:r w:rsidR="00E82643" w:rsidRPr="00E35610">
        <w:t xml:space="preserve"> Wastewater overview there</w:t>
      </w:r>
      <w:r w:rsidR="00BB0CB8" w:rsidRPr="00E35610">
        <w:t xml:space="preserve"> were</w:t>
      </w:r>
      <w:r w:rsidR="00E82643" w:rsidRPr="00E35610">
        <w:t xml:space="preserve"> 15.554 WWTPs smaller than 50PE, accounting for </w:t>
      </w:r>
      <w:r w:rsidR="00D152EB" w:rsidRPr="00E35610">
        <w:t>less than 1</w:t>
      </w:r>
      <w:r w:rsidR="00E82643" w:rsidRPr="00E35610">
        <w:t>% of the total PE capacity</w:t>
      </w:r>
      <w:r w:rsidR="00AD0D4A" w:rsidRPr="00E35610">
        <w:t xml:space="preserve"> and</w:t>
      </w:r>
      <w:r w:rsidR="00E82643" w:rsidRPr="00E35610">
        <w:t xml:space="preserve"> 1040 WWTPs &gt;50PE and &lt;500PE account</w:t>
      </w:r>
      <w:r w:rsidR="00AD0D4A" w:rsidRPr="00E35610">
        <w:t>ing</w:t>
      </w:r>
      <w:r w:rsidR="00E82643" w:rsidRPr="00E35610">
        <w:t xml:space="preserve"> </w:t>
      </w:r>
      <w:r w:rsidRPr="00E35610">
        <w:t xml:space="preserve">for </w:t>
      </w:r>
      <w:r w:rsidR="00AD0D4A" w:rsidRPr="00E35610">
        <w:t>0.8</w:t>
      </w:r>
      <w:r w:rsidR="00E82643" w:rsidRPr="00E35610">
        <w:t>% of total capacity</w:t>
      </w:r>
      <w:r w:rsidR="00E15B74" w:rsidRPr="00E35610">
        <w:t xml:space="preserve">. </w:t>
      </w:r>
    </w:p>
    <w:p w14:paraId="69559E73" w14:textId="206F1C2F" w:rsidR="00BB0CB8" w:rsidRPr="00E35610" w:rsidRDefault="00BB0CB8" w:rsidP="00BB0CB8">
      <w:pPr>
        <w:pStyle w:val="Caption"/>
        <w:keepNext/>
      </w:pPr>
      <w:r w:rsidRPr="00E35610">
        <w:t xml:space="preserve">Table </w:t>
      </w:r>
      <w:r w:rsidR="00551BBE">
        <w:fldChar w:fldCharType="begin"/>
      </w:r>
      <w:r w:rsidR="00551BBE">
        <w:instrText xml:space="preserve"> SEQ Table \* ARABIC </w:instrText>
      </w:r>
      <w:r w:rsidR="00551BBE">
        <w:fldChar w:fldCharType="separate"/>
      </w:r>
      <w:r w:rsidRPr="00E35610">
        <w:rPr>
          <w:noProof/>
        </w:rPr>
        <w:t>2</w:t>
      </w:r>
      <w:r w:rsidR="00551BBE">
        <w:rPr>
          <w:noProof/>
        </w:rPr>
        <w:fldChar w:fldCharType="end"/>
      </w:r>
      <w:r w:rsidRPr="00E35610">
        <w:t xml:space="preserve"> Austrian treatment capacity by design size (OWAV)</w:t>
      </w:r>
    </w:p>
    <w:tbl>
      <w:tblPr>
        <w:tblW w:w="7663" w:type="dxa"/>
        <w:tblLook w:val="04A0" w:firstRow="1" w:lastRow="0" w:firstColumn="1" w:lastColumn="0" w:noHBand="0" w:noVBand="1"/>
      </w:tblPr>
      <w:tblGrid>
        <w:gridCol w:w="1620"/>
        <w:gridCol w:w="1880"/>
        <w:gridCol w:w="1480"/>
        <w:gridCol w:w="1045"/>
        <w:gridCol w:w="1638"/>
      </w:tblGrid>
      <w:tr w:rsidR="009F324B" w:rsidRPr="00E35610" w14:paraId="4304E5F7"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4472C4" w:fill="4472C4"/>
            <w:noWrap/>
            <w:vAlign w:val="bottom"/>
            <w:hideMark/>
          </w:tcPr>
          <w:p w14:paraId="123836C1"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category</w:t>
            </w:r>
          </w:p>
        </w:tc>
        <w:tc>
          <w:tcPr>
            <w:tcW w:w="1880" w:type="dxa"/>
            <w:tcBorders>
              <w:top w:val="single" w:sz="4" w:space="0" w:color="8EA9DB"/>
              <w:left w:val="nil"/>
              <w:bottom w:val="single" w:sz="4" w:space="0" w:color="8EA9DB"/>
              <w:right w:val="nil"/>
            </w:tcBorders>
            <w:shd w:val="clear" w:color="4472C4" w:fill="4472C4"/>
            <w:noWrap/>
            <w:vAlign w:val="bottom"/>
            <w:hideMark/>
          </w:tcPr>
          <w:p w14:paraId="11993640"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nr. of WWTPs</w:t>
            </w:r>
          </w:p>
        </w:tc>
        <w:tc>
          <w:tcPr>
            <w:tcW w:w="1480" w:type="dxa"/>
            <w:tcBorders>
              <w:top w:val="single" w:sz="4" w:space="0" w:color="8EA9DB"/>
              <w:left w:val="nil"/>
              <w:bottom w:val="single" w:sz="4" w:space="0" w:color="8EA9DB"/>
              <w:right w:val="nil"/>
            </w:tcBorders>
            <w:shd w:val="clear" w:color="4472C4" w:fill="4472C4"/>
            <w:noWrap/>
            <w:vAlign w:val="bottom"/>
            <w:hideMark/>
          </w:tcPr>
          <w:p w14:paraId="3DC2E834"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 xml:space="preserve">% </w:t>
            </w:r>
            <w:proofErr w:type="gramStart"/>
            <w:r w:rsidRPr="00E35610">
              <w:rPr>
                <w:rFonts w:ascii="Calibri" w:eastAsia="Times New Roman" w:hAnsi="Calibri" w:cs="Calibri"/>
                <w:b/>
                <w:bCs/>
                <w:color w:val="FFFFFF"/>
              </w:rPr>
              <w:t>of</w:t>
            </w:r>
            <w:proofErr w:type="gramEnd"/>
            <w:r w:rsidRPr="00E35610">
              <w:rPr>
                <w:rFonts w:ascii="Calibri" w:eastAsia="Times New Roman" w:hAnsi="Calibri" w:cs="Calibri"/>
                <w:b/>
                <w:bCs/>
                <w:color w:val="FFFFFF"/>
              </w:rPr>
              <w:t xml:space="preserve"> total</w:t>
            </w:r>
          </w:p>
        </w:tc>
        <w:tc>
          <w:tcPr>
            <w:tcW w:w="1045" w:type="dxa"/>
            <w:tcBorders>
              <w:top w:val="single" w:sz="4" w:space="0" w:color="8EA9DB"/>
              <w:left w:val="nil"/>
              <w:bottom w:val="single" w:sz="4" w:space="0" w:color="8EA9DB"/>
              <w:right w:val="nil"/>
            </w:tcBorders>
            <w:shd w:val="clear" w:color="4472C4" w:fill="4472C4"/>
            <w:noWrap/>
            <w:vAlign w:val="bottom"/>
            <w:hideMark/>
          </w:tcPr>
          <w:p w14:paraId="7952DA25" w14:textId="78479AC1"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PE</w:t>
            </w:r>
            <w:r w:rsidR="00BB0CB8" w:rsidRPr="00E35610">
              <w:rPr>
                <w:rFonts w:ascii="Calibri" w:eastAsia="Times New Roman" w:hAnsi="Calibri" w:cs="Calibri"/>
                <w:b/>
                <w:bCs/>
                <w:color w:val="FFFFFF"/>
              </w:rPr>
              <w:t xml:space="preserve"> (Mio)</w:t>
            </w:r>
          </w:p>
        </w:tc>
        <w:tc>
          <w:tcPr>
            <w:tcW w:w="1638" w:type="dxa"/>
            <w:tcBorders>
              <w:top w:val="single" w:sz="4" w:space="0" w:color="8EA9DB"/>
              <w:left w:val="nil"/>
              <w:bottom w:val="single" w:sz="4" w:space="0" w:color="8EA9DB"/>
              <w:right w:val="single" w:sz="4" w:space="0" w:color="8EA9DB"/>
            </w:tcBorders>
            <w:shd w:val="clear" w:color="4472C4" w:fill="4472C4"/>
            <w:noWrap/>
            <w:vAlign w:val="bottom"/>
            <w:hideMark/>
          </w:tcPr>
          <w:p w14:paraId="7A87B3AD"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 xml:space="preserve">% </w:t>
            </w:r>
            <w:proofErr w:type="gramStart"/>
            <w:r w:rsidRPr="00E35610">
              <w:rPr>
                <w:rFonts w:ascii="Calibri" w:eastAsia="Times New Roman" w:hAnsi="Calibri" w:cs="Calibri"/>
                <w:b/>
                <w:bCs/>
                <w:color w:val="FFFFFF"/>
              </w:rPr>
              <w:t>of</w:t>
            </w:r>
            <w:proofErr w:type="gramEnd"/>
            <w:r w:rsidRPr="00E35610">
              <w:rPr>
                <w:rFonts w:ascii="Calibri" w:eastAsia="Times New Roman" w:hAnsi="Calibri" w:cs="Calibri"/>
                <w:b/>
                <w:bCs/>
                <w:color w:val="FFFFFF"/>
              </w:rPr>
              <w:t xml:space="preserve"> total PE</w:t>
            </w:r>
          </w:p>
        </w:tc>
      </w:tr>
      <w:tr w:rsidR="009F324B" w:rsidRPr="00E35610" w14:paraId="37C9FD46"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2DF700C9"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lt;50</w:t>
            </w:r>
          </w:p>
        </w:tc>
        <w:tc>
          <w:tcPr>
            <w:tcW w:w="1880" w:type="dxa"/>
            <w:tcBorders>
              <w:top w:val="single" w:sz="4" w:space="0" w:color="8EA9DB"/>
              <w:left w:val="nil"/>
              <w:bottom w:val="single" w:sz="4" w:space="0" w:color="8EA9DB"/>
              <w:right w:val="nil"/>
            </w:tcBorders>
            <w:shd w:val="clear" w:color="D9E1F2" w:fill="D9E1F2"/>
            <w:noWrap/>
            <w:vAlign w:val="bottom"/>
            <w:hideMark/>
          </w:tcPr>
          <w:p w14:paraId="77E5E081"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5554</w:t>
            </w:r>
          </w:p>
        </w:tc>
        <w:tc>
          <w:tcPr>
            <w:tcW w:w="1480" w:type="dxa"/>
            <w:tcBorders>
              <w:top w:val="single" w:sz="4" w:space="0" w:color="8EA9DB"/>
              <w:left w:val="nil"/>
              <w:bottom w:val="single" w:sz="4" w:space="0" w:color="8EA9DB"/>
              <w:right w:val="nil"/>
            </w:tcBorders>
            <w:shd w:val="clear" w:color="D9E1F2" w:fill="D9E1F2"/>
            <w:noWrap/>
            <w:vAlign w:val="bottom"/>
            <w:hideMark/>
          </w:tcPr>
          <w:p w14:paraId="48E2ABA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88.98</w:t>
            </w:r>
          </w:p>
        </w:tc>
        <w:tc>
          <w:tcPr>
            <w:tcW w:w="1045" w:type="dxa"/>
            <w:tcBorders>
              <w:top w:val="single" w:sz="4" w:space="0" w:color="8EA9DB"/>
              <w:left w:val="nil"/>
              <w:bottom w:val="single" w:sz="4" w:space="0" w:color="8EA9DB"/>
              <w:right w:val="nil"/>
            </w:tcBorders>
            <w:shd w:val="clear" w:color="D9E1F2" w:fill="D9E1F2"/>
            <w:noWrap/>
            <w:vAlign w:val="bottom"/>
            <w:hideMark/>
          </w:tcPr>
          <w:p w14:paraId="3ADEEF3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1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158C05DF"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74</w:t>
            </w:r>
          </w:p>
        </w:tc>
      </w:tr>
      <w:tr w:rsidR="009F324B" w:rsidRPr="00E35610" w14:paraId="2FFC17E0"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5B064849"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lt;500 PE</w:t>
            </w:r>
          </w:p>
        </w:tc>
        <w:tc>
          <w:tcPr>
            <w:tcW w:w="1880" w:type="dxa"/>
            <w:tcBorders>
              <w:top w:val="single" w:sz="4" w:space="0" w:color="8EA9DB"/>
              <w:left w:val="nil"/>
              <w:bottom w:val="single" w:sz="4" w:space="0" w:color="8EA9DB"/>
              <w:right w:val="nil"/>
            </w:tcBorders>
            <w:shd w:val="clear" w:color="auto" w:fill="auto"/>
            <w:noWrap/>
            <w:vAlign w:val="bottom"/>
            <w:hideMark/>
          </w:tcPr>
          <w:p w14:paraId="1B0FFAE7"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040</w:t>
            </w:r>
          </w:p>
        </w:tc>
        <w:tc>
          <w:tcPr>
            <w:tcW w:w="1480" w:type="dxa"/>
            <w:tcBorders>
              <w:top w:val="single" w:sz="4" w:space="0" w:color="8EA9DB"/>
              <w:left w:val="nil"/>
              <w:bottom w:val="single" w:sz="4" w:space="0" w:color="8EA9DB"/>
              <w:right w:val="nil"/>
            </w:tcBorders>
            <w:shd w:val="clear" w:color="auto" w:fill="auto"/>
            <w:noWrap/>
            <w:vAlign w:val="bottom"/>
            <w:hideMark/>
          </w:tcPr>
          <w:p w14:paraId="4F19365A"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95</w:t>
            </w:r>
          </w:p>
        </w:tc>
        <w:tc>
          <w:tcPr>
            <w:tcW w:w="1045" w:type="dxa"/>
            <w:tcBorders>
              <w:top w:val="single" w:sz="4" w:space="0" w:color="8EA9DB"/>
              <w:left w:val="nil"/>
              <w:bottom w:val="single" w:sz="4" w:space="0" w:color="8EA9DB"/>
              <w:right w:val="nil"/>
            </w:tcBorders>
            <w:shd w:val="clear" w:color="auto" w:fill="auto"/>
            <w:noWrap/>
            <w:vAlign w:val="bottom"/>
            <w:hideMark/>
          </w:tcPr>
          <w:p w14:paraId="1546EAA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18</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5CA48E83"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83</w:t>
            </w:r>
          </w:p>
        </w:tc>
      </w:tr>
      <w:tr w:rsidR="009F324B" w:rsidRPr="00E35610" w14:paraId="3C04F979"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752CAF82"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lt;5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4E5604D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05</w:t>
            </w:r>
          </w:p>
        </w:tc>
        <w:tc>
          <w:tcPr>
            <w:tcW w:w="1480" w:type="dxa"/>
            <w:tcBorders>
              <w:top w:val="single" w:sz="4" w:space="0" w:color="8EA9DB"/>
              <w:left w:val="nil"/>
              <w:bottom w:val="single" w:sz="4" w:space="0" w:color="8EA9DB"/>
              <w:right w:val="nil"/>
            </w:tcBorders>
            <w:shd w:val="clear" w:color="D9E1F2" w:fill="D9E1F2"/>
            <w:noWrap/>
            <w:vAlign w:val="bottom"/>
            <w:hideMark/>
          </w:tcPr>
          <w:p w14:paraId="55047443"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89</w:t>
            </w:r>
          </w:p>
        </w:tc>
        <w:tc>
          <w:tcPr>
            <w:tcW w:w="1045" w:type="dxa"/>
            <w:tcBorders>
              <w:top w:val="single" w:sz="4" w:space="0" w:color="8EA9DB"/>
              <w:left w:val="nil"/>
              <w:bottom w:val="single" w:sz="4" w:space="0" w:color="8EA9DB"/>
              <w:right w:val="nil"/>
            </w:tcBorders>
            <w:shd w:val="clear" w:color="D9E1F2" w:fill="D9E1F2"/>
            <w:noWrap/>
            <w:vAlign w:val="bottom"/>
            <w:hideMark/>
          </w:tcPr>
          <w:p w14:paraId="26ED051C"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13</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6DE9C3AF"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5.22</w:t>
            </w:r>
          </w:p>
        </w:tc>
      </w:tr>
      <w:tr w:rsidR="009F324B" w:rsidRPr="00E35610" w14:paraId="6B20EBA4"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25E37C30"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0-&lt;50000 PE</w:t>
            </w:r>
          </w:p>
        </w:tc>
        <w:tc>
          <w:tcPr>
            <w:tcW w:w="1880" w:type="dxa"/>
            <w:tcBorders>
              <w:top w:val="single" w:sz="4" w:space="0" w:color="8EA9DB"/>
              <w:left w:val="nil"/>
              <w:bottom w:val="single" w:sz="4" w:space="0" w:color="8EA9DB"/>
              <w:right w:val="nil"/>
            </w:tcBorders>
            <w:shd w:val="clear" w:color="auto" w:fill="auto"/>
            <w:noWrap/>
            <w:vAlign w:val="bottom"/>
            <w:hideMark/>
          </w:tcPr>
          <w:p w14:paraId="2320002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316</w:t>
            </w:r>
          </w:p>
        </w:tc>
        <w:tc>
          <w:tcPr>
            <w:tcW w:w="1480" w:type="dxa"/>
            <w:tcBorders>
              <w:top w:val="single" w:sz="4" w:space="0" w:color="8EA9DB"/>
              <w:left w:val="nil"/>
              <w:bottom w:val="single" w:sz="4" w:space="0" w:color="8EA9DB"/>
              <w:right w:val="nil"/>
            </w:tcBorders>
            <w:shd w:val="clear" w:color="auto" w:fill="auto"/>
            <w:noWrap/>
            <w:vAlign w:val="bottom"/>
            <w:hideMark/>
          </w:tcPr>
          <w:p w14:paraId="1DB1986E"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81</w:t>
            </w:r>
          </w:p>
        </w:tc>
        <w:tc>
          <w:tcPr>
            <w:tcW w:w="1045" w:type="dxa"/>
            <w:tcBorders>
              <w:top w:val="single" w:sz="4" w:space="0" w:color="8EA9DB"/>
              <w:left w:val="nil"/>
              <w:bottom w:val="single" w:sz="4" w:space="0" w:color="8EA9DB"/>
              <w:right w:val="nil"/>
            </w:tcBorders>
            <w:shd w:val="clear" w:color="auto" w:fill="auto"/>
            <w:noWrap/>
            <w:vAlign w:val="bottom"/>
            <w:hideMark/>
          </w:tcPr>
          <w:p w14:paraId="41316E6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1</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20655956"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8.20</w:t>
            </w:r>
          </w:p>
        </w:tc>
      </w:tr>
      <w:tr w:rsidR="009F324B" w:rsidRPr="00E35610" w14:paraId="03B3A46F"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68FCE3A5"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gt;50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48B60E87"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6</w:t>
            </w:r>
          </w:p>
        </w:tc>
        <w:tc>
          <w:tcPr>
            <w:tcW w:w="1480" w:type="dxa"/>
            <w:tcBorders>
              <w:top w:val="single" w:sz="4" w:space="0" w:color="8EA9DB"/>
              <w:left w:val="nil"/>
              <w:bottom w:val="single" w:sz="4" w:space="0" w:color="8EA9DB"/>
              <w:right w:val="nil"/>
            </w:tcBorders>
            <w:shd w:val="clear" w:color="D9E1F2" w:fill="D9E1F2"/>
            <w:noWrap/>
            <w:vAlign w:val="bottom"/>
            <w:hideMark/>
          </w:tcPr>
          <w:p w14:paraId="0B5825DE"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0.38</w:t>
            </w:r>
          </w:p>
        </w:tc>
        <w:tc>
          <w:tcPr>
            <w:tcW w:w="1045" w:type="dxa"/>
            <w:tcBorders>
              <w:top w:val="single" w:sz="4" w:space="0" w:color="8EA9DB"/>
              <w:left w:val="nil"/>
              <w:bottom w:val="single" w:sz="4" w:space="0" w:color="8EA9DB"/>
              <w:right w:val="nil"/>
            </w:tcBorders>
            <w:shd w:val="clear" w:color="D9E1F2" w:fill="D9E1F2"/>
            <w:noWrap/>
            <w:vAlign w:val="bottom"/>
            <w:hideMark/>
          </w:tcPr>
          <w:p w14:paraId="4FB15A7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4.0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61E75BA5"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65.00</w:t>
            </w:r>
          </w:p>
        </w:tc>
      </w:tr>
      <w:tr w:rsidR="009F324B" w:rsidRPr="00E35610" w14:paraId="0250F12E" w14:textId="77777777" w:rsidTr="00BB0CB8">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1DB7E17C"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total</w:t>
            </w:r>
          </w:p>
        </w:tc>
        <w:tc>
          <w:tcPr>
            <w:tcW w:w="1880" w:type="dxa"/>
            <w:tcBorders>
              <w:top w:val="single" w:sz="4" w:space="0" w:color="8EA9DB"/>
              <w:left w:val="nil"/>
              <w:bottom w:val="single" w:sz="4" w:space="0" w:color="8EA9DB"/>
              <w:right w:val="nil"/>
            </w:tcBorders>
            <w:shd w:val="clear" w:color="auto" w:fill="auto"/>
            <w:noWrap/>
            <w:vAlign w:val="bottom"/>
            <w:hideMark/>
          </w:tcPr>
          <w:p w14:paraId="32521D80"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17481</w:t>
            </w:r>
          </w:p>
        </w:tc>
        <w:tc>
          <w:tcPr>
            <w:tcW w:w="1480" w:type="dxa"/>
            <w:tcBorders>
              <w:top w:val="single" w:sz="4" w:space="0" w:color="8EA9DB"/>
              <w:left w:val="nil"/>
              <w:bottom w:val="single" w:sz="4" w:space="0" w:color="8EA9DB"/>
              <w:right w:val="nil"/>
            </w:tcBorders>
            <w:shd w:val="clear" w:color="auto" w:fill="auto"/>
            <w:noWrap/>
            <w:vAlign w:val="bottom"/>
            <w:hideMark/>
          </w:tcPr>
          <w:p w14:paraId="13428DF8" w14:textId="77777777" w:rsidR="009F324B" w:rsidRPr="00E35610" w:rsidRDefault="009F324B" w:rsidP="009F324B">
            <w:pPr>
              <w:spacing w:after="0"/>
              <w:jc w:val="center"/>
              <w:rPr>
                <w:rFonts w:ascii="Calibri" w:eastAsia="Times New Roman" w:hAnsi="Calibri" w:cs="Calibri"/>
                <w:color w:val="000000"/>
              </w:rPr>
            </w:pPr>
          </w:p>
        </w:tc>
        <w:tc>
          <w:tcPr>
            <w:tcW w:w="1045" w:type="dxa"/>
            <w:tcBorders>
              <w:top w:val="single" w:sz="4" w:space="0" w:color="8EA9DB"/>
              <w:left w:val="nil"/>
              <w:bottom w:val="single" w:sz="4" w:space="0" w:color="8EA9DB"/>
              <w:right w:val="nil"/>
            </w:tcBorders>
            <w:shd w:val="clear" w:color="auto" w:fill="auto"/>
            <w:noWrap/>
            <w:vAlign w:val="bottom"/>
            <w:hideMark/>
          </w:tcPr>
          <w:p w14:paraId="7B4D2E18" w14:textId="77777777" w:rsidR="009F324B" w:rsidRPr="00E35610" w:rsidRDefault="009F324B" w:rsidP="009F324B">
            <w:pPr>
              <w:spacing w:after="0"/>
              <w:jc w:val="center"/>
              <w:rPr>
                <w:rFonts w:ascii="Calibri" w:eastAsia="Times New Roman" w:hAnsi="Calibri" w:cs="Calibri"/>
                <w:color w:val="000000"/>
              </w:rPr>
            </w:pPr>
            <w:r w:rsidRPr="00E35610">
              <w:rPr>
                <w:rFonts w:ascii="Calibri" w:eastAsia="Times New Roman" w:hAnsi="Calibri" w:cs="Calibri"/>
                <w:color w:val="000000"/>
              </w:rPr>
              <w:t>21.63</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5AEE481A" w14:textId="77777777" w:rsidR="009F324B" w:rsidRPr="00E35610" w:rsidRDefault="009F324B" w:rsidP="009F324B">
            <w:pPr>
              <w:spacing w:after="0"/>
              <w:jc w:val="center"/>
              <w:rPr>
                <w:rFonts w:ascii="Calibri" w:eastAsia="Times New Roman" w:hAnsi="Calibri" w:cs="Calibri"/>
                <w:color w:val="000000"/>
              </w:rPr>
            </w:pPr>
          </w:p>
        </w:tc>
      </w:tr>
    </w:tbl>
    <w:p w14:paraId="1C569388" w14:textId="40669788" w:rsidR="00D2201E" w:rsidRPr="00E35610" w:rsidRDefault="00D2201E" w:rsidP="00AD0D4A"/>
    <w:p w14:paraId="23A83C9D" w14:textId="6A8309D6" w:rsidR="00016C73" w:rsidRPr="00E35610" w:rsidRDefault="00016C73" w:rsidP="000871C9">
      <w:r w:rsidRPr="00E35610">
        <w:t xml:space="preserve">Fig 2 shows the geographic distribution of the small WWTPs counted by the Austrian wastewater overview. The comparison with Fig 1 </w:t>
      </w:r>
      <w:r w:rsidR="003861A4" w:rsidRPr="00E35610">
        <w:t>clearly</w:t>
      </w:r>
      <w:r w:rsidRPr="00E35610">
        <w:t xml:space="preserve"> shows that the</w:t>
      </w:r>
      <w:r w:rsidR="00BB0CB8" w:rsidRPr="00E35610">
        <w:t>ir</w:t>
      </w:r>
      <w:r w:rsidRPr="00E35610">
        <w:t xml:space="preserve"> number is higher where the connection rate is lower. </w:t>
      </w:r>
    </w:p>
    <w:p w14:paraId="6B71CF3B" w14:textId="77777777" w:rsidR="00CA752C" w:rsidRPr="00E35610" w:rsidRDefault="00CA752C" w:rsidP="00643736">
      <w:pPr>
        <w:ind w:left="360"/>
        <w:rPr>
          <w:noProof/>
        </w:rPr>
      </w:pPr>
    </w:p>
    <w:p w14:paraId="530C2A89" w14:textId="77777777" w:rsidR="00016C73" w:rsidRPr="00E35610" w:rsidRDefault="00CA752C" w:rsidP="00016C73">
      <w:pPr>
        <w:keepNext/>
        <w:ind w:left="360"/>
      </w:pPr>
      <w:r w:rsidRPr="00E35610">
        <w:rPr>
          <w:noProof/>
        </w:rPr>
        <w:drawing>
          <wp:inline distT="0" distB="0" distL="0" distR="0" wp14:anchorId="082C2FA5" wp14:editId="5E59A1D1">
            <wp:extent cx="5760720" cy="2854325"/>
            <wp:effectExtent l="0" t="0" r="0" b="3175"/>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720" cy="2854325"/>
                    </a:xfrm>
                    <a:prstGeom prst="rect">
                      <a:avLst/>
                    </a:prstGeom>
                  </pic:spPr>
                </pic:pic>
              </a:graphicData>
            </a:graphic>
          </wp:inline>
        </w:drawing>
      </w:r>
    </w:p>
    <w:p w14:paraId="1042A39B" w14:textId="01B72884" w:rsidR="00CA752C" w:rsidRPr="00E35610" w:rsidRDefault="00016C73" w:rsidP="00016C73">
      <w:pPr>
        <w:pStyle w:val="Caption"/>
      </w:pPr>
      <w:r w:rsidRPr="00E35610">
        <w:t xml:space="preserve">Figure </w:t>
      </w:r>
      <w:r w:rsidR="00551BBE">
        <w:fldChar w:fldCharType="begin"/>
      </w:r>
      <w:r w:rsidR="00551BBE">
        <w:instrText xml:space="preserve"> SEQ Figure \* ARABIC </w:instrText>
      </w:r>
      <w:r w:rsidR="00551BBE">
        <w:fldChar w:fldCharType="separate"/>
      </w:r>
      <w:r w:rsidR="003F2F5F">
        <w:rPr>
          <w:noProof/>
        </w:rPr>
        <w:t>2</w:t>
      </w:r>
      <w:r w:rsidR="00551BBE">
        <w:rPr>
          <w:noProof/>
        </w:rPr>
        <w:fldChar w:fldCharType="end"/>
      </w:r>
      <w:r w:rsidRPr="00E35610">
        <w:t xml:space="preserve"> number of WWTPs &lt;50PE per 1000 inhabitants by municipality</w:t>
      </w:r>
    </w:p>
    <w:p w14:paraId="475BABDA" w14:textId="694BF387" w:rsidR="00016C73" w:rsidRPr="00E35610" w:rsidRDefault="00784D7B" w:rsidP="000871C9">
      <w:r w:rsidRPr="00E35610">
        <w:t>Furthermore,</w:t>
      </w:r>
      <w:r w:rsidR="00016C73" w:rsidRPr="00E35610">
        <w:t xml:space="preserve"> it is interesting to observe the projected population change for Austria (Fig.3). As usual the highest increase </w:t>
      </w:r>
      <w:proofErr w:type="gramStart"/>
      <w:r w:rsidR="00016C73" w:rsidRPr="00E35610">
        <w:t xml:space="preserve">is </w:t>
      </w:r>
      <w:r w:rsidR="003861A4" w:rsidRPr="00E35610">
        <w:t>foreseen</w:t>
      </w:r>
      <w:proofErr w:type="gramEnd"/>
      <w:r w:rsidR="00016C73" w:rsidRPr="00E35610">
        <w:t xml:space="preserve"> </w:t>
      </w:r>
      <w:r w:rsidR="004E01A4" w:rsidRPr="00E35610">
        <w:t>in</w:t>
      </w:r>
      <w:r w:rsidR="00016C73" w:rsidRPr="00E35610">
        <w:t xml:space="preserve"> urban areas, meaning that </w:t>
      </w:r>
      <w:r w:rsidR="00333257" w:rsidRPr="00E35610">
        <w:t xml:space="preserve">especially centralized systems will have to cope with more users in the next years. </w:t>
      </w:r>
    </w:p>
    <w:p w14:paraId="456749A1" w14:textId="77777777" w:rsidR="00333257" w:rsidRPr="00E35610" w:rsidRDefault="00333257" w:rsidP="00333257">
      <w:pPr>
        <w:pStyle w:val="ListParagraph"/>
        <w:ind w:left="360"/>
        <w:jc w:val="both"/>
        <w:rPr>
          <w:color w:val="FF0000"/>
        </w:rPr>
      </w:pPr>
      <w:r w:rsidRPr="00E35610">
        <w:rPr>
          <w:noProof/>
        </w:rPr>
        <w:lastRenderedPageBreak/>
        <mc:AlternateContent>
          <mc:Choice Requires="wps">
            <w:drawing>
              <wp:anchor distT="0" distB="0" distL="114300" distR="114300" simplePos="0" relativeHeight="251687936" behindDoc="0" locked="0" layoutInCell="1" allowOverlap="1" wp14:anchorId="0BE30A85" wp14:editId="2EAA78C4">
                <wp:simplePos x="0" y="0"/>
                <wp:positionH relativeFrom="margin">
                  <wp:align>right</wp:align>
                </wp:positionH>
                <wp:positionV relativeFrom="paragraph">
                  <wp:posOffset>2997835</wp:posOffset>
                </wp:positionV>
                <wp:extent cx="6094095" cy="635"/>
                <wp:effectExtent l="0" t="0" r="1905" b="0"/>
                <wp:wrapTopAndBottom/>
                <wp:docPr id="31" name="Text Box 31"/>
                <wp:cNvGraphicFramePr/>
                <a:graphic xmlns:a="http://schemas.openxmlformats.org/drawingml/2006/main">
                  <a:graphicData uri="http://schemas.microsoft.com/office/word/2010/wordprocessingShape">
                    <wps:wsp>
                      <wps:cNvSpPr txBox="1"/>
                      <wps:spPr>
                        <a:xfrm>
                          <a:off x="0" y="0"/>
                          <a:ext cx="6094095" cy="635"/>
                        </a:xfrm>
                        <a:prstGeom prst="rect">
                          <a:avLst/>
                        </a:prstGeom>
                        <a:solidFill>
                          <a:prstClr val="white"/>
                        </a:solidFill>
                        <a:ln>
                          <a:noFill/>
                        </a:ln>
                      </wps:spPr>
                      <wps:txbx>
                        <w:txbxContent>
                          <w:p w14:paraId="731DC3E5" w14:textId="25434BB8" w:rsidR="00333257" w:rsidRPr="00AA321D" w:rsidRDefault="00333257" w:rsidP="00333257">
                            <w:pPr>
                              <w:pStyle w:val="Caption"/>
                              <w:rPr>
                                <w:noProof/>
                              </w:rPr>
                            </w:pPr>
                            <w:r>
                              <w:t xml:space="preserve">Figure </w:t>
                            </w:r>
                            <w:r w:rsidR="00551BBE">
                              <w:fldChar w:fldCharType="begin"/>
                            </w:r>
                            <w:r w:rsidR="00551BBE">
                              <w:instrText xml:space="preserve"> SEQ Figure \* ARABIC </w:instrText>
                            </w:r>
                            <w:r w:rsidR="00551BBE">
                              <w:fldChar w:fldCharType="separate"/>
                            </w:r>
                            <w:r w:rsidR="003F2F5F">
                              <w:rPr>
                                <w:noProof/>
                              </w:rPr>
                              <w:t>3</w:t>
                            </w:r>
                            <w:r w:rsidR="00551BBE">
                              <w:rPr>
                                <w:noProof/>
                              </w:rPr>
                              <w:fldChar w:fldCharType="end"/>
                            </w:r>
                            <w:r>
                              <w:t xml:space="preserve"> Population chnage projection based on OROK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30A85" id="Text Box 31" o:spid="_x0000_s1030" type="#_x0000_t202" style="position:absolute;left:0;text-align:left;margin-left:428.65pt;margin-top:236.05pt;width:479.85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YqMGwIAAD8EAAAOAAAAZHJzL2Uyb0RvYy54bWysU8Fu2zAMvQ/YPwi6L3a6Nli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" stroked="f">
                <v:textbox style="mso-fit-shape-to-text:t" inset="0,0,0,0">
                  <w:txbxContent>
                    <w:p w14:paraId="731DC3E5" w14:textId="25434BB8" w:rsidR="00333257" w:rsidRPr="00AA321D" w:rsidRDefault="00333257" w:rsidP="00333257">
                      <w:pPr>
                        <w:pStyle w:val="Caption"/>
                        <w:rPr>
                          <w:noProof/>
                        </w:rPr>
                      </w:pPr>
                      <w:r>
                        <w:t xml:space="preserve">Figure </w:t>
                      </w:r>
                      <w:r w:rsidR="00551BBE">
                        <w:fldChar w:fldCharType="begin"/>
                      </w:r>
                      <w:r w:rsidR="00551BBE">
                        <w:instrText xml:space="preserve"> SEQ Figure \* ARABIC </w:instrText>
                      </w:r>
                      <w:r w:rsidR="00551BBE">
                        <w:fldChar w:fldCharType="separate"/>
                      </w:r>
                      <w:r w:rsidR="003F2F5F">
                        <w:rPr>
                          <w:noProof/>
                        </w:rPr>
                        <w:t>3</w:t>
                      </w:r>
                      <w:r w:rsidR="00551BBE">
                        <w:rPr>
                          <w:noProof/>
                        </w:rPr>
                        <w:fldChar w:fldCharType="end"/>
                      </w:r>
                      <w:r>
                        <w:t xml:space="preserve"> Population chnage projection based on OROK data.</w:t>
                      </w:r>
                    </w:p>
                  </w:txbxContent>
                </v:textbox>
                <w10:wrap type="topAndBottom" anchorx="margin"/>
              </v:shape>
            </w:pict>
          </mc:Fallback>
        </mc:AlternateContent>
      </w:r>
      <w:r w:rsidR="00CA752C" w:rsidRPr="00E35610">
        <w:rPr>
          <w:noProof/>
        </w:rPr>
        <w:drawing>
          <wp:anchor distT="0" distB="0" distL="114300" distR="114300" simplePos="0" relativeHeight="251685888" behindDoc="0" locked="0" layoutInCell="1" allowOverlap="1" wp14:anchorId="1A1494CC" wp14:editId="313C831D">
            <wp:simplePos x="0" y="0"/>
            <wp:positionH relativeFrom="margin">
              <wp:align>right</wp:align>
            </wp:positionH>
            <wp:positionV relativeFrom="paragraph">
              <wp:posOffset>218</wp:posOffset>
            </wp:positionV>
            <wp:extent cx="6094095" cy="3350677"/>
            <wp:effectExtent l="0" t="0" r="1905" b="2540"/>
            <wp:wrapTopAndBottom/>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094095" cy="3350677"/>
                    </a:xfrm>
                    <a:prstGeom prst="rect">
                      <a:avLst/>
                    </a:prstGeom>
                  </pic:spPr>
                </pic:pic>
              </a:graphicData>
            </a:graphic>
            <wp14:sizeRelH relativeFrom="page">
              <wp14:pctWidth>0</wp14:pctWidth>
            </wp14:sizeRelH>
            <wp14:sizeRelV relativeFrom="page">
              <wp14:pctHeight>0</wp14:pctHeight>
            </wp14:sizeRelV>
          </wp:anchor>
        </w:drawing>
      </w:r>
    </w:p>
    <w:p w14:paraId="7F90AD9B" w14:textId="61AF0DAB" w:rsidR="00AF2C53" w:rsidRPr="00E35610" w:rsidRDefault="004F1046" w:rsidP="00AB2936">
      <w:pPr>
        <w:pStyle w:val="Heading1"/>
      </w:pPr>
      <w:bookmarkStart w:id="9" w:name="_Toc92367247"/>
      <w:r w:rsidRPr="00E35610">
        <w:lastRenderedPageBreak/>
        <w:t>Methods</w:t>
      </w:r>
      <w:bookmarkEnd w:id="9"/>
    </w:p>
    <w:p w14:paraId="2DD8115D" w14:textId="21A2FB38" w:rsidR="00F95324" w:rsidRPr="00E35610" w:rsidRDefault="00F95324" w:rsidP="00F95324">
      <w:pPr>
        <w:pStyle w:val="Heading2"/>
      </w:pPr>
      <w:bookmarkStart w:id="10" w:name="_Toc92367248"/>
      <w:proofErr w:type="gramStart"/>
      <w:r w:rsidRPr="00E35610">
        <w:t>Short overview</w:t>
      </w:r>
      <w:proofErr w:type="gramEnd"/>
      <w:r w:rsidRPr="00E35610">
        <w:t xml:space="preserve"> of methodology</w:t>
      </w:r>
      <w:bookmarkEnd w:id="10"/>
      <w:r w:rsidRPr="00E35610">
        <w:t xml:space="preserve">  </w:t>
      </w:r>
    </w:p>
    <w:p w14:paraId="6B33D8AE" w14:textId="5751991D" w:rsidR="001859B0" w:rsidRPr="00E35610" w:rsidRDefault="001859B0" w:rsidP="00F95324">
      <w:pPr>
        <w:rPr>
          <w:b/>
          <w:bCs/>
        </w:rPr>
      </w:pPr>
      <w:r w:rsidRPr="00E35610">
        <w:t>The complete workflow</w:t>
      </w:r>
      <w:r w:rsidR="00987903" w:rsidRPr="00E35610">
        <w:t xml:space="preserve">, </w:t>
      </w:r>
      <w:r w:rsidR="00295977" w:rsidRPr="00E35610">
        <w:t>including plots and graphics</w:t>
      </w:r>
      <w:r w:rsidRPr="00E35610">
        <w:t xml:space="preserve"> has </w:t>
      </w:r>
      <w:proofErr w:type="gramStart"/>
      <w:r w:rsidRPr="00E35610">
        <w:t>been executed</w:t>
      </w:r>
      <w:proofErr w:type="gramEnd"/>
      <w:r w:rsidRPr="00E35610">
        <w:t xml:space="preserve"> using Python 3.8.</w:t>
      </w:r>
      <w:r w:rsidR="003A2B3F" w:rsidRPr="00E35610">
        <w:t xml:space="preserve"> The most used packages are pandas </w:t>
      </w:r>
      <w:r w:rsidR="00D10B47" w:rsidRPr="00E35610">
        <w:t>1.3.3 and geop</w:t>
      </w:r>
      <w:r w:rsidR="00784D7B" w:rsidRPr="00E35610">
        <w:t>an</w:t>
      </w:r>
      <w:r w:rsidR="00D10B47" w:rsidRPr="00E35610">
        <w:t xml:space="preserve">das </w:t>
      </w:r>
      <w:r w:rsidR="00BA2C8A" w:rsidRPr="00E35610">
        <w:t>0.9.</w:t>
      </w:r>
      <w:r w:rsidRPr="00E35610">
        <w:t xml:space="preserve"> For the sake of open science and ensure the reproducibility of this work, a code protocol</w:t>
      </w:r>
      <w:r w:rsidR="00BA2C8A" w:rsidRPr="00E35610">
        <w:t xml:space="preserve"> including a complete list of packages and </w:t>
      </w:r>
      <w:r w:rsidR="00784D7B" w:rsidRPr="00E35610">
        <w:t>requirements</w:t>
      </w:r>
      <w:r w:rsidRPr="00E35610">
        <w:t xml:space="preserve"> </w:t>
      </w:r>
      <w:proofErr w:type="gramStart"/>
      <w:r w:rsidRPr="00E35610">
        <w:t>was produced</w:t>
      </w:r>
      <w:proofErr w:type="gramEnd"/>
      <w:r w:rsidRPr="00E35610">
        <w:t xml:space="preserve"> and </w:t>
      </w:r>
      <w:r w:rsidR="00896962" w:rsidRPr="00E35610">
        <w:t>is</w:t>
      </w:r>
      <w:r w:rsidR="00295977" w:rsidRPr="00E35610">
        <w:t xml:space="preserve"> freely</w:t>
      </w:r>
      <w:r w:rsidRPr="00E35610">
        <w:t xml:space="preserve"> accessible </w:t>
      </w:r>
      <w:r w:rsidR="00C4085B" w:rsidRPr="00E35610">
        <w:t xml:space="preserve">online under </w:t>
      </w:r>
      <w:r w:rsidR="00C4085B" w:rsidRPr="00E35610">
        <w:rPr>
          <w:u w:val="single"/>
        </w:rPr>
        <w:t>https://github.com/anakarpow/small_WWTPs_MSC</w:t>
      </w:r>
    </w:p>
    <w:p w14:paraId="420E3879" w14:textId="7A3D6DBF" w:rsidR="00AE2808" w:rsidRPr="00E35610" w:rsidRDefault="00F95324" w:rsidP="00F95324">
      <w:r w:rsidRPr="00E35610">
        <w:t>The</w:t>
      </w:r>
      <w:r w:rsidR="00CE25B5" w:rsidRPr="00E35610">
        <w:t xml:space="preserve"> raw</w:t>
      </w:r>
      <w:r w:rsidRPr="00E35610">
        <w:t xml:space="preserve"> data </w:t>
      </w:r>
      <w:proofErr w:type="gramStart"/>
      <w:r w:rsidRPr="00E35610">
        <w:t>was firstly rearranged</w:t>
      </w:r>
      <w:proofErr w:type="gramEnd"/>
      <w:r w:rsidRPr="00E35610">
        <w:t xml:space="preserve"> to a unified format</w:t>
      </w:r>
      <w:r w:rsidR="00E87DC7" w:rsidRPr="00E35610">
        <w:t xml:space="preserve"> and compared with a control publication</w:t>
      </w:r>
      <w:r w:rsidR="00603C89" w:rsidRPr="00E35610">
        <w:t xml:space="preserve"> to check for differences in</w:t>
      </w:r>
      <w:r w:rsidR="009062E0" w:rsidRPr="00E35610">
        <w:t xml:space="preserve"> the key categories, such as</w:t>
      </w:r>
      <w:r w:rsidR="00603C89" w:rsidRPr="00E35610">
        <w:t xml:space="preserve"> amount of WWTPs</w:t>
      </w:r>
      <w:r w:rsidR="00896962" w:rsidRPr="00E35610">
        <w:t>,</w:t>
      </w:r>
      <w:r w:rsidR="00603C89" w:rsidRPr="00E35610">
        <w:t xml:space="preserve"> PEs and technology type</w:t>
      </w:r>
      <w:r w:rsidR="00E87DC7" w:rsidRPr="00E35610">
        <w:t>.</w:t>
      </w:r>
      <w:r w:rsidR="00603C89" w:rsidRPr="00E35610">
        <w:t xml:space="preserve"> The obtained database </w:t>
      </w:r>
      <w:proofErr w:type="gramStart"/>
      <w:r w:rsidR="00603C89" w:rsidRPr="00E35610">
        <w:t>was linked</w:t>
      </w:r>
      <w:proofErr w:type="gramEnd"/>
      <w:r w:rsidR="00AE2808" w:rsidRPr="00E35610">
        <w:t xml:space="preserve"> to governmental geodata</w:t>
      </w:r>
      <w:r w:rsidR="00603C89" w:rsidRPr="00E35610">
        <w:t xml:space="preserve"> t</w:t>
      </w:r>
      <w:r w:rsidR="00E87DC7" w:rsidRPr="00E35610">
        <w:t>o obtain the spatial dataset</w:t>
      </w:r>
      <w:r w:rsidR="00603C89" w:rsidRPr="00E35610">
        <w:t xml:space="preserve">. During this </w:t>
      </w:r>
      <w:proofErr w:type="gramStart"/>
      <w:r w:rsidR="00603C89" w:rsidRPr="00E35610">
        <w:t>process</w:t>
      </w:r>
      <w:proofErr w:type="gramEnd"/>
      <w:r w:rsidR="00603C89" w:rsidRPr="00E35610">
        <w:t xml:space="preserve"> some data is expected to be lost because of insufficient spatial reference. To monitor data losses, the spatial dataset </w:t>
      </w:r>
      <w:proofErr w:type="gramStart"/>
      <w:r w:rsidR="00603C89" w:rsidRPr="00E35610">
        <w:t>was compared</w:t>
      </w:r>
      <w:proofErr w:type="gramEnd"/>
      <w:r w:rsidR="00603C89" w:rsidRPr="00E35610">
        <w:t xml:space="preserve"> with the control publication and the obtained </w:t>
      </w:r>
      <w:r w:rsidR="00784D7B" w:rsidRPr="00E35610">
        <w:t>dataset</w:t>
      </w:r>
      <w:r w:rsidR="009062E0" w:rsidRPr="00E35610">
        <w:t xml:space="preserve"> for the same key parameters as above</w:t>
      </w:r>
      <w:r w:rsidR="00E15B74" w:rsidRPr="00E35610">
        <w:t xml:space="preserve">. </w:t>
      </w:r>
      <w:r w:rsidR="00C222C0" w:rsidRPr="00E35610">
        <w:rPr>
          <w:highlight w:val="yellow"/>
        </w:rPr>
        <w:t>Insert validation in picture</w:t>
      </w:r>
    </w:p>
    <w:p w14:paraId="37262BAA" w14:textId="6EEE95F2" w:rsidR="00644F59" w:rsidRPr="00E35610" w:rsidRDefault="00275134" w:rsidP="00F95324">
      <w:r w:rsidRPr="00E35610">
        <w:rPr>
          <w:noProof/>
        </w:rPr>
        <w:lastRenderedPageBreak/>
        <w:drawing>
          <wp:inline distT="0" distB="0" distL="0" distR="0" wp14:anchorId="51FB5874" wp14:editId="3037F3E3">
            <wp:extent cx="5760720" cy="8149590"/>
            <wp:effectExtent l="0" t="0" r="0" b="381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720" cy="8149590"/>
                    </a:xfrm>
                    <a:prstGeom prst="rect">
                      <a:avLst/>
                    </a:prstGeom>
                  </pic:spPr>
                </pic:pic>
              </a:graphicData>
            </a:graphic>
          </wp:inline>
        </w:drawing>
      </w:r>
    </w:p>
    <w:p w14:paraId="488BA54A" w14:textId="76C5C337" w:rsidR="009062E0" w:rsidRPr="00E35610" w:rsidRDefault="00AC4437" w:rsidP="001859B0">
      <w:pPr>
        <w:pStyle w:val="Heading2"/>
      </w:pPr>
      <w:bookmarkStart w:id="11" w:name="_Toc92367249"/>
      <w:r w:rsidRPr="00E35610">
        <w:t>Original d</w:t>
      </w:r>
      <w:r w:rsidR="00AB2936" w:rsidRPr="00E35610">
        <w:t>ataset</w:t>
      </w:r>
      <w:bookmarkEnd w:id="11"/>
      <w:r w:rsidR="00AB2936" w:rsidRPr="00E35610">
        <w:t xml:space="preserve"> </w:t>
      </w:r>
    </w:p>
    <w:p w14:paraId="6A46471D" w14:textId="29E74E6B" w:rsidR="00AB2936" w:rsidRPr="00E35610" w:rsidRDefault="00AF2C53" w:rsidP="0055664F">
      <w:r w:rsidRPr="00E35610">
        <w:t>The</w:t>
      </w:r>
      <w:r w:rsidR="001859B0" w:rsidRPr="00E35610">
        <w:t xml:space="preserve"> original</w:t>
      </w:r>
      <w:r w:rsidRPr="00E35610">
        <w:t xml:space="preserve"> dataset contained basic technical and geographical features</w:t>
      </w:r>
      <w:r w:rsidR="00C53AA0" w:rsidRPr="00E35610">
        <w:t xml:space="preserve"> of </w:t>
      </w:r>
      <w:r w:rsidR="001E3EB9" w:rsidRPr="00E35610">
        <w:t>Austrian</w:t>
      </w:r>
      <w:r w:rsidR="00C53AA0" w:rsidRPr="00E35610">
        <w:t xml:space="preserve"> WWTPS</w:t>
      </w:r>
      <w:r w:rsidR="002019D5" w:rsidRPr="00E35610">
        <w:t xml:space="preserve"> up to 500 PEs. It consisted of </w:t>
      </w:r>
      <w:proofErr w:type="gramStart"/>
      <w:r w:rsidR="002019D5" w:rsidRPr="00E35610">
        <w:t>several</w:t>
      </w:r>
      <w:proofErr w:type="gramEnd"/>
      <w:r w:rsidR="002019D5" w:rsidRPr="00E35610">
        <w:t xml:space="preserve"> categories</w:t>
      </w:r>
      <w:r w:rsidRPr="00E35610">
        <w:t xml:space="preserve"> like treatment type, </w:t>
      </w:r>
      <w:r w:rsidR="002019D5" w:rsidRPr="00E35610">
        <w:t xml:space="preserve">design </w:t>
      </w:r>
      <w:r w:rsidR="00784D7B" w:rsidRPr="00E35610">
        <w:t>size and</w:t>
      </w:r>
      <w:r w:rsidRPr="00E35610">
        <w:t xml:space="preserve"> </w:t>
      </w:r>
      <w:r w:rsidR="001859B0" w:rsidRPr="00E35610">
        <w:t xml:space="preserve">some geographical </w:t>
      </w:r>
      <w:r w:rsidR="001E3EB9" w:rsidRPr="00E35610">
        <w:t>reference</w:t>
      </w:r>
      <w:r w:rsidR="002019D5" w:rsidRPr="00E35610">
        <w:t xml:space="preserve">. The dataset was arranged in </w:t>
      </w:r>
      <w:r w:rsidR="00327379" w:rsidRPr="00E35610">
        <w:t xml:space="preserve">9 different excel files originated from different </w:t>
      </w:r>
      <w:r w:rsidR="009062E0" w:rsidRPr="00E35610">
        <w:lastRenderedPageBreak/>
        <w:t>publications</w:t>
      </w:r>
      <w:r w:rsidR="00AE1DC4" w:rsidRPr="00E35610">
        <w:fldChar w:fldCharType="begin" w:fldLock="1"/>
      </w:r>
      <w:r w:rsidR="009750E7">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id":"ITEM-2","itemData":{"author":[{"dropping-particle":"","family":"Lendl","given":"Sebastian","non-dropping-particle":"","parse-names":false,"suffix":""},{"dropping-particle":"","family":"Fabian","given":"Mulnner","non-dropping-particle":"","parse-names":false,"suffix":""}],"id":"ITEM-2","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id":"ITEM-3","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3","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id":"ITEM-4","itemData":{"author":[{"dropping-particle":"","family":"Sacken","given":"Johannes","non-dropping-particle":"","parse-names":false,"suffix":""}],"id":"ITEM-4","issued":{"date-parts":[["2021"]]},"title":"KLÄRSCHLAMMANFALL UND -VERWERTUNG BEI DEN KOMMUNALEN KLÄRANLAGEN OBERÖSTERREICHS","type":"article-journal"},"uris":["http://www.mendeley.com/documents/?uuid=ac059c34-d40c-463d-b2e1-d3380de42de0"]},{"id":"ITEM-5","itemData":{"author":[{"dropping-particle":"","family":"Dominik","given":"Feigl","non-dropping-particle":"","parse-names":false,"suffix":""}],"id":"ITEM-5","issued":{"date-parts":[["2018"]]},"note":"data on carinthia, salzburg and tyrol. 2018","title":"BESTANDSERHEBUNG VON KLEINKLÄRANLAGEN UND KLEINEN KLÄRANLAGEN - Kärnten, Salzburg und Tirol","type":"article-journal"},"uris":["http://www.mendeley.com/documents/?uuid=1b0216f6-ed8b-4450-a445-bda8155e2530"]}],"mendeley":{"formattedCitation":"&lt;sup&gt;2,7,9,30,31&lt;/sup&gt;","plainTextFormattedCitation":"2,7,9,30,31","previouslyFormattedCitation":"&lt;sup&gt;2,7,9,30,31&lt;/sup&gt;"},"properties":{"noteIndex":0},"schema":"https://github.com/citation-style-language/schema/raw/master/csl-citation.json"}</w:instrText>
      </w:r>
      <w:r w:rsidR="00AE1DC4" w:rsidRPr="00E35610">
        <w:fldChar w:fldCharType="separate"/>
      </w:r>
      <w:r w:rsidR="00E13D98" w:rsidRPr="00E35610">
        <w:rPr>
          <w:noProof/>
          <w:vertAlign w:val="superscript"/>
        </w:rPr>
        <w:t>2,7,9,30,31</w:t>
      </w:r>
      <w:r w:rsidR="00AE1DC4" w:rsidRPr="00E35610">
        <w:fldChar w:fldCharType="end"/>
      </w:r>
      <w:r w:rsidR="00327379" w:rsidRPr="00E35610">
        <w:t>.</w:t>
      </w:r>
      <w:r w:rsidR="009062E0" w:rsidRPr="00E35610">
        <w:t xml:space="preserve"> </w:t>
      </w:r>
      <w:r w:rsidR="00327379" w:rsidRPr="00E35610">
        <w:t>Each of th</w:t>
      </w:r>
      <w:r w:rsidR="001F265A" w:rsidRPr="00E35610">
        <w:t xml:space="preserve">e files covers </w:t>
      </w:r>
      <w:r w:rsidR="00AB2936" w:rsidRPr="00E35610">
        <w:t xml:space="preserve">a federal state and </w:t>
      </w:r>
      <w:proofErr w:type="gramStart"/>
      <w:r w:rsidR="00AB2936" w:rsidRPr="00E35610">
        <w:t>was created</w:t>
      </w:r>
      <w:proofErr w:type="gramEnd"/>
      <w:r w:rsidR="00AB2936" w:rsidRPr="00E35610">
        <w:t xml:space="preserve"> using data from its online water-infrastructure registry</w:t>
      </w:r>
      <w:r w:rsidR="00C222C0" w:rsidRPr="00E35610">
        <w:t xml:space="preserve"> (WISA)</w:t>
      </w:r>
      <w:r w:rsidR="00AB2936" w:rsidRPr="00E35610">
        <w:t xml:space="preserve">. </w:t>
      </w:r>
      <w:r w:rsidR="009062E0" w:rsidRPr="00E35610">
        <w:t>T</w:t>
      </w:r>
      <w:r w:rsidR="00AB2936" w:rsidRPr="00E35610">
        <w:t xml:space="preserve">he dataset </w:t>
      </w:r>
      <w:proofErr w:type="gramStart"/>
      <w:r w:rsidR="00AB2936" w:rsidRPr="00E35610">
        <w:t>was started</w:t>
      </w:r>
      <w:proofErr w:type="gramEnd"/>
      <w:r w:rsidR="00AB2936" w:rsidRPr="00E35610">
        <w:t xml:space="preserve"> in 2016</w:t>
      </w:r>
      <w:r w:rsidR="009062E0" w:rsidRPr="00E35610">
        <w:t xml:space="preserve"> </w:t>
      </w:r>
      <w:r w:rsidR="00AB2936" w:rsidRPr="00E35610">
        <w:t>and updated last time in 202</w:t>
      </w:r>
      <w:r w:rsidR="00896962" w:rsidRPr="00E35610">
        <w:t>1</w:t>
      </w:r>
      <w:r w:rsidR="00CF2697" w:rsidRPr="00E35610">
        <w:t xml:space="preserve">, although not in uniform way. In </w:t>
      </w:r>
      <w:r w:rsidR="00784D7B" w:rsidRPr="00E35610">
        <w:t>fact,</w:t>
      </w:r>
      <w:r w:rsidR="00CF2697" w:rsidRPr="00E35610">
        <w:t xml:space="preserve"> </w:t>
      </w:r>
      <w:r w:rsidR="00784D7B" w:rsidRPr="00E35610">
        <w:t>while last</w:t>
      </w:r>
      <w:r w:rsidR="0058253C" w:rsidRPr="00E35610">
        <w:t xml:space="preserve"> </w:t>
      </w:r>
      <w:r w:rsidR="00CF2697" w:rsidRPr="00E35610">
        <w:t xml:space="preserve">data on Upper-Austria </w:t>
      </w:r>
      <w:r w:rsidR="0058253C" w:rsidRPr="00E35610">
        <w:t xml:space="preserve">has </w:t>
      </w:r>
      <w:proofErr w:type="gramStart"/>
      <w:r w:rsidR="0058253C" w:rsidRPr="00E35610">
        <w:t>been collected</w:t>
      </w:r>
      <w:proofErr w:type="gramEnd"/>
      <w:r w:rsidR="0058253C" w:rsidRPr="00E35610">
        <w:t xml:space="preserve"> in 2021, </w:t>
      </w:r>
      <w:r w:rsidR="00564690" w:rsidRPr="00E35610">
        <w:t xml:space="preserve">data on </w:t>
      </w:r>
      <w:r w:rsidR="00C222C0" w:rsidRPr="00E35610">
        <w:t>some</w:t>
      </w:r>
      <w:r w:rsidR="0058253C" w:rsidRPr="00E35610">
        <w:t xml:space="preserve"> federal states</w:t>
      </w:r>
      <w:r w:rsidR="001E411A" w:rsidRPr="00E35610">
        <w:t xml:space="preserve"> </w:t>
      </w:r>
      <w:r w:rsidR="00564690" w:rsidRPr="00E35610">
        <w:t>has never been updated since 201</w:t>
      </w:r>
      <w:r w:rsidR="00787172" w:rsidRPr="00E35610">
        <w:t>6.</w:t>
      </w:r>
    </w:p>
    <w:tbl>
      <w:tblPr>
        <w:tblW w:w="5953" w:type="dxa"/>
        <w:tblLook w:val="04A0" w:firstRow="1" w:lastRow="0" w:firstColumn="1" w:lastColumn="0" w:noHBand="0" w:noVBand="1"/>
      </w:tblPr>
      <w:tblGrid>
        <w:gridCol w:w="1763"/>
        <w:gridCol w:w="2095"/>
        <w:gridCol w:w="2095"/>
      </w:tblGrid>
      <w:tr w:rsidR="009F324B" w:rsidRPr="00E35610" w14:paraId="20883802"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4472C4" w:fill="4472C4"/>
            <w:noWrap/>
            <w:vAlign w:val="bottom"/>
            <w:hideMark/>
          </w:tcPr>
          <w:p w14:paraId="4F716631"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16</w:t>
            </w:r>
          </w:p>
        </w:tc>
        <w:tc>
          <w:tcPr>
            <w:tcW w:w="2095" w:type="dxa"/>
            <w:tcBorders>
              <w:top w:val="single" w:sz="4" w:space="0" w:color="8EA9DB"/>
              <w:left w:val="nil"/>
              <w:bottom w:val="single" w:sz="4" w:space="0" w:color="8EA9DB"/>
              <w:right w:val="nil"/>
            </w:tcBorders>
            <w:shd w:val="clear" w:color="4472C4" w:fill="4472C4"/>
            <w:noWrap/>
            <w:vAlign w:val="bottom"/>
            <w:hideMark/>
          </w:tcPr>
          <w:p w14:paraId="4C6A4F26"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18</w:t>
            </w:r>
          </w:p>
        </w:tc>
        <w:tc>
          <w:tcPr>
            <w:tcW w:w="2095" w:type="dxa"/>
            <w:tcBorders>
              <w:top w:val="single" w:sz="4" w:space="0" w:color="8EA9DB"/>
              <w:left w:val="nil"/>
              <w:bottom w:val="single" w:sz="4" w:space="0" w:color="8EA9DB"/>
              <w:right w:val="single" w:sz="4" w:space="0" w:color="8EA9DB"/>
            </w:tcBorders>
            <w:shd w:val="clear" w:color="4472C4" w:fill="4472C4"/>
            <w:noWrap/>
            <w:vAlign w:val="bottom"/>
            <w:hideMark/>
          </w:tcPr>
          <w:p w14:paraId="256B4D7B" w14:textId="77777777" w:rsidR="009F324B" w:rsidRPr="00E35610" w:rsidRDefault="009F324B" w:rsidP="009F324B">
            <w:pPr>
              <w:spacing w:after="0"/>
              <w:jc w:val="center"/>
              <w:rPr>
                <w:rFonts w:ascii="Calibri" w:eastAsia="Times New Roman" w:hAnsi="Calibri" w:cs="Calibri"/>
                <w:b/>
                <w:bCs/>
                <w:color w:val="FFFFFF"/>
              </w:rPr>
            </w:pPr>
            <w:r w:rsidRPr="00E35610">
              <w:rPr>
                <w:rFonts w:ascii="Calibri" w:eastAsia="Times New Roman" w:hAnsi="Calibri" w:cs="Calibri"/>
                <w:b/>
                <w:bCs/>
                <w:color w:val="FFFFFF"/>
              </w:rPr>
              <w:t>2021</w:t>
            </w:r>
          </w:p>
        </w:tc>
      </w:tr>
      <w:tr w:rsidR="009F324B" w:rsidRPr="00E35610" w14:paraId="3BE3DF3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24D973C7" w14:textId="27C0E24F"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Vorarlberg</w:t>
            </w:r>
          </w:p>
        </w:tc>
        <w:tc>
          <w:tcPr>
            <w:tcW w:w="2095" w:type="dxa"/>
            <w:tcBorders>
              <w:top w:val="single" w:sz="4" w:space="0" w:color="8EA9DB"/>
              <w:left w:val="nil"/>
              <w:bottom w:val="single" w:sz="4" w:space="0" w:color="8EA9DB"/>
              <w:right w:val="nil"/>
            </w:tcBorders>
            <w:shd w:val="clear" w:color="D9E1F2" w:fill="D9E1F2"/>
            <w:noWrap/>
            <w:vAlign w:val="bottom"/>
            <w:hideMark/>
          </w:tcPr>
          <w:p w14:paraId="453B64F8"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Carintia</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129D6978"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Upper-Austria</w:t>
            </w:r>
          </w:p>
        </w:tc>
      </w:tr>
      <w:tr w:rsidR="009F324B" w:rsidRPr="00E35610" w14:paraId="46850960"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2FF7D4F1" w14:textId="57235D36"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Styria</w:t>
            </w:r>
          </w:p>
        </w:tc>
        <w:tc>
          <w:tcPr>
            <w:tcW w:w="2095" w:type="dxa"/>
            <w:tcBorders>
              <w:top w:val="single" w:sz="4" w:space="0" w:color="8EA9DB"/>
              <w:left w:val="nil"/>
              <w:bottom w:val="single" w:sz="4" w:space="0" w:color="8EA9DB"/>
              <w:right w:val="nil"/>
            </w:tcBorders>
            <w:shd w:val="clear" w:color="auto" w:fill="auto"/>
            <w:noWrap/>
            <w:vAlign w:val="bottom"/>
            <w:hideMark/>
          </w:tcPr>
          <w:p w14:paraId="51B0FAB7"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Salzburg</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8F1E2B" w14:textId="77777777" w:rsidR="009F324B" w:rsidRPr="00E35610" w:rsidRDefault="009F324B" w:rsidP="009F324B">
            <w:pPr>
              <w:spacing w:after="0"/>
              <w:rPr>
                <w:rFonts w:ascii="Calibri" w:eastAsia="Times New Roman" w:hAnsi="Calibri" w:cs="Calibri"/>
                <w:color w:val="000000"/>
              </w:rPr>
            </w:pPr>
          </w:p>
        </w:tc>
      </w:tr>
      <w:tr w:rsidR="009F324B" w:rsidRPr="00E35610" w14:paraId="699BD35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78C572BA"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49CF3504"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Tyrol</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2D31C693" w14:textId="77777777" w:rsidR="009F324B" w:rsidRPr="00E35610" w:rsidRDefault="009F324B" w:rsidP="009F324B">
            <w:pPr>
              <w:spacing w:after="0"/>
              <w:rPr>
                <w:rFonts w:ascii="Calibri" w:eastAsia="Times New Roman" w:hAnsi="Calibri" w:cs="Calibri"/>
                <w:color w:val="000000"/>
              </w:rPr>
            </w:pPr>
          </w:p>
        </w:tc>
      </w:tr>
      <w:tr w:rsidR="009F324B" w:rsidRPr="00E35610" w14:paraId="4C38B79C"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086816"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auto" w:fill="auto"/>
            <w:noWrap/>
            <w:vAlign w:val="bottom"/>
            <w:hideMark/>
          </w:tcPr>
          <w:p w14:paraId="4F8DCA8A"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Vienn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9FF2F7" w14:textId="77777777" w:rsidR="009F324B" w:rsidRPr="00E35610" w:rsidRDefault="009F324B" w:rsidP="009F324B">
            <w:pPr>
              <w:spacing w:after="0"/>
              <w:rPr>
                <w:rFonts w:ascii="Calibri" w:eastAsia="Times New Roman" w:hAnsi="Calibri" w:cs="Calibri"/>
                <w:color w:val="000000"/>
              </w:rPr>
            </w:pPr>
          </w:p>
        </w:tc>
      </w:tr>
      <w:tr w:rsidR="009F324B" w:rsidRPr="00E35610" w14:paraId="1A67C94D"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36E8B942"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1917EDCC"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Burgenland</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460A7643" w14:textId="77777777" w:rsidR="009F324B" w:rsidRPr="00E35610" w:rsidRDefault="009F324B" w:rsidP="009F324B">
            <w:pPr>
              <w:spacing w:after="0"/>
              <w:rPr>
                <w:rFonts w:ascii="Calibri" w:eastAsia="Times New Roman" w:hAnsi="Calibri" w:cs="Calibri"/>
                <w:color w:val="000000"/>
              </w:rPr>
            </w:pPr>
          </w:p>
        </w:tc>
      </w:tr>
      <w:tr w:rsidR="009F324B" w:rsidRPr="00E35610" w14:paraId="109A444F" w14:textId="77777777" w:rsidTr="009F324B">
        <w:trPr>
          <w:trHeight w:val="240"/>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A24419" w14:textId="77777777" w:rsidR="009F324B" w:rsidRPr="00E35610" w:rsidRDefault="009F324B" w:rsidP="009F324B">
            <w:pPr>
              <w:spacing w:after="0"/>
              <w:rPr>
                <w:rFonts w:ascii="Times New Roman" w:eastAsia="Times New Roman" w:hAnsi="Times New Roman" w:cs="Times New Roman"/>
                <w:sz w:val="20"/>
                <w:szCs w:val="20"/>
              </w:rPr>
            </w:pPr>
          </w:p>
        </w:tc>
        <w:tc>
          <w:tcPr>
            <w:tcW w:w="2095" w:type="dxa"/>
            <w:tcBorders>
              <w:top w:val="single" w:sz="4" w:space="0" w:color="8EA9DB"/>
              <w:left w:val="nil"/>
              <w:bottom w:val="single" w:sz="4" w:space="0" w:color="8EA9DB"/>
              <w:right w:val="nil"/>
            </w:tcBorders>
            <w:shd w:val="clear" w:color="auto" w:fill="auto"/>
            <w:noWrap/>
            <w:vAlign w:val="bottom"/>
            <w:hideMark/>
          </w:tcPr>
          <w:p w14:paraId="5E1B449A" w14:textId="77777777" w:rsidR="009F324B" w:rsidRPr="00E35610" w:rsidRDefault="009F324B" w:rsidP="009F324B">
            <w:pPr>
              <w:spacing w:after="0"/>
              <w:rPr>
                <w:rFonts w:ascii="Calibri" w:eastAsia="Times New Roman" w:hAnsi="Calibri" w:cs="Calibri"/>
                <w:color w:val="000000"/>
              </w:rPr>
            </w:pPr>
            <w:r w:rsidRPr="00E35610">
              <w:rPr>
                <w:rFonts w:ascii="Calibri" w:eastAsia="Times New Roman" w:hAnsi="Calibri" w:cs="Calibri"/>
                <w:color w:val="000000"/>
              </w:rPr>
              <w:t>Lower-Austri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5723B9C3" w14:textId="77777777" w:rsidR="009F324B" w:rsidRPr="00E35610" w:rsidRDefault="009F324B" w:rsidP="009F324B">
            <w:pPr>
              <w:spacing w:after="0"/>
              <w:rPr>
                <w:rFonts w:ascii="Calibri" w:eastAsia="Times New Roman" w:hAnsi="Calibri" w:cs="Calibri"/>
                <w:color w:val="000000"/>
              </w:rPr>
            </w:pPr>
          </w:p>
        </w:tc>
      </w:tr>
    </w:tbl>
    <w:p w14:paraId="27F98C92" w14:textId="77777777" w:rsidR="00985D2B" w:rsidRPr="00E35610" w:rsidRDefault="00985D2B" w:rsidP="0055664F"/>
    <w:p w14:paraId="1E4174AC" w14:textId="0BDFEB8A" w:rsidR="00AF2C53" w:rsidRPr="00E35610" w:rsidRDefault="003938AC" w:rsidP="003938AC">
      <w:pPr>
        <w:pStyle w:val="Heading2"/>
      </w:pPr>
      <w:bookmarkStart w:id="12" w:name="_Toc92367251"/>
      <w:r w:rsidRPr="00E35610">
        <w:t xml:space="preserve">Workflow </w:t>
      </w:r>
      <w:r w:rsidR="00606819" w:rsidRPr="00E35610">
        <w:t xml:space="preserve">of </w:t>
      </w:r>
      <w:r w:rsidR="00C77FA6" w:rsidRPr="00E35610">
        <w:t xml:space="preserve">data preparation and </w:t>
      </w:r>
      <w:r w:rsidR="00606819" w:rsidRPr="00E35610">
        <w:t xml:space="preserve">spatial </w:t>
      </w:r>
      <w:r w:rsidR="00797E6E" w:rsidRPr="00E35610">
        <w:t>referencing</w:t>
      </w:r>
      <w:bookmarkEnd w:id="12"/>
    </w:p>
    <w:p w14:paraId="08675438" w14:textId="719D8375" w:rsidR="006F5F25" w:rsidRPr="00E35610" w:rsidRDefault="005D0526" w:rsidP="006F5F25">
      <w:r w:rsidRPr="00E35610">
        <w:t xml:space="preserve">The original files were not </w:t>
      </w:r>
      <w:r w:rsidR="00784D7B" w:rsidRPr="00E35610">
        <w:t>uniformly</w:t>
      </w:r>
      <w:r w:rsidRPr="00E35610">
        <w:t xml:space="preserve"> </w:t>
      </w:r>
      <w:r w:rsidR="00752B81" w:rsidRPr="00E35610">
        <w:t xml:space="preserve">compiled and therefore individual </w:t>
      </w:r>
      <w:r w:rsidR="00784D7B" w:rsidRPr="00E35610">
        <w:t>processes had</w:t>
      </w:r>
      <w:r w:rsidR="00DD0F04" w:rsidRPr="00E35610">
        <w:t xml:space="preserve"> to be applied to perform the first three steps of the data preparation </w:t>
      </w:r>
      <w:r w:rsidR="00784D7B" w:rsidRPr="00E35610">
        <w:t>workflow:</w:t>
      </w:r>
      <w:r w:rsidR="00DD0F04" w:rsidRPr="00E35610">
        <w:t xml:space="preserve"> data wrangling, </w:t>
      </w:r>
      <w:proofErr w:type="gramStart"/>
      <w:r w:rsidR="00C222C0" w:rsidRPr="00E35610">
        <w:t>c</w:t>
      </w:r>
      <w:r w:rsidR="00DD0F04" w:rsidRPr="00E35610">
        <w:t>ategorization</w:t>
      </w:r>
      <w:proofErr w:type="gramEnd"/>
      <w:r w:rsidR="00DD0F04" w:rsidRPr="00E35610">
        <w:t xml:space="preserve"> and </w:t>
      </w:r>
      <w:r w:rsidR="00C222C0" w:rsidRPr="00E35610">
        <w:t>r</w:t>
      </w:r>
      <w:r w:rsidR="00DD0F04" w:rsidRPr="00E35610">
        <w:t>eformatting. In the first step</w:t>
      </w:r>
      <w:r w:rsidR="00CC6A89" w:rsidRPr="00E35610">
        <w:t xml:space="preserve">, data types </w:t>
      </w:r>
      <w:r w:rsidR="00784D7B" w:rsidRPr="00E35610">
        <w:t>such</w:t>
      </w:r>
      <w:r w:rsidR="00CC6A89" w:rsidRPr="00E35610">
        <w:t xml:space="preserve"> as integers, floats and string had to </w:t>
      </w:r>
      <w:proofErr w:type="gramStart"/>
      <w:r w:rsidR="00CC6A89" w:rsidRPr="00E35610">
        <w:t>be harmonized</w:t>
      </w:r>
      <w:proofErr w:type="gramEnd"/>
      <w:r w:rsidR="005D3DFC" w:rsidRPr="00E35610">
        <w:t xml:space="preserve">. </w:t>
      </w:r>
      <w:r w:rsidR="00784D7B" w:rsidRPr="00E35610">
        <w:t>Furthermore,</w:t>
      </w:r>
      <w:r w:rsidR="005D3DFC" w:rsidRPr="00E35610">
        <w:t xml:space="preserve"> misleading data entries, such as typos had to </w:t>
      </w:r>
      <w:proofErr w:type="gramStart"/>
      <w:r w:rsidR="005D3DFC" w:rsidRPr="00E35610">
        <w:t xml:space="preserve">be </w:t>
      </w:r>
      <w:r w:rsidR="006931C1" w:rsidRPr="00E35610">
        <w:t>disposed</w:t>
      </w:r>
      <w:proofErr w:type="gramEnd"/>
      <w:r w:rsidR="006931C1" w:rsidRPr="00E35610">
        <w:t xml:space="preserve">. </w:t>
      </w:r>
      <w:r w:rsidR="00A00E8E" w:rsidRPr="00E35610">
        <w:t xml:space="preserve">This step ensures the correct functioning of further data processes. </w:t>
      </w:r>
      <w:r w:rsidR="0046189C" w:rsidRPr="00E35610">
        <w:t xml:space="preserve">In the second step, </w:t>
      </w:r>
      <w:r w:rsidR="00C222C0" w:rsidRPr="00E35610">
        <w:t>c</w:t>
      </w:r>
      <w:r w:rsidR="0046189C" w:rsidRPr="00E35610">
        <w:t>ategorization,</w:t>
      </w:r>
      <w:r w:rsidR="008F66E3" w:rsidRPr="00E35610">
        <w:t xml:space="preserve"> the existing data categories </w:t>
      </w:r>
      <w:r w:rsidR="0046189C" w:rsidRPr="00E35610">
        <w:t>were</w:t>
      </w:r>
      <w:r w:rsidR="008F66E3" w:rsidRPr="00E35610">
        <w:t xml:space="preserve"> unified</w:t>
      </w:r>
      <w:r w:rsidR="0046189C" w:rsidRPr="00E35610">
        <w:t xml:space="preserve">. </w:t>
      </w:r>
      <w:r w:rsidR="006176DF" w:rsidRPr="00E35610">
        <w:t xml:space="preserve">For </w:t>
      </w:r>
      <w:r w:rsidR="00784D7B" w:rsidRPr="00E35610">
        <w:t>example,</w:t>
      </w:r>
      <w:r w:rsidR="006176DF" w:rsidRPr="00E35610">
        <w:t xml:space="preserve"> the technology type category has </w:t>
      </w:r>
      <w:proofErr w:type="gramStart"/>
      <w:r w:rsidR="006176DF" w:rsidRPr="00E35610">
        <w:t>been harmonized</w:t>
      </w:r>
      <w:proofErr w:type="gramEnd"/>
      <w:r w:rsidR="006176DF" w:rsidRPr="00E35610">
        <w:t xml:space="preserve"> according to </w:t>
      </w:r>
      <w:r w:rsidR="00EE5BC4" w:rsidRPr="00E35610">
        <w:t xml:space="preserve">ONORM standards. </w:t>
      </w:r>
      <w:r w:rsidR="00784D7B" w:rsidRPr="00E35610">
        <w:t>Furthermore,</w:t>
      </w:r>
      <w:r w:rsidR="00D10F41" w:rsidRPr="00E35610">
        <w:t xml:space="preserve"> new data categories have </w:t>
      </w:r>
      <w:proofErr w:type="gramStart"/>
      <w:r w:rsidR="00784D7B" w:rsidRPr="00E35610">
        <w:t>been</w:t>
      </w:r>
      <w:r w:rsidR="00D10F41" w:rsidRPr="00E35610">
        <w:t xml:space="preserve"> created</w:t>
      </w:r>
      <w:proofErr w:type="gramEnd"/>
      <w:r w:rsidR="00334F39" w:rsidRPr="00E35610">
        <w:t xml:space="preserve">. The reformatting step harmonizes </w:t>
      </w:r>
      <w:r w:rsidR="004C1686" w:rsidRPr="00E35610">
        <w:t xml:space="preserve">tabular data in a single format ensuring that further data processes </w:t>
      </w:r>
      <w:r w:rsidR="005E2062" w:rsidRPr="00E35610">
        <w:t xml:space="preserve">will work smoothly. </w:t>
      </w:r>
      <w:r w:rsidR="00573074" w:rsidRPr="00E35610">
        <w:t xml:space="preserve">To make sure no data </w:t>
      </w:r>
      <w:proofErr w:type="gramStart"/>
      <w:r w:rsidR="00573074" w:rsidRPr="00E35610">
        <w:t>was mistakenly altered</w:t>
      </w:r>
      <w:proofErr w:type="gramEnd"/>
      <w:r w:rsidR="00573074" w:rsidRPr="00E35610">
        <w:t xml:space="preserve"> or lost,</w:t>
      </w:r>
      <w:r w:rsidR="00573074" w:rsidRPr="00E35610">
        <w:rPr>
          <w:color w:val="FF0000"/>
        </w:rPr>
        <w:t xml:space="preserve"> </w:t>
      </w:r>
      <w:r w:rsidR="00573074" w:rsidRPr="00E35610">
        <w:t xml:space="preserve">the dataset obtained </w:t>
      </w:r>
      <w:r w:rsidR="00784D7B" w:rsidRPr="00E35610">
        <w:t>from</w:t>
      </w:r>
      <w:r w:rsidR="00573074" w:rsidRPr="00E35610">
        <w:t xml:space="preserve"> thes</w:t>
      </w:r>
      <w:r w:rsidR="00784D7B" w:rsidRPr="00E35610">
        <w:t>e</w:t>
      </w:r>
      <w:r w:rsidR="00573074" w:rsidRPr="00E35610">
        <w:t xml:space="preserve"> steps has been confronted with its original form. </w:t>
      </w:r>
      <w:r w:rsidR="00784D7B" w:rsidRPr="00E35610">
        <w:t>Furthermore,</w:t>
      </w:r>
      <w:r w:rsidR="00573074" w:rsidRPr="00E35610">
        <w:t xml:space="preserve"> it </w:t>
      </w:r>
      <w:proofErr w:type="gramStart"/>
      <w:r w:rsidR="00573074" w:rsidRPr="00E35610">
        <w:t>was compared</w:t>
      </w:r>
      <w:proofErr w:type="gramEnd"/>
      <w:r w:rsidR="00573074" w:rsidRPr="00E35610">
        <w:t xml:space="preserve"> with a control publication that used the same data source.</w:t>
      </w:r>
      <w:r w:rsidR="00E2388B" w:rsidRPr="00E35610">
        <w:t xml:space="preserve"> </w:t>
      </w:r>
    </w:p>
    <w:p w14:paraId="2DFFE085" w14:textId="4D9E29E1" w:rsidR="00606819" w:rsidRPr="00E35610" w:rsidRDefault="00606819" w:rsidP="00606819">
      <w:proofErr w:type="gramStart"/>
      <w:r w:rsidRPr="00E35610">
        <w:t>Most of</w:t>
      </w:r>
      <w:proofErr w:type="gramEnd"/>
      <w:r w:rsidRPr="00E35610">
        <w:t xml:space="preserve"> the original data did not contain spatial information in form of coordinates, but only as</w:t>
      </w:r>
      <w:r w:rsidR="00896962" w:rsidRPr="00E35610">
        <w:t xml:space="preserve"> to which </w:t>
      </w:r>
      <w:r w:rsidRPr="00E35610">
        <w:t>municipality</w:t>
      </w:r>
      <w:r w:rsidR="00896962" w:rsidRPr="00E35610">
        <w:t xml:space="preserve"> it belonged to</w:t>
      </w:r>
      <w:r w:rsidR="00E15B74" w:rsidRPr="00E35610">
        <w:t xml:space="preserve">. </w:t>
      </w:r>
      <w:r w:rsidR="00AE2808" w:rsidRPr="00E35610">
        <w:t xml:space="preserve">Using </w:t>
      </w:r>
      <w:r w:rsidRPr="00E35610">
        <w:t>the identifying number of the municipality as key,</w:t>
      </w:r>
      <w:r w:rsidR="00AE2808" w:rsidRPr="00E35610">
        <w:t xml:space="preserve"> the data was merged </w:t>
      </w:r>
      <w:r w:rsidRPr="00E35610">
        <w:t>with geodata provided by the Austrian government</w:t>
      </w:r>
      <w:r w:rsidR="00C304B6" w:rsidRPr="00E35610">
        <w:fldChar w:fldCharType="begin" w:fldLock="1"/>
      </w:r>
      <w:r w:rsidR="003861A4" w:rsidRPr="00E35610">
        <w:instrText>ADDIN CSL_CITATION {"citationItems":[{"id":"ITEM-1","itemData":{"URL":"https://www.data.gv.at/katalog/dataset/stat_gliederung-osterreichs-in-gemeinden14f53/resource/6ebe1bc0-ab1b-487e-8e45-0d15bdc5fa75","author":[{"dropping-particle":"","family":"Statistik Austria","given":"","non-dropping-particle":"","parse-names":false,"suffix":""}],"id":"ITEM-1","issued":{"date-parts":[["0"]]},"title":"Austrian administrative map","type":"webpage"},"uris":["http://www.mendeley.com/documents/?uuid=4412a31b-9cc8-4d8a-9da9-e1e80719c63f"]}],"mendeley":{"formattedCitation":"&lt;sup&gt;32&lt;/sup&gt;","plainTextFormattedCitation":"32","previouslyFormattedCitation":"&lt;sup&gt;32&lt;/sup&gt;"},"properties":{"noteIndex":0},"schema":"https://github.com/citation-style-language/schema/raw/master/csl-citation.json"}</w:instrText>
      </w:r>
      <w:r w:rsidR="00C304B6" w:rsidRPr="00E35610">
        <w:fldChar w:fldCharType="separate"/>
      </w:r>
      <w:r w:rsidR="003861A4" w:rsidRPr="00E35610">
        <w:rPr>
          <w:noProof/>
          <w:vertAlign w:val="superscript"/>
        </w:rPr>
        <w:t>32</w:t>
      </w:r>
      <w:r w:rsidR="00C304B6" w:rsidRPr="00E35610">
        <w:fldChar w:fldCharType="end"/>
      </w:r>
      <w:r w:rsidRPr="00E35610">
        <w:t>.</w:t>
      </w:r>
      <w:r w:rsidR="001859B0" w:rsidRPr="00E35610">
        <w:t xml:space="preserve"> </w:t>
      </w:r>
      <w:r w:rsidRPr="00E35610">
        <w:t xml:space="preserve"> </w:t>
      </w:r>
      <w:r w:rsidR="00C53AA0" w:rsidRPr="00E35610">
        <w:t xml:space="preserve">In this process the data that originally had no geographic reference </w:t>
      </w:r>
      <w:proofErr w:type="gramStart"/>
      <w:r w:rsidR="00C53AA0" w:rsidRPr="00E35610">
        <w:t>was dropped</w:t>
      </w:r>
      <w:proofErr w:type="gramEnd"/>
      <w:r w:rsidR="00C53AA0" w:rsidRPr="00E35610">
        <w:t>.</w:t>
      </w:r>
      <w:r w:rsidR="00A54206" w:rsidRPr="00E35610">
        <w:t xml:space="preserve"> The resulting dataset contains only WWTPs that could </w:t>
      </w:r>
      <w:proofErr w:type="gramStart"/>
      <w:r w:rsidR="00A54206" w:rsidRPr="00E35610">
        <w:t>be aggregated</w:t>
      </w:r>
      <w:proofErr w:type="gramEnd"/>
      <w:r w:rsidR="00A54206" w:rsidRPr="00E35610">
        <w:t xml:space="preserve"> to a</w:t>
      </w:r>
      <w:r w:rsidR="001A4379" w:rsidRPr="00E35610">
        <w:t>t least their cadastral</w:t>
      </w:r>
      <w:r w:rsidR="00A54206" w:rsidRPr="00E35610">
        <w:t xml:space="preserve"> municipality.</w:t>
      </w:r>
      <w:r w:rsidR="00024B2F" w:rsidRPr="00E35610">
        <w:t xml:space="preserve"> </w:t>
      </w:r>
      <w:r w:rsidR="00C222C0" w:rsidRPr="00E35610">
        <w:t>T</w:t>
      </w:r>
      <w:r w:rsidR="00024B2F" w:rsidRPr="00E35610">
        <w:t xml:space="preserve">o monitor data losses in the spatial referencing process, the spatial dataset </w:t>
      </w:r>
      <w:proofErr w:type="gramStart"/>
      <w:r w:rsidR="00024B2F" w:rsidRPr="00E35610">
        <w:t>was compared</w:t>
      </w:r>
      <w:proofErr w:type="gramEnd"/>
      <w:r w:rsidR="00024B2F" w:rsidRPr="00E35610">
        <w:t xml:space="preserve"> to the control publication and to the obtained dataset.</w:t>
      </w:r>
    </w:p>
    <w:p w14:paraId="52B0C17C" w14:textId="147DB36F" w:rsidR="00606819" w:rsidRPr="00E35610" w:rsidRDefault="00606819" w:rsidP="00606819">
      <w:r w:rsidRPr="00E35610">
        <w:t xml:space="preserve">The same procedure </w:t>
      </w:r>
      <w:proofErr w:type="gramStart"/>
      <w:r w:rsidRPr="00E35610">
        <w:t>was followed</w:t>
      </w:r>
      <w:proofErr w:type="gramEnd"/>
      <w:r w:rsidRPr="00E35610">
        <w:t xml:space="preserve"> to obtain the number of inhabitants by administrative unit.</w:t>
      </w:r>
      <w:r w:rsidR="004F6372" w:rsidRPr="00E35610">
        <w:t xml:space="preserve"> </w:t>
      </w:r>
      <w:r w:rsidR="00AE2808" w:rsidRPr="00E35610">
        <w:t>In this case,</w:t>
      </w:r>
      <w:r w:rsidR="00581737" w:rsidRPr="00E35610">
        <w:t xml:space="preserve"> using the </w:t>
      </w:r>
      <w:r w:rsidR="00896962" w:rsidRPr="00E35610">
        <w:t>cadastral</w:t>
      </w:r>
      <w:r w:rsidR="00581737" w:rsidRPr="00E35610">
        <w:t xml:space="preserve"> </w:t>
      </w:r>
      <w:r w:rsidR="00896962" w:rsidRPr="00E35610">
        <w:t>municipality</w:t>
      </w:r>
      <w:r w:rsidR="00581737" w:rsidRPr="00E35610">
        <w:t xml:space="preserve"> as</w:t>
      </w:r>
      <w:r w:rsidR="002019D5" w:rsidRPr="00E35610">
        <w:t xml:space="preserve"> linking</w:t>
      </w:r>
      <w:r w:rsidR="00581737" w:rsidRPr="00E35610">
        <w:t xml:space="preserve"> ke</w:t>
      </w:r>
      <w:r w:rsidR="00AE2808" w:rsidRPr="00E35610">
        <w:t>y</w:t>
      </w:r>
      <w:r w:rsidR="00581737" w:rsidRPr="00E35610">
        <w:t xml:space="preserve"> led to </w:t>
      </w:r>
      <w:r w:rsidR="00C53AA0" w:rsidRPr="00E35610">
        <w:t>unacceptable data losses</w:t>
      </w:r>
      <w:r w:rsidR="00581737" w:rsidRPr="00E35610">
        <w:t>, b</w:t>
      </w:r>
      <w:r w:rsidR="004F6372" w:rsidRPr="00E35610">
        <w:t xml:space="preserve">ecause </w:t>
      </w:r>
      <w:proofErr w:type="gramStart"/>
      <w:r w:rsidR="004F6372" w:rsidRPr="00E35610">
        <w:t>some</w:t>
      </w:r>
      <w:proofErr w:type="gramEnd"/>
      <w:r w:rsidR="004F6372" w:rsidRPr="00E35610">
        <w:t xml:space="preserve"> </w:t>
      </w:r>
      <w:r w:rsidR="001E3EB9" w:rsidRPr="00E35610">
        <w:t>cadastral</w:t>
      </w:r>
      <w:r w:rsidR="004F6372" w:rsidRPr="00E35610">
        <w:t xml:space="preserve"> </w:t>
      </w:r>
      <w:r w:rsidR="001E3EB9" w:rsidRPr="00E35610">
        <w:t>municipalities</w:t>
      </w:r>
      <w:r w:rsidR="004F6372" w:rsidRPr="00E35610">
        <w:t xml:space="preserve"> have </w:t>
      </w:r>
      <w:r w:rsidR="002019D5" w:rsidRPr="00E35610">
        <w:t>b</w:t>
      </w:r>
      <w:r w:rsidR="004F6372" w:rsidRPr="00E35610">
        <w:t xml:space="preserve">een renamed and/or </w:t>
      </w:r>
      <w:r w:rsidR="00581737" w:rsidRPr="00E35610">
        <w:t>assimilated</w:t>
      </w:r>
      <w:r w:rsidR="004F6372" w:rsidRPr="00E35610">
        <w:t xml:space="preserve"> with others since the collection of the original data</w:t>
      </w:r>
      <w:r w:rsidR="00581737" w:rsidRPr="00E35610">
        <w:t xml:space="preserve">. For this reason, all maps containing population data </w:t>
      </w:r>
      <w:proofErr w:type="gramStart"/>
      <w:r w:rsidR="00581737" w:rsidRPr="00E35610">
        <w:t>are projected</w:t>
      </w:r>
      <w:proofErr w:type="gramEnd"/>
      <w:r w:rsidR="00581737" w:rsidRPr="00E35610">
        <w:t xml:space="preserve"> on a </w:t>
      </w:r>
      <w:r w:rsidR="002019D5" w:rsidRPr="00E35610">
        <w:t>political</w:t>
      </w:r>
      <w:r w:rsidR="00581737" w:rsidRPr="00E35610">
        <w:t xml:space="preserve"> municipality level which </w:t>
      </w:r>
      <w:r w:rsidR="002019D5" w:rsidRPr="00E35610">
        <w:t>has</w:t>
      </w:r>
      <w:r w:rsidR="00581737" w:rsidRPr="00E35610">
        <w:t xml:space="preserve"> not been renamed or </w:t>
      </w:r>
      <w:r w:rsidR="00784D7B" w:rsidRPr="00E35610">
        <w:t>modified and</w:t>
      </w:r>
      <w:r w:rsidR="00C53AA0" w:rsidRPr="00E35610">
        <w:t xml:space="preserve"> allowed </w:t>
      </w:r>
      <w:r w:rsidR="00AE2808" w:rsidRPr="00E35610">
        <w:t>to maintain the integrity of the data.</w:t>
      </w:r>
    </w:p>
    <w:p w14:paraId="1DEEA078" w14:textId="64C9020B" w:rsidR="00841CD4" w:rsidRPr="00E35610" w:rsidRDefault="00841CD4" w:rsidP="00606819">
      <w:r w:rsidRPr="00E35610">
        <w:t xml:space="preserve">After </w:t>
      </w:r>
      <w:r w:rsidR="0007361D" w:rsidRPr="00E35610">
        <w:t xml:space="preserve">merging with the cited supplementary datasets, </w:t>
      </w:r>
      <w:r w:rsidR="002556B9" w:rsidRPr="00E35610">
        <w:t xml:space="preserve">the data has </w:t>
      </w:r>
      <w:proofErr w:type="gramStart"/>
      <w:r w:rsidR="002556B9" w:rsidRPr="00E35610">
        <w:t xml:space="preserve">been </w:t>
      </w:r>
      <w:r w:rsidR="00784D7B" w:rsidRPr="00E35610">
        <w:t>aggregated</w:t>
      </w:r>
      <w:proofErr w:type="gramEnd"/>
      <w:r w:rsidR="002556B9" w:rsidRPr="00E35610">
        <w:t xml:space="preserve"> by </w:t>
      </w:r>
      <w:r w:rsidR="00784D7B" w:rsidRPr="00E35610">
        <w:t>cadastral</w:t>
      </w:r>
      <w:r w:rsidR="002556B9" w:rsidRPr="00E35610">
        <w:t xml:space="preserve"> municipality </w:t>
      </w:r>
      <w:r w:rsidR="00501FEA" w:rsidRPr="00E35610">
        <w:t xml:space="preserve">and concatenated to a single national dataset. </w:t>
      </w:r>
    </w:p>
    <w:p w14:paraId="062FEBE8" w14:textId="0FE8AE2D" w:rsidR="00797E6E" w:rsidRPr="00E35610" w:rsidRDefault="00797E6E" w:rsidP="00797E6E">
      <w:pPr>
        <w:pStyle w:val="Heading2"/>
      </w:pPr>
      <w:bookmarkStart w:id="13" w:name="_Toc92367252"/>
      <w:r w:rsidRPr="00E35610">
        <w:t>Workflow of data analysis</w:t>
      </w:r>
      <w:bookmarkEnd w:id="13"/>
      <w:r w:rsidR="002019D5" w:rsidRPr="00E35610">
        <w:t xml:space="preserve"> </w:t>
      </w:r>
    </w:p>
    <w:p w14:paraId="02039A78" w14:textId="7F778B3E" w:rsidR="00D21ECD" w:rsidRPr="00E35610" w:rsidRDefault="00797E6E" w:rsidP="00797E6E">
      <w:r w:rsidRPr="00E35610">
        <w:t xml:space="preserve">After gathering it in a single dataset, referencing it to spatial coordinates and checking any irregularities the data has </w:t>
      </w:r>
      <w:proofErr w:type="gramStart"/>
      <w:r w:rsidRPr="00E35610">
        <w:t xml:space="preserve">been </w:t>
      </w:r>
      <w:r w:rsidR="001E3EB9" w:rsidRPr="00E35610">
        <w:t>analyzed</w:t>
      </w:r>
      <w:proofErr w:type="gramEnd"/>
      <w:r w:rsidR="00024B2F" w:rsidRPr="00E35610">
        <w:t xml:space="preserve"> and </w:t>
      </w:r>
      <w:r w:rsidR="001E3EB9" w:rsidRPr="00E35610">
        <w:t>interpreted</w:t>
      </w:r>
      <w:r w:rsidR="00024B2F" w:rsidRPr="00E35610">
        <w:t>.</w:t>
      </w:r>
      <w:r w:rsidR="002019D5" w:rsidRPr="00E35610">
        <w:t xml:space="preserve"> </w:t>
      </w:r>
      <w:r w:rsidR="00D21ECD" w:rsidRPr="00E35610">
        <w:t xml:space="preserve">To study the distribution of </w:t>
      </w:r>
      <w:r w:rsidR="00975C8A" w:rsidRPr="00E35610">
        <w:t>Austrian</w:t>
      </w:r>
      <w:r w:rsidR="00D21ECD" w:rsidRPr="00E35610">
        <w:t xml:space="preserve"> infrastructure the dataset has been analyzed in all its </w:t>
      </w:r>
      <w:proofErr w:type="gramStart"/>
      <w:r w:rsidR="00D21ECD" w:rsidRPr="00E35610">
        <w:t>dimensions :</w:t>
      </w:r>
      <w:proofErr w:type="gramEnd"/>
      <w:r w:rsidR="00D21ECD" w:rsidRPr="00E35610">
        <w:t xml:space="preserve"> temporal, technical and spatial. </w:t>
      </w:r>
    </w:p>
    <w:p w14:paraId="060E0F59" w14:textId="7204BDB1" w:rsidR="00797E6E" w:rsidRPr="00E35610" w:rsidRDefault="00DD1F57" w:rsidP="00797E6E">
      <w:r w:rsidRPr="00E35610">
        <w:t xml:space="preserve">Outdated WWTPs have </w:t>
      </w:r>
      <w:proofErr w:type="gramStart"/>
      <w:r w:rsidRPr="00E35610">
        <w:t>been identified</w:t>
      </w:r>
      <w:proofErr w:type="gramEnd"/>
      <w:r w:rsidRPr="00E35610">
        <w:t xml:space="preserve"> </w:t>
      </w:r>
      <w:r w:rsidR="00797E6E" w:rsidRPr="00E35610">
        <w:t>according to the treatment type</w:t>
      </w:r>
      <w:r w:rsidR="00E15B74" w:rsidRPr="00E35610">
        <w:t xml:space="preserve">. </w:t>
      </w:r>
      <w:r w:rsidRPr="00E35610">
        <w:t xml:space="preserve">In fact, </w:t>
      </w:r>
      <w:r w:rsidR="00244476" w:rsidRPr="00E35610">
        <w:t>exclusive mechanical treatment and filtration</w:t>
      </w:r>
      <w:r w:rsidRPr="00E35610">
        <w:t xml:space="preserve"> </w:t>
      </w:r>
      <w:proofErr w:type="gramStart"/>
      <w:r w:rsidRPr="00E35610">
        <w:t>don’t</w:t>
      </w:r>
      <w:proofErr w:type="gramEnd"/>
      <w:r w:rsidRPr="00E35610">
        <w:t xml:space="preserve"> comply with </w:t>
      </w:r>
      <w:r w:rsidR="00D96FA7" w:rsidRPr="00E35610">
        <w:t xml:space="preserve">the actual regulation that requires a biological nitrification step. </w:t>
      </w:r>
      <w:r w:rsidR="00024B2F" w:rsidRPr="00E35610">
        <w:t xml:space="preserve"> </w:t>
      </w:r>
      <w:r w:rsidR="00353E57" w:rsidRPr="00E35610">
        <w:t xml:space="preserve">The most accurate way to measure </w:t>
      </w:r>
      <w:r w:rsidR="00975C8A" w:rsidRPr="00E35610">
        <w:t>which</w:t>
      </w:r>
      <w:r w:rsidR="00353E57" w:rsidRPr="00E35610">
        <w:t xml:space="preserve"> municipalities mostly rely on outdated system would be to relate them to a dataset including WWTPs of all sizes. </w:t>
      </w:r>
      <w:proofErr w:type="gramStart"/>
      <w:r w:rsidR="00353E57" w:rsidRPr="00E35610">
        <w:t>Unfortunately</w:t>
      </w:r>
      <w:proofErr w:type="gramEnd"/>
      <w:r w:rsidR="00353E57" w:rsidRPr="00E35610">
        <w:t xml:space="preserve"> it does not exist yet, as design size &gt;500&lt;5000 has not been surveyed yet. One could argue that</w:t>
      </w:r>
      <w:r w:rsidR="00D21ECD" w:rsidRPr="00E35610">
        <w:t xml:space="preserve"> it could be negligible </w:t>
      </w:r>
      <w:r w:rsidR="00D21ECD" w:rsidRPr="00E35610">
        <w:lastRenderedPageBreak/>
        <w:t>because</w:t>
      </w:r>
      <w:r w:rsidR="00353E57" w:rsidRPr="00E35610">
        <w:t xml:space="preserve"> this design size only </w:t>
      </w:r>
      <w:r w:rsidR="00D21ECD" w:rsidRPr="00E35610">
        <w:t>covers</w:t>
      </w:r>
      <w:r w:rsidR="00353E57" w:rsidRPr="00E35610">
        <w:t xml:space="preserve"> 5% of the total PE</w:t>
      </w:r>
      <w:r w:rsidR="00D21ECD" w:rsidRPr="00E35610">
        <w:t>,</w:t>
      </w:r>
      <w:r w:rsidR="00353E57" w:rsidRPr="00E35610">
        <w:t xml:space="preserve"> but </w:t>
      </w:r>
      <w:r w:rsidR="00D21ECD" w:rsidRPr="00E35610">
        <w:t xml:space="preserve">it </w:t>
      </w:r>
      <w:proofErr w:type="gramStart"/>
      <w:r w:rsidR="00D21ECD" w:rsidRPr="00E35610">
        <w:t>probably covers</w:t>
      </w:r>
      <w:proofErr w:type="gramEnd"/>
      <w:r w:rsidR="00D21ECD" w:rsidRPr="00E35610">
        <w:t xml:space="preserve"> more when considering only </w:t>
      </w:r>
      <w:r w:rsidR="00353E57" w:rsidRPr="00E35610">
        <w:t>small settlements</w:t>
      </w:r>
      <w:r w:rsidR="00D21ECD" w:rsidRPr="00E35610">
        <w:t xml:space="preserve">. </w:t>
      </w:r>
      <w:r w:rsidR="00797E6E" w:rsidRPr="00E35610">
        <w:t>For this reason the total population per administrative unit was used</w:t>
      </w:r>
      <w:r w:rsidR="002F44D5" w:rsidRPr="00E35610">
        <w:t xml:space="preserve"> as proxy of PE</w:t>
      </w:r>
      <w:r w:rsidR="007000AC" w:rsidRPr="00E35610">
        <w:t xml:space="preserve">, </w:t>
      </w:r>
      <w:r w:rsidR="00AC55F4" w:rsidRPr="00E35610">
        <w:t>which is common in literature</w:t>
      </w:r>
      <w:r w:rsidR="00AC55F4" w:rsidRPr="00E35610">
        <w:fldChar w:fldCharType="begin" w:fldLock="1"/>
      </w:r>
      <w:r w:rsidR="003861A4" w:rsidRPr="00E35610">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New pub: Balaban","id":"ITEM-1","issue":"10-12","issued":{"date-parts":[["2013"]]},"page":"2480-2487","publisher":" Routledge ","title":"Current situation of sanitation and wastewater treatment in small Spanish agglomerations","type":"article-journal","volume":"51"},"uris":["http://www.mendeley.com/documents/?uuid=e1ab706b-784f-3f11-92b2-100a5cb319a2"]},{"id":"ITEM-2","itemData":{"author":[{"dropping-particle":"","family":"OWAV","given":"","non-dropping-particle":"","parse-names":false,"suffix":""}],"id":"ITEM-2","issued":{"date-parts":[["2020"]]},"title":"Branchenbild der österreichischen Abwasser","type":"article-journal"},"uris":["http://www.mendeley.com/documents/?uuid=46066c50-a9ea-4dba-8af2-804b4517705e"]}],"mendeley":{"formattedCitation":"&lt;sup&gt;1,33&lt;/sup&gt;","plainTextFormattedCitation":"1,33","previouslyFormattedCitation":"&lt;sup&gt;1,33&lt;/sup&gt;"},"properties":{"noteIndex":0},"schema":"https://github.com/citation-style-language/schema/raw/master/csl-citation.json"}</w:instrText>
      </w:r>
      <w:r w:rsidR="00AC55F4" w:rsidRPr="00E35610">
        <w:fldChar w:fldCharType="separate"/>
      </w:r>
      <w:r w:rsidR="003861A4" w:rsidRPr="00E35610">
        <w:rPr>
          <w:noProof/>
          <w:vertAlign w:val="superscript"/>
        </w:rPr>
        <w:t>1,33</w:t>
      </w:r>
      <w:r w:rsidR="00AC55F4" w:rsidRPr="00E35610">
        <w:fldChar w:fldCharType="end"/>
      </w:r>
      <w:r w:rsidR="00AC55F4" w:rsidRPr="00E35610">
        <w:t>.</w:t>
      </w:r>
    </w:p>
    <w:p w14:paraId="2CF5300F" w14:textId="742CC47A" w:rsidR="00AB2936" w:rsidRPr="00E35610" w:rsidRDefault="008F3285" w:rsidP="008F3285">
      <w:pPr>
        <w:pStyle w:val="Heading1"/>
      </w:pPr>
      <w:bookmarkStart w:id="14" w:name="_Toc92367253"/>
      <w:r w:rsidRPr="00E35610">
        <w:lastRenderedPageBreak/>
        <w:t>Results</w:t>
      </w:r>
      <w:r w:rsidR="001E476F" w:rsidRPr="00E35610">
        <w:t xml:space="preserve"> and discussion</w:t>
      </w:r>
      <w:bookmarkEnd w:id="14"/>
    </w:p>
    <w:p w14:paraId="0408D194" w14:textId="77777777" w:rsidR="00462F9A" w:rsidRPr="00E35610" w:rsidRDefault="00462F9A" w:rsidP="00462F9A">
      <w:pPr>
        <w:pStyle w:val="Heading2"/>
      </w:pPr>
      <w:bookmarkStart w:id="15" w:name="_Toc92367255"/>
      <w:r w:rsidRPr="00E35610">
        <w:t>Unified dataset</w:t>
      </w:r>
      <w:bookmarkEnd w:id="15"/>
    </w:p>
    <w:p w14:paraId="3FFC56B9" w14:textId="5F7F21BD" w:rsidR="00462F9A" w:rsidRPr="00E35610" w:rsidRDefault="00462F9A" w:rsidP="00462F9A">
      <w:r w:rsidRPr="00E35610">
        <w:t xml:space="preserve">The unified dataset </w:t>
      </w:r>
      <w:proofErr w:type="gramStart"/>
      <w:r w:rsidRPr="00E35610">
        <w:t>is derived</w:t>
      </w:r>
      <w:proofErr w:type="gramEnd"/>
      <w:r w:rsidRPr="00E35610">
        <w:t xml:space="preserve"> from the original data</w:t>
      </w:r>
      <w:r w:rsidR="00D0163C" w:rsidRPr="00E35610">
        <w:t xml:space="preserve"> and contains WWTPS up to 500 PEs</w:t>
      </w:r>
      <w:r w:rsidRPr="00E35610">
        <w:t xml:space="preserve">. Categories, like technology type, have </w:t>
      </w:r>
      <w:proofErr w:type="gramStart"/>
      <w:r w:rsidRPr="00E35610">
        <w:t>been unified</w:t>
      </w:r>
      <w:proofErr w:type="gramEnd"/>
      <w:r w:rsidRPr="00E35610">
        <w:t xml:space="preserve"> and made comparable. Each data entry contains a unique identifier, all original categories (year, technology type, PE) and the most precise geographical reference available. </w:t>
      </w:r>
      <w:proofErr w:type="gramStart"/>
      <w:r w:rsidR="008D34C9" w:rsidRPr="00E35610">
        <w:t>Most of</w:t>
      </w:r>
      <w:proofErr w:type="gramEnd"/>
      <w:r w:rsidR="008D34C9" w:rsidRPr="00E35610">
        <w:t xml:space="preserve"> WWTPs</w:t>
      </w:r>
      <w:r w:rsidRPr="00E35610">
        <w:t xml:space="preserve"> are tracked </w:t>
      </w:r>
      <w:r w:rsidR="008D34C9" w:rsidRPr="00E35610">
        <w:t xml:space="preserve">to their political municipality at least, </w:t>
      </w:r>
      <w:r w:rsidRPr="00E35610">
        <w:t>whereas for other there was no further information available than federal state</w:t>
      </w:r>
      <w:r w:rsidR="00E15B74" w:rsidRPr="00E35610">
        <w:t xml:space="preserve">. </w:t>
      </w:r>
      <w:r w:rsidR="00D0163C" w:rsidRPr="00E35610">
        <w:t>In graph, the obtained database is compared to a control publication</w:t>
      </w:r>
      <w:r w:rsidR="00777CE3" w:rsidRPr="00E35610">
        <w:fldChar w:fldCharType="begin" w:fldLock="1"/>
      </w:r>
      <w:r w:rsidR="003861A4" w:rsidRPr="00E35610">
        <w:instrText>ADDIN CSL_CITATION {"citationItems":[{"id":"ITEM-1","itemData":{"DOI":"10.1007/s00506-018-0519-z","ISSN":"0945-358X","author":[{"dropping-particle":"","family":"Langergraber","given":"Gü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Österreichische Wasser- und Abfallwirtschaft","id":"ITEM-1","issue":"11-12","issued":{"date-parts":[["2018"]]},"page":"560-569","title":"Kleinkläranlagen in Österreich – Entwicklung, Bestand und ManagementSmall wastewater treatment plants in Austria—development, status and management","type":"article-journal","volume":"70"},"uris":["http://www.mendeley.com/documents/?uuid=701e1baf-1465-4b77-a284-75fccdf034be"]}],"mendeley":{"formattedCitation":"&lt;sup&gt;34&lt;/sup&gt;","plainTextFormattedCitation":"34","previouslyFormattedCitation":"&lt;sup&gt;34&lt;/sup&gt;"},"properties":{"noteIndex":0},"schema":"https://github.com/citation-style-language/schema/raw/master/csl-citation.json"}</w:instrText>
      </w:r>
      <w:r w:rsidR="00777CE3" w:rsidRPr="00E35610">
        <w:fldChar w:fldCharType="separate"/>
      </w:r>
      <w:r w:rsidR="003861A4" w:rsidRPr="00E35610">
        <w:rPr>
          <w:noProof/>
          <w:vertAlign w:val="superscript"/>
        </w:rPr>
        <w:t>34</w:t>
      </w:r>
      <w:r w:rsidR="00777CE3" w:rsidRPr="00E35610">
        <w:fldChar w:fldCharType="end"/>
      </w:r>
      <w:r w:rsidR="00D0163C" w:rsidRPr="00E35610">
        <w:t>.</w:t>
      </w:r>
    </w:p>
    <w:p w14:paraId="10C22CB9" w14:textId="3C02D30A" w:rsidR="00E951AD" w:rsidRPr="00E35610" w:rsidRDefault="00F0724A" w:rsidP="006069A9">
      <w:pPr>
        <w:jc w:val="center"/>
      </w:pPr>
      <w:r w:rsidRPr="00E35610">
        <w:rPr>
          <w:noProof/>
        </w:rPr>
        <w:drawing>
          <wp:inline distT="0" distB="0" distL="0" distR="0" wp14:anchorId="11B78102" wp14:editId="2AC3FE63">
            <wp:extent cx="4876346" cy="4624251"/>
            <wp:effectExtent l="0" t="0" r="635" b="508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84762" cy="4632232"/>
                    </a:xfrm>
                    <a:prstGeom prst="rect">
                      <a:avLst/>
                    </a:prstGeom>
                  </pic:spPr>
                </pic:pic>
              </a:graphicData>
            </a:graphic>
          </wp:inline>
        </w:drawing>
      </w:r>
    </w:p>
    <w:p w14:paraId="3F478821" w14:textId="77777777" w:rsidR="00F0724A" w:rsidRPr="00E35610" w:rsidRDefault="00F0724A" w:rsidP="006069A9">
      <w:pPr>
        <w:jc w:val="center"/>
      </w:pPr>
    </w:p>
    <w:p w14:paraId="4134C856" w14:textId="6DF68C1D" w:rsidR="009D1DAB" w:rsidRPr="00E35610" w:rsidRDefault="00297D13" w:rsidP="00462F9A">
      <w:pPr>
        <w:rPr>
          <w:color w:val="FF0000"/>
        </w:rPr>
      </w:pPr>
      <w:r w:rsidRPr="005B45D3">
        <w:rPr>
          <w:color w:val="FF0000"/>
          <w:highlight w:val="yellow"/>
        </w:rPr>
        <w:t xml:space="preserve">Revise </w:t>
      </w:r>
      <w:r w:rsidR="00784D7B" w:rsidRPr="005B45D3">
        <w:rPr>
          <w:color w:val="FF0000"/>
          <w:highlight w:val="yellow"/>
        </w:rPr>
        <w:t>graph:</w:t>
      </w:r>
      <w:r w:rsidRPr="005B45D3">
        <w:rPr>
          <w:color w:val="FF0000"/>
          <w:highlight w:val="yellow"/>
        </w:rPr>
        <w:t xml:space="preserve"> add tot loss </w:t>
      </w:r>
      <w:r w:rsidR="00784D7B" w:rsidRPr="005B45D3">
        <w:rPr>
          <w:color w:val="FF0000"/>
          <w:highlight w:val="yellow"/>
        </w:rPr>
        <w:t>graphically. Add</w:t>
      </w:r>
      <w:r w:rsidR="00201580" w:rsidRPr="005B45D3">
        <w:rPr>
          <w:color w:val="FF0000"/>
          <w:highlight w:val="yellow"/>
        </w:rPr>
        <w:t xml:space="preserve"> positive negative signs</w:t>
      </w:r>
      <w:r w:rsidR="0097216F" w:rsidRPr="005B45D3">
        <w:rPr>
          <w:color w:val="FF0000"/>
          <w:highlight w:val="yellow"/>
        </w:rPr>
        <w:t xml:space="preserve"> </w:t>
      </w:r>
      <w:r w:rsidR="00012DAE" w:rsidRPr="005B45D3">
        <w:rPr>
          <w:color w:val="FF0000"/>
          <w:highlight w:val="yellow"/>
        </w:rPr>
        <w:t>on bar top</w:t>
      </w:r>
    </w:p>
    <w:p w14:paraId="76E2A3C4" w14:textId="15FA32F3" w:rsidR="008F3013" w:rsidRPr="00E35610" w:rsidRDefault="00CB57BE" w:rsidP="00462F9A">
      <w:r w:rsidRPr="00E35610">
        <w:t xml:space="preserve">The number of </w:t>
      </w:r>
      <w:r w:rsidR="00784D7B" w:rsidRPr="00E35610">
        <w:t>tops</w:t>
      </w:r>
      <w:r w:rsidRPr="00E35610">
        <w:t xml:space="preserve"> of each bar shows the percentual difference in the number of WWTPS</w:t>
      </w:r>
      <w:r w:rsidR="009261DE" w:rsidRPr="00E35610">
        <w:t>, where 0.0 means no difference at all</w:t>
      </w:r>
      <w:r w:rsidR="00E15B74" w:rsidRPr="00E35610">
        <w:t xml:space="preserve">. </w:t>
      </w:r>
      <w:r w:rsidR="00783665" w:rsidRPr="00E35610">
        <w:t>In</w:t>
      </w:r>
      <w:r w:rsidR="00353F40" w:rsidRPr="00E35610">
        <w:t xml:space="preserve"> </w:t>
      </w:r>
      <w:proofErr w:type="gramStart"/>
      <w:r w:rsidR="002A40C9" w:rsidRPr="00E35610">
        <w:t>5</w:t>
      </w:r>
      <w:proofErr w:type="gramEnd"/>
      <w:r w:rsidR="00353F40" w:rsidRPr="00E35610">
        <w:t xml:space="preserve"> out of 9 federal states</w:t>
      </w:r>
      <w:r w:rsidR="008F3013" w:rsidRPr="00E35610">
        <w:t xml:space="preserve"> </w:t>
      </w:r>
      <w:r w:rsidR="00893FDA" w:rsidRPr="00E35610">
        <w:t>the obtained dataset is identical to its source.</w:t>
      </w:r>
    </w:p>
    <w:p w14:paraId="73F9C7DB" w14:textId="2B0E0270" w:rsidR="0097216F" w:rsidRPr="00E35610" w:rsidRDefault="00493C3B" w:rsidP="00462F9A">
      <w:r w:rsidRPr="00E35610">
        <w:t>Only Salzburg shows a negative difference</w:t>
      </w:r>
      <w:r w:rsidR="00A54F94" w:rsidRPr="00E35610">
        <w:t xml:space="preserve"> higher than 0.1%</w:t>
      </w:r>
      <w:r w:rsidR="00E15B74" w:rsidRPr="00E35610">
        <w:t xml:space="preserve">. </w:t>
      </w:r>
      <w:r w:rsidR="00353F40" w:rsidRPr="00E35610">
        <w:t>For Upper-</w:t>
      </w:r>
      <w:r w:rsidR="00C43E26" w:rsidRPr="00E35610">
        <w:t>and Lower-</w:t>
      </w:r>
      <w:r w:rsidR="00353F40" w:rsidRPr="00E35610">
        <w:t xml:space="preserve">Austria the </w:t>
      </w:r>
      <w:r w:rsidR="00E951AD" w:rsidRPr="00E35610">
        <w:t>percentual difference in the number of PEs</w:t>
      </w:r>
      <w:r w:rsidR="00353F40" w:rsidRPr="00E35610">
        <w:t xml:space="preserve"> </w:t>
      </w:r>
      <w:r w:rsidR="00E951AD" w:rsidRPr="00E35610">
        <w:t>i</w:t>
      </w:r>
      <w:r w:rsidR="00353F40" w:rsidRPr="00E35610">
        <w:t xml:space="preserve">s </w:t>
      </w:r>
      <w:r w:rsidR="00A54F94" w:rsidRPr="00E35610">
        <w:t>positive</w:t>
      </w:r>
      <w:r w:rsidR="00E15B74">
        <w:t xml:space="preserve"> because</w:t>
      </w:r>
      <w:r w:rsidR="00353F40" w:rsidRPr="00E35610">
        <w:t xml:space="preserve"> data for </w:t>
      </w:r>
      <w:r w:rsidR="00784D7B" w:rsidRPr="00E35610">
        <w:t>this region</w:t>
      </w:r>
      <w:r w:rsidR="00353F40" w:rsidRPr="00E35610">
        <w:t xml:space="preserve"> has </w:t>
      </w:r>
      <w:proofErr w:type="gramStart"/>
      <w:r w:rsidR="00353F40" w:rsidRPr="00E35610">
        <w:t>been updated</w:t>
      </w:r>
      <w:proofErr w:type="gramEnd"/>
      <w:r w:rsidR="00353F40" w:rsidRPr="00E35610">
        <w:t xml:space="preserve"> after the control source.</w:t>
      </w:r>
      <w:r w:rsidR="00012DAE">
        <w:t xml:space="preserve"> For this </w:t>
      </w:r>
      <w:r w:rsidR="00B85AF4">
        <w:t>reason</w:t>
      </w:r>
      <w:r w:rsidR="00E15B74">
        <w:t>,</w:t>
      </w:r>
      <w:r w:rsidR="00012DAE">
        <w:t xml:space="preserve"> the difference </w:t>
      </w:r>
      <w:proofErr w:type="gramStart"/>
      <w:r w:rsidR="00012DAE">
        <w:t>was expected</w:t>
      </w:r>
      <w:proofErr w:type="gramEnd"/>
      <w:r w:rsidR="00012DAE">
        <w:t xml:space="preserve"> and will be considered as explained.</w:t>
      </w:r>
      <w:r w:rsidR="0001204B" w:rsidRPr="00E35610">
        <w:t xml:space="preserve"> </w:t>
      </w:r>
      <w:r w:rsidR="00F073AA" w:rsidRPr="00E35610">
        <w:t>Burgenland and Vienna have such a small dataset that they are not visible at this scale</w:t>
      </w:r>
      <w:r w:rsidR="00E15B74" w:rsidRPr="00E35610">
        <w:t xml:space="preserve">. </w:t>
      </w:r>
      <w:r w:rsidR="00462F9A" w:rsidRPr="00E35610">
        <w:t xml:space="preserve">For </w:t>
      </w:r>
      <w:proofErr w:type="gramStart"/>
      <w:r w:rsidR="002A40C9" w:rsidRPr="00E35610">
        <w:t>8</w:t>
      </w:r>
      <w:proofErr w:type="gramEnd"/>
      <w:r w:rsidR="00462F9A" w:rsidRPr="00E35610">
        <w:t xml:space="preserve"> out of 9 federal states an accuracy of over 99</w:t>
      </w:r>
      <w:r w:rsidR="002A40C9" w:rsidRPr="00E35610">
        <w:t>.8</w:t>
      </w:r>
      <w:r w:rsidR="00462F9A" w:rsidRPr="00E35610">
        <w:t>% was achieved</w:t>
      </w:r>
      <w:r w:rsidR="004E6CC9" w:rsidRPr="00E35610">
        <w:t xml:space="preserve"> and the overall</w:t>
      </w:r>
      <w:r w:rsidR="00BD29A0" w:rsidRPr="00E35610">
        <w:t xml:space="preserve"> </w:t>
      </w:r>
      <w:r w:rsidR="00DF3B0B" w:rsidRPr="00E35610">
        <w:t xml:space="preserve">unexplained </w:t>
      </w:r>
      <w:r w:rsidR="00BD29A0" w:rsidRPr="00E35610">
        <w:t>negative</w:t>
      </w:r>
      <w:r w:rsidR="004E6CC9" w:rsidRPr="00E35610">
        <w:t xml:space="preserve"> loss is of 0.</w:t>
      </w:r>
      <w:r w:rsidR="00F61E65" w:rsidRPr="00E35610">
        <w:t>02</w:t>
      </w:r>
      <w:r w:rsidR="004E6CC9" w:rsidRPr="00E35610">
        <w:t xml:space="preserve">% of the total original </w:t>
      </w:r>
      <w:r w:rsidR="00D77609" w:rsidRPr="00E35610">
        <w:t>data.</w:t>
      </w:r>
      <w:r w:rsidR="00DF3B0B" w:rsidRPr="00E35610">
        <w:t xml:space="preserve"> </w:t>
      </w:r>
    </w:p>
    <w:p w14:paraId="0C884F4B" w14:textId="77777777" w:rsidR="00F61E65" w:rsidRPr="00E35610" w:rsidRDefault="00F61E65" w:rsidP="00462F9A"/>
    <w:p w14:paraId="3F6FD2B6" w14:textId="7AC162DF" w:rsidR="00E951AD" w:rsidRDefault="00E951AD" w:rsidP="00462F9A">
      <w:r w:rsidRPr="00E35610">
        <w:lastRenderedPageBreak/>
        <w:t xml:space="preserve">Because the control publication only offers a technology type overview for WWTPS </w:t>
      </w:r>
      <w:r w:rsidR="00B6127C" w:rsidRPr="00E35610">
        <w:t>&lt;</w:t>
      </w:r>
      <w:r w:rsidRPr="00E35610">
        <w:t xml:space="preserve"> 50 PE, </w:t>
      </w:r>
      <w:r w:rsidR="00D0163C" w:rsidRPr="00E35610">
        <w:t xml:space="preserve">the </w:t>
      </w:r>
      <w:r w:rsidRPr="00E35610">
        <w:t>comparison</w:t>
      </w:r>
      <w:r w:rsidR="00D0163C" w:rsidRPr="00E35610">
        <w:t xml:space="preserve"> for this category</w:t>
      </w:r>
      <w:r w:rsidRPr="00E35610">
        <w:t xml:space="preserve"> </w:t>
      </w:r>
      <w:r w:rsidR="00784D7B" w:rsidRPr="00E35610">
        <w:t>refers exclusively</w:t>
      </w:r>
      <w:r w:rsidR="00B6127C" w:rsidRPr="00E35610">
        <w:t xml:space="preserve"> </w:t>
      </w:r>
      <w:r w:rsidRPr="00E35610">
        <w:t xml:space="preserve">to this design size. </w:t>
      </w:r>
      <w:r w:rsidR="008443DD">
        <w:t xml:space="preserve">Here the number of WWTPs by technology </w:t>
      </w:r>
      <w:proofErr w:type="gramStart"/>
      <w:r w:rsidR="008443DD">
        <w:t>is compared</w:t>
      </w:r>
      <w:proofErr w:type="gramEnd"/>
      <w:r w:rsidR="008443DD">
        <w:t xml:space="preserve"> between the datasets and its percental difference is calculated as the </w:t>
      </w:r>
      <w:r w:rsidR="00B85AF4">
        <w:t>divergence</w:t>
      </w:r>
      <w:r w:rsidR="008443DD">
        <w:t xml:space="preserve"> within each technology group. For example</w:t>
      </w:r>
      <w:r w:rsidR="00E15B74">
        <w:t>,</w:t>
      </w:r>
      <w:r w:rsidR="008443DD">
        <w:t xml:space="preserve"> the datasets report a 20% difference in the number of exclusively Primary WWTPs in Upper-Austria.</w:t>
      </w:r>
    </w:p>
    <w:p w14:paraId="483C0619" w14:textId="77777777" w:rsidR="00297D13" w:rsidRPr="00E35610" w:rsidRDefault="00297D13" w:rsidP="00462F9A"/>
    <w:p w14:paraId="60588B19" w14:textId="660EFB0B" w:rsidR="00AF48EE" w:rsidRPr="00E35610" w:rsidRDefault="00625271" w:rsidP="00462F9A">
      <w:r w:rsidRPr="00E35610">
        <w:rPr>
          <w:noProof/>
        </w:rPr>
        <w:drawing>
          <wp:inline distT="0" distB="0" distL="0" distR="0" wp14:anchorId="67C1B4E7" wp14:editId="3BDF248B">
            <wp:extent cx="5760720" cy="4292600"/>
            <wp:effectExtent l="0" t="0" r="0" b="0"/>
            <wp:docPr id="32" name="Picture 3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alenda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60720" cy="4292600"/>
                    </a:xfrm>
                    <a:prstGeom prst="rect">
                      <a:avLst/>
                    </a:prstGeom>
                  </pic:spPr>
                </pic:pic>
              </a:graphicData>
            </a:graphic>
          </wp:inline>
        </w:drawing>
      </w:r>
    </w:p>
    <w:p w14:paraId="1F8CAEAD" w14:textId="77777777" w:rsidR="00AF48EE" w:rsidRPr="00E35610" w:rsidRDefault="00AF48EE" w:rsidP="00462F9A">
      <w:pPr>
        <w:rPr>
          <w:color w:val="FF0000"/>
        </w:rPr>
      </w:pPr>
    </w:p>
    <w:p w14:paraId="20FF83A9" w14:textId="34631228" w:rsidR="00F61E65" w:rsidRPr="00E35610" w:rsidRDefault="00D96E62" w:rsidP="00462F9A">
      <w:r>
        <w:t>In fact, the</w:t>
      </w:r>
      <w:r w:rsidR="00FA2EB6" w:rsidRPr="00E35610">
        <w:t xml:space="preserve"> federal state of Upper-Austria shows significant </w:t>
      </w:r>
      <w:r w:rsidR="00784D7B" w:rsidRPr="00E35610">
        <w:t>divergences</w:t>
      </w:r>
      <w:r w:rsidR="00FA2EB6" w:rsidRPr="00E35610">
        <w:t xml:space="preserve"> with the original dataset. As explained before this is due to its later update </w:t>
      </w:r>
      <w:r w:rsidR="00731F1E" w:rsidRPr="00E35610">
        <w:t xml:space="preserve">compared to the control source. Carintia, Salzburg and Tyrol show minor differences, especially in the primary treatment category. </w:t>
      </w:r>
      <w:r w:rsidR="00AA3F3F" w:rsidRPr="00E35610">
        <w:t xml:space="preserve">The ASP category in Vorarlberg </w:t>
      </w:r>
      <w:r w:rsidR="00562CBD" w:rsidRPr="00E35610">
        <w:t xml:space="preserve">shows relevant </w:t>
      </w:r>
      <w:r w:rsidR="00784D7B" w:rsidRPr="00E35610">
        <w:t>difference</w:t>
      </w:r>
      <w:r w:rsidR="008756D9" w:rsidRPr="00E35610">
        <w:t xml:space="preserve">. It </w:t>
      </w:r>
      <w:proofErr w:type="gramStart"/>
      <w:r w:rsidR="008756D9" w:rsidRPr="00E35610">
        <w:t>has to</w:t>
      </w:r>
      <w:proofErr w:type="gramEnd"/>
      <w:r w:rsidR="008756D9" w:rsidRPr="00E35610">
        <w:t xml:space="preserve"> be mentioned that</w:t>
      </w:r>
      <w:r w:rsidR="00562CBD" w:rsidRPr="00E35610">
        <w:t xml:space="preserve"> the </w:t>
      </w:r>
      <w:r w:rsidR="00784D7B" w:rsidRPr="00E35610">
        <w:t>dataset</w:t>
      </w:r>
      <w:r w:rsidR="00562CBD" w:rsidRPr="00E35610">
        <w:t xml:space="preserve"> </w:t>
      </w:r>
      <w:r w:rsidR="008756D9" w:rsidRPr="00E35610">
        <w:t xml:space="preserve">for this state is very small (n=23) and thus </w:t>
      </w:r>
      <w:r w:rsidR="00F23168" w:rsidRPr="00E35610">
        <w:t xml:space="preserve">not very relevant for the whole analysis. </w:t>
      </w:r>
      <w:r w:rsidR="00784D7B" w:rsidRPr="00E35610">
        <w:t>Overall,</w:t>
      </w:r>
      <w:r w:rsidR="00F23168" w:rsidRPr="00E35610">
        <w:t xml:space="preserve"> the category Primary </w:t>
      </w:r>
      <w:r w:rsidR="007B065A">
        <w:t>shows</w:t>
      </w:r>
      <w:r w:rsidR="00984A64" w:rsidRPr="00E35610">
        <w:t xml:space="preserve"> most differences. </w:t>
      </w:r>
    </w:p>
    <w:p w14:paraId="4B375AD1" w14:textId="77777777" w:rsidR="00AF48EE" w:rsidRPr="00E35610" w:rsidRDefault="00AF48EE" w:rsidP="00462F9A">
      <w:pPr>
        <w:rPr>
          <w:color w:val="FF0000"/>
        </w:rPr>
      </w:pPr>
    </w:p>
    <w:p w14:paraId="2DE546AE" w14:textId="796A9F2F" w:rsidR="00462F9A" w:rsidRPr="00E35610" w:rsidRDefault="00462F9A" w:rsidP="00462F9A">
      <w:pPr>
        <w:pStyle w:val="Heading2"/>
      </w:pPr>
      <w:bookmarkStart w:id="16" w:name="_Toc92367256"/>
      <w:r w:rsidRPr="00E35610">
        <w:t>Spatial dataset</w:t>
      </w:r>
      <w:bookmarkEnd w:id="16"/>
    </w:p>
    <w:p w14:paraId="4FD546E5" w14:textId="7D637DB1" w:rsidR="00462F9A" w:rsidRPr="00E35610" w:rsidRDefault="00462F9A" w:rsidP="00462F9A">
      <w:r w:rsidRPr="00E35610">
        <w:t xml:space="preserve">This dataset </w:t>
      </w:r>
      <w:r w:rsidR="00A77DCE" w:rsidRPr="00E35610">
        <w:t xml:space="preserve">contains </w:t>
      </w:r>
      <w:r w:rsidRPr="00E35610">
        <w:t xml:space="preserve">only WWTPS up to 500PEs </w:t>
      </w:r>
      <w:r w:rsidR="00B36C78" w:rsidRPr="00E35610">
        <w:t xml:space="preserve">that could have </w:t>
      </w:r>
      <w:proofErr w:type="gramStart"/>
      <w:r w:rsidR="00B36C78" w:rsidRPr="00E35610">
        <w:t>been linked</w:t>
      </w:r>
      <w:proofErr w:type="gramEnd"/>
      <w:r w:rsidR="00B36C78" w:rsidRPr="00E35610">
        <w:t xml:space="preserve"> to their</w:t>
      </w:r>
      <w:r w:rsidRPr="00E35610">
        <w:t xml:space="preserve"> </w:t>
      </w:r>
      <w:r w:rsidR="00D0163C" w:rsidRPr="00E35610">
        <w:t>cadastral</w:t>
      </w:r>
      <w:r w:rsidRPr="00E35610">
        <w:t xml:space="preserve"> municipality. </w:t>
      </w:r>
      <w:r w:rsidR="00D96E62">
        <w:t>T</w:t>
      </w:r>
      <w:r w:rsidRPr="00E35610">
        <w:t xml:space="preserve">his </w:t>
      </w:r>
      <w:r w:rsidR="00B36C78" w:rsidRPr="00E35610">
        <w:t>i</w:t>
      </w:r>
      <w:r w:rsidRPr="00E35610">
        <w:t xml:space="preserve">s the dataset that has </w:t>
      </w:r>
      <w:proofErr w:type="gramStart"/>
      <w:r w:rsidRPr="00E35610">
        <w:t xml:space="preserve">been </w:t>
      </w:r>
      <w:r w:rsidR="00D729EB" w:rsidRPr="00E35610">
        <w:t>analyzed</w:t>
      </w:r>
      <w:proofErr w:type="gramEnd"/>
      <w:r w:rsidRPr="00E35610">
        <w:t xml:space="preserve"> to answer the main goals of this work</w:t>
      </w:r>
      <w:r w:rsidR="002D7DC3" w:rsidRPr="00E35610">
        <w:t xml:space="preserve">. All following </w:t>
      </w:r>
      <w:r w:rsidR="00D96E62">
        <w:t>thematic maps</w:t>
      </w:r>
      <w:r w:rsidR="002D7DC3" w:rsidRPr="00E35610">
        <w:t xml:space="preserve"> are based on this dataset.</w:t>
      </w:r>
    </w:p>
    <w:p w14:paraId="41BC9845" w14:textId="2691B93C" w:rsidR="00800BFD" w:rsidRPr="00E35610" w:rsidRDefault="00B36C78" w:rsidP="00462F9A">
      <w:r w:rsidRPr="00E35610">
        <w:t xml:space="preserve">Graph monitors the data losses due to spatial referencing, comparing </w:t>
      </w:r>
      <w:r w:rsidR="00F4006F" w:rsidRPr="00E35610">
        <w:t xml:space="preserve">the </w:t>
      </w:r>
      <w:r w:rsidRPr="00E35610">
        <w:t xml:space="preserve">obtained </w:t>
      </w:r>
      <w:r w:rsidR="00F4006F" w:rsidRPr="00E35610">
        <w:t>dataset</w:t>
      </w:r>
      <w:r w:rsidRPr="00E35610">
        <w:t xml:space="preserve"> with the spatial data.</w:t>
      </w:r>
      <w:r w:rsidR="00175891" w:rsidRPr="00E35610">
        <w:t xml:space="preserve"> </w:t>
      </w:r>
      <w:r w:rsidR="00800BFD" w:rsidRPr="00E35610">
        <w:t>About 9</w:t>
      </w:r>
      <w:r w:rsidR="00733402" w:rsidRPr="00E35610">
        <w:t>5</w:t>
      </w:r>
      <w:r w:rsidR="00800BFD" w:rsidRPr="00E35610">
        <w:t xml:space="preserve">% of the </w:t>
      </w:r>
      <w:r w:rsidR="00ED6BF7" w:rsidRPr="00E35610">
        <w:t>WWTPs</w:t>
      </w:r>
      <w:r w:rsidR="00800BFD" w:rsidRPr="00E35610">
        <w:t xml:space="preserve"> </w:t>
      </w:r>
      <w:proofErr w:type="gramStart"/>
      <w:r w:rsidR="00800BFD" w:rsidRPr="00E35610">
        <w:t>w</w:t>
      </w:r>
      <w:r w:rsidR="00ED6BF7" w:rsidRPr="00E35610">
        <w:t>ere</w:t>
      </w:r>
      <w:r w:rsidR="00800BFD" w:rsidRPr="00E35610">
        <w:t xml:space="preserve"> tracked</w:t>
      </w:r>
      <w:proofErr w:type="gramEnd"/>
      <w:r w:rsidR="00800BFD" w:rsidRPr="00E35610">
        <w:t xml:space="preserve"> down to </w:t>
      </w:r>
      <w:r w:rsidR="00ED6BF7" w:rsidRPr="00E35610">
        <w:t>their</w:t>
      </w:r>
      <w:r w:rsidR="00800BFD" w:rsidRPr="00E35610">
        <w:t xml:space="preserve"> </w:t>
      </w:r>
      <w:r w:rsidR="00ED6BF7" w:rsidRPr="00E35610">
        <w:t>cadastral</w:t>
      </w:r>
      <w:r w:rsidR="00800BFD" w:rsidRPr="00E35610">
        <w:t xml:space="preserve"> municipality</w:t>
      </w:r>
      <w:r w:rsidR="00F4006F" w:rsidRPr="00E35610">
        <w:t xml:space="preserve">. </w:t>
      </w:r>
      <w:r w:rsidR="007B065A">
        <w:t>Three</w:t>
      </w:r>
      <w:r w:rsidR="00733402" w:rsidRPr="00E35610">
        <w:t xml:space="preserve"> federal states</w:t>
      </w:r>
      <w:r w:rsidR="009A13CF" w:rsidRPr="00E35610">
        <w:t xml:space="preserve"> (</w:t>
      </w:r>
      <w:r w:rsidR="00784D7B" w:rsidRPr="00E35610">
        <w:t xml:space="preserve">Vienna, </w:t>
      </w:r>
      <w:proofErr w:type="gramStart"/>
      <w:r w:rsidR="00784D7B" w:rsidRPr="00E35610">
        <w:t>Vorarlberg</w:t>
      </w:r>
      <w:proofErr w:type="gramEnd"/>
      <w:r w:rsidR="009A13CF" w:rsidRPr="00E35610">
        <w:t xml:space="preserve"> and Burgenland)</w:t>
      </w:r>
      <w:r w:rsidR="00733402" w:rsidRPr="00E35610">
        <w:t xml:space="preserve"> have been excluded because the</w:t>
      </w:r>
      <w:r w:rsidR="00912BBA" w:rsidRPr="00E35610">
        <w:t>y completely lacked any spatial reference</w:t>
      </w:r>
      <w:r w:rsidR="00A8399C" w:rsidRPr="00E35610">
        <w:t>.</w:t>
      </w:r>
      <w:r w:rsidRPr="00E35610">
        <w:t xml:space="preserve"> </w:t>
      </w:r>
    </w:p>
    <w:p w14:paraId="29A2CBD4" w14:textId="77777777" w:rsidR="00ED6BF7" w:rsidRPr="00E35610" w:rsidRDefault="00ED6BF7" w:rsidP="00462F9A"/>
    <w:p w14:paraId="585D0800" w14:textId="648B1157" w:rsidR="00462F9A" w:rsidRPr="00E35610" w:rsidRDefault="008B0FF4" w:rsidP="00462F9A">
      <w:pPr>
        <w:rPr>
          <w:color w:val="FF0000"/>
        </w:rPr>
      </w:pPr>
      <w:r w:rsidRPr="00E35610">
        <w:rPr>
          <w:noProof/>
        </w:rPr>
        <w:lastRenderedPageBreak/>
        <w:drawing>
          <wp:inline distT="0" distB="0" distL="0" distR="0" wp14:anchorId="69F395F4" wp14:editId="5F130AB6">
            <wp:extent cx="5760720" cy="4383405"/>
            <wp:effectExtent l="0" t="0" r="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720" cy="4383405"/>
                    </a:xfrm>
                    <a:prstGeom prst="rect">
                      <a:avLst/>
                    </a:prstGeom>
                  </pic:spPr>
                </pic:pic>
              </a:graphicData>
            </a:graphic>
          </wp:inline>
        </w:drawing>
      </w:r>
    </w:p>
    <w:p w14:paraId="7A340024" w14:textId="3F7BFA5B" w:rsidR="00D83A69" w:rsidRPr="00E35610" w:rsidRDefault="00BB14A8" w:rsidP="00462F9A">
      <w:r w:rsidRPr="00E35610">
        <w:t xml:space="preserve">Lower-Austria has the highest loss percentage. All lost entries belong to the </w:t>
      </w:r>
      <w:r w:rsidR="00E56CE4" w:rsidRPr="00E35610">
        <w:t xml:space="preserve">district of Amstetten and had not further spatial reference. </w:t>
      </w:r>
      <w:proofErr w:type="gramStart"/>
      <w:r w:rsidR="00784D7B" w:rsidRPr="00E35610">
        <w:t>Generally,</w:t>
      </w:r>
      <w:r w:rsidR="00C071F0" w:rsidRPr="00E35610">
        <w:t xml:space="preserve"> the</w:t>
      </w:r>
      <w:proofErr w:type="gramEnd"/>
      <w:r w:rsidR="00C071F0" w:rsidRPr="00E35610">
        <w:t xml:space="preserve"> data losses here are due to missing cadastral municipality reference in the original data</w:t>
      </w:r>
      <w:r w:rsidR="007B065A">
        <w:t>.</w:t>
      </w:r>
    </w:p>
    <w:p w14:paraId="20315A44" w14:textId="7F0CF553" w:rsidR="006069A9" w:rsidRPr="00E35610" w:rsidRDefault="00581737" w:rsidP="006069A9">
      <w:pPr>
        <w:pStyle w:val="Heading2"/>
      </w:pPr>
      <w:bookmarkStart w:id="17" w:name="_Toc92367257"/>
      <w:r w:rsidRPr="00E35610">
        <w:t>Distribution of WWTPs</w:t>
      </w:r>
      <w:bookmarkEnd w:id="17"/>
    </w:p>
    <w:p w14:paraId="2F2C6BA9" w14:textId="6984FFDE" w:rsidR="006D3B96" w:rsidRPr="00E35610" w:rsidRDefault="006D3B96" w:rsidP="00455D33">
      <w:pPr>
        <w:pStyle w:val="Heading3"/>
      </w:pPr>
      <w:r w:rsidRPr="00E35610">
        <w:t>Distribution by federal state</w:t>
      </w:r>
    </w:p>
    <w:p w14:paraId="164A3910" w14:textId="3892B28A" w:rsidR="00A8399C" w:rsidRPr="00E35610" w:rsidRDefault="00A8399C" w:rsidP="008D31EF">
      <w:proofErr w:type="gramStart"/>
      <w:r w:rsidRPr="00E35610">
        <w:t>Most of</w:t>
      </w:r>
      <w:proofErr w:type="gramEnd"/>
      <w:r w:rsidRPr="00E35610">
        <w:t xml:space="preserve"> WWTPS up to 500 PEs have been built</w:t>
      </w:r>
      <w:r w:rsidR="00015C47" w:rsidRPr="00E35610">
        <w:t xml:space="preserve"> between </w:t>
      </w:r>
      <w:r w:rsidRPr="00E35610">
        <w:t>1995 and 2015</w:t>
      </w:r>
      <w:r w:rsidR="00E15B74" w:rsidRPr="00E35610">
        <w:t xml:space="preserve">. </w:t>
      </w:r>
      <w:r w:rsidR="00015C47" w:rsidRPr="00E35610">
        <w:t xml:space="preserve">In </w:t>
      </w:r>
      <w:r w:rsidR="00784D7B" w:rsidRPr="00E35610">
        <w:t>fact,</w:t>
      </w:r>
      <w:r w:rsidR="00015C47" w:rsidRPr="00E35610">
        <w:t xml:space="preserve"> in all states the construction of WWTPs of this size has peaked in this twenty-year period. Since 2010 a </w:t>
      </w:r>
      <w:r w:rsidR="001E3EB9" w:rsidRPr="00E35610">
        <w:t>pronounced</w:t>
      </w:r>
      <w:r w:rsidR="00CD3902" w:rsidRPr="00E35610">
        <w:t xml:space="preserve"> degrowth is evident.</w:t>
      </w:r>
      <w:r w:rsidR="00197344" w:rsidRPr="00E35610">
        <w:t xml:space="preserve"> </w:t>
      </w:r>
      <w:r w:rsidR="00185E8F" w:rsidRPr="00E35610">
        <w:rPr>
          <w:highlight w:val="yellow"/>
        </w:rPr>
        <w:t>Comparing</w:t>
      </w:r>
      <w:r w:rsidR="003E3DF4" w:rsidRPr="00E35610">
        <w:rPr>
          <w:highlight w:val="yellow"/>
        </w:rPr>
        <w:t xml:space="preserve"> it with the development of the connection rate </w:t>
      </w:r>
      <w:proofErr w:type="gramStart"/>
      <w:r w:rsidR="003E3DF4" w:rsidRPr="00E35610">
        <w:rPr>
          <w:highlight w:val="yellow"/>
        </w:rPr>
        <w:t xml:space="preserve">it is clear that </w:t>
      </w:r>
      <w:r w:rsidR="00185E8F" w:rsidRPr="00E35610">
        <w:rPr>
          <w:highlight w:val="yellow"/>
        </w:rPr>
        <w:t>with</w:t>
      </w:r>
      <w:proofErr w:type="gramEnd"/>
      <w:r w:rsidR="003E3DF4" w:rsidRPr="00E35610">
        <w:rPr>
          <w:highlight w:val="yellow"/>
        </w:rPr>
        <w:t xml:space="preserve"> 2010 a </w:t>
      </w:r>
      <w:r w:rsidR="00185E8F" w:rsidRPr="00E35610">
        <w:rPr>
          <w:highlight w:val="yellow"/>
        </w:rPr>
        <w:t>plateau</w:t>
      </w:r>
      <w:r w:rsidR="003E3DF4" w:rsidRPr="00E35610">
        <w:rPr>
          <w:highlight w:val="yellow"/>
        </w:rPr>
        <w:t xml:space="preserve"> in building of small WWTPs was reached. In that </w:t>
      </w:r>
      <w:r w:rsidR="00E15B74" w:rsidRPr="00E35610">
        <w:rPr>
          <w:highlight w:val="yellow"/>
        </w:rPr>
        <w:t>year,</w:t>
      </w:r>
      <w:r w:rsidR="003E3DF4" w:rsidRPr="00E35610">
        <w:rPr>
          <w:highlight w:val="yellow"/>
        </w:rPr>
        <w:t xml:space="preserve"> the connection rate was 94%, </w:t>
      </w:r>
      <w:proofErr w:type="gramStart"/>
      <w:r w:rsidR="003E3DF4" w:rsidRPr="00E35610">
        <w:rPr>
          <w:highlight w:val="yellow"/>
        </w:rPr>
        <w:t>almost at</w:t>
      </w:r>
      <w:proofErr w:type="gramEnd"/>
      <w:r w:rsidR="003E3DF4" w:rsidRPr="00E35610">
        <w:rPr>
          <w:highlight w:val="yellow"/>
        </w:rPr>
        <w:t xml:space="preserve"> its maximum</w:t>
      </w:r>
      <w:r w:rsidR="003E3DF4" w:rsidRPr="005B45D3">
        <w:rPr>
          <w:highlight w:val="yellow"/>
        </w:rPr>
        <w:t xml:space="preserve">. </w:t>
      </w:r>
      <w:r w:rsidR="00ED3DBE" w:rsidRPr="005B45D3">
        <w:rPr>
          <w:highlight w:val="yellow"/>
        </w:rPr>
        <w:t xml:space="preserve"> </w:t>
      </w:r>
      <w:r w:rsidR="00ED3DBE" w:rsidRPr="005B45D3">
        <w:rPr>
          <w:color w:val="FF0000"/>
          <w:highlight w:val="yellow"/>
        </w:rPr>
        <w:t>Wait to finish graph!</w:t>
      </w:r>
    </w:p>
    <w:p w14:paraId="50CEC9AB" w14:textId="74CB0FB8" w:rsidR="0003475F" w:rsidRPr="00E35610" w:rsidRDefault="00A309A7" w:rsidP="008D31EF">
      <w:r w:rsidRPr="00E35610">
        <w:t>It is interesting to note t</w:t>
      </w:r>
      <w:r w:rsidR="00AD390C" w:rsidRPr="00E35610">
        <w:t xml:space="preserve">he differences </w:t>
      </w:r>
      <w:r w:rsidR="00D96E62">
        <w:t>in</w:t>
      </w:r>
      <w:r w:rsidR="00AD390C" w:rsidRPr="00E35610">
        <w:t xml:space="preserve"> the temporal activity of the federal </w:t>
      </w:r>
      <w:r w:rsidR="00185E8F" w:rsidRPr="00E35610">
        <w:t>states</w:t>
      </w:r>
      <w:r w:rsidR="00AD390C" w:rsidRPr="00E35610">
        <w:t xml:space="preserve">. </w:t>
      </w:r>
      <w:r w:rsidR="00140614" w:rsidRPr="00E35610">
        <w:t>While small WWTPs in Lower-Austria</w:t>
      </w:r>
      <w:r w:rsidR="007B065A">
        <w:t xml:space="preserve"> </w:t>
      </w:r>
      <w:proofErr w:type="gramStart"/>
      <w:r w:rsidR="007B065A">
        <w:t>were</w:t>
      </w:r>
      <w:r w:rsidR="007C632D" w:rsidRPr="00E35610">
        <w:t xml:space="preserve"> built</w:t>
      </w:r>
      <w:proofErr w:type="gramEnd"/>
      <w:r w:rsidR="007C632D" w:rsidRPr="00E35610">
        <w:t xml:space="preserve"> between 2003 </w:t>
      </w:r>
      <w:r w:rsidR="003033C1" w:rsidRPr="00E35610">
        <w:t>and</w:t>
      </w:r>
      <w:r w:rsidR="007C632D" w:rsidRPr="00E35610">
        <w:t xml:space="preserve"> 2015, Carintia has built them before 2003. </w:t>
      </w:r>
      <w:r w:rsidR="003033C1" w:rsidRPr="00E35610">
        <w:t xml:space="preserve">All other states have a relative homogenous distribution. </w:t>
      </w:r>
    </w:p>
    <w:p w14:paraId="5583651D" w14:textId="5F32ACFC" w:rsidR="009B04BB" w:rsidRPr="00E35610" w:rsidRDefault="009B04BB" w:rsidP="008D31EF"/>
    <w:p w14:paraId="03BAF1D8" w14:textId="77777777" w:rsidR="00ED3DBE" w:rsidRDefault="00ED3DBE" w:rsidP="008D31EF"/>
    <w:p w14:paraId="6BF87984" w14:textId="77777777" w:rsidR="00ED3DBE" w:rsidRDefault="00ED3DBE" w:rsidP="008D31EF"/>
    <w:p w14:paraId="538597DB" w14:textId="77777777" w:rsidR="00ED3DBE" w:rsidRDefault="00ED3DBE" w:rsidP="008D31EF"/>
    <w:p w14:paraId="23959923" w14:textId="77777777" w:rsidR="00ED3DBE" w:rsidRDefault="00ED3DBE" w:rsidP="008D31EF"/>
    <w:p w14:paraId="268FD636" w14:textId="77777777" w:rsidR="00ED3DBE" w:rsidRDefault="00ED3DBE" w:rsidP="008D31EF"/>
    <w:p w14:paraId="2E927702" w14:textId="77777777" w:rsidR="00ED3DBE" w:rsidRDefault="00ED3DBE" w:rsidP="008D31EF"/>
    <w:p w14:paraId="1A60D145" w14:textId="77777777" w:rsidR="00ED3DBE" w:rsidRDefault="00ED3DBE" w:rsidP="008D31EF"/>
    <w:p w14:paraId="7088A74D" w14:textId="048757FF" w:rsidR="006069A9" w:rsidRPr="00E35610" w:rsidRDefault="003F2F5F" w:rsidP="008D31EF">
      <w:r>
        <w:rPr>
          <w:noProof/>
        </w:rPr>
        <mc:AlternateContent>
          <mc:Choice Requires="wps">
            <w:drawing>
              <wp:anchor distT="0" distB="0" distL="114300" distR="114300" simplePos="0" relativeHeight="251694080" behindDoc="0" locked="0" layoutInCell="1" allowOverlap="1" wp14:anchorId="57478423" wp14:editId="3C3BB6A7">
                <wp:simplePos x="0" y="0"/>
                <wp:positionH relativeFrom="column">
                  <wp:posOffset>-685800</wp:posOffset>
                </wp:positionH>
                <wp:positionV relativeFrom="paragraph">
                  <wp:posOffset>3902710</wp:posOffset>
                </wp:positionV>
                <wp:extent cx="71126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7112635" cy="635"/>
                        </a:xfrm>
                        <a:prstGeom prst="rect">
                          <a:avLst/>
                        </a:prstGeom>
                        <a:solidFill>
                          <a:prstClr val="white"/>
                        </a:solidFill>
                        <a:ln>
                          <a:noFill/>
                        </a:ln>
                      </wps:spPr>
                      <wps:txbx>
                        <w:txbxContent>
                          <w:p w14:paraId="600620C3" w14:textId="4A72913E" w:rsidR="003F2F5F" w:rsidRPr="0074112D" w:rsidRDefault="003F2F5F" w:rsidP="003F2F5F">
                            <w:pPr>
                              <w:pStyle w:val="Caption"/>
                              <w:rPr>
                                <w:noProof/>
                                <w:color w:val="FF0000"/>
                              </w:rPr>
                            </w:pPr>
                            <w:r>
                              <w:t xml:space="preserve">Figure </w:t>
                            </w:r>
                            <w:fldSimple w:instr=" SEQ Figure \* ARABIC ">
                              <w:r>
                                <w:rPr>
                                  <w:noProof/>
                                </w:rPr>
                                <w:t>4</w:t>
                              </w:r>
                            </w:fldSimple>
                            <w:r>
                              <w:t xml:space="preserve"> temporal distribution of WWTPs up to 500 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478423" id="Text Box 5" o:spid="_x0000_s1031" type="#_x0000_t202" style="position:absolute;margin-left:-54pt;margin-top:307.3pt;width:560.0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" stroked="f">
                <v:textbox style="mso-fit-shape-to-text:t" inset="0,0,0,0">
                  <w:txbxContent>
                    <w:p w14:paraId="600620C3" w14:textId="4A72913E" w:rsidR="003F2F5F" w:rsidRPr="0074112D" w:rsidRDefault="003F2F5F" w:rsidP="003F2F5F">
                      <w:pPr>
                        <w:pStyle w:val="Caption"/>
                        <w:rPr>
                          <w:noProof/>
                          <w:color w:val="FF0000"/>
                        </w:rPr>
                      </w:pPr>
                      <w:r>
                        <w:t xml:space="preserve">Figure </w:t>
                      </w:r>
                      <w:fldSimple w:instr=" SEQ Figure \* ARABIC ">
                        <w:r>
                          <w:rPr>
                            <w:noProof/>
                          </w:rPr>
                          <w:t>4</w:t>
                        </w:r>
                      </w:fldSimple>
                      <w:r>
                        <w:t xml:space="preserve"> temporal distribution of WWTPs up to 500 PEs</w:t>
                      </w:r>
                    </w:p>
                  </w:txbxContent>
                </v:textbox>
                <w10:wrap type="topAndBottom"/>
              </v:shape>
            </w:pict>
          </mc:Fallback>
        </mc:AlternateContent>
      </w:r>
      <w:r w:rsidR="006D3B96" w:rsidRPr="00ED3DBE">
        <w:rPr>
          <w:noProof/>
          <w:color w:val="FF0000"/>
        </w:rPr>
        <w:drawing>
          <wp:anchor distT="0" distB="0" distL="114300" distR="114300" simplePos="0" relativeHeight="251678720" behindDoc="0" locked="0" layoutInCell="1" allowOverlap="1" wp14:anchorId="14C530DF" wp14:editId="0A5A17E3">
            <wp:simplePos x="0" y="0"/>
            <wp:positionH relativeFrom="margin">
              <wp:posOffset>-685859</wp:posOffset>
            </wp:positionH>
            <wp:positionV relativeFrom="paragraph">
              <wp:posOffset>162</wp:posOffset>
            </wp:positionV>
            <wp:extent cx="7112635" cy="3845560"/>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7112635" cy="3845560"/>
                    </a:xfrm>
                    <a:prstGeom prst="rect">
                      <a:avLst/>
                    </a:prstGeom>
                  </pic:spPr>
                </pic:pic>
              </a:graphicData>
            </a:graphic>
            <wp14:sizeRelH relativeFrom="page">
              <wp14:pctWidth>0</wp14:pctWidth>
            </wp14:sizeRelH>
            <wp14:sizeRelV relativeFrom="page">
              <wp14:pctHeight>0</wp14:pctHeight>
            </wp14:sizeRelV>
          </wp:anchor>
        </w:drawing>
      </w:r>
      <w:r w:rsidR="00ED3DBE" w:rsidRPr="00ED3DBE">
        <w:rPr>
          <w:color w:val="FF0000"/>
        </w:rPr>
        <w:t>graph under development</w:t>
      </w:r>
    </w:p>
    <w:p w14:paraId="67E198F7" w14:textId="4DB0953D" w:rsidR="00ED3DBE" w:rsidRDefault="00ED3DBE" w:rsidP="008D31EF">
      <w:r>
        <w:rPr>
          <w:noProof/>
        </w:rPr>
        <w:drawing>
          <wp:anchor distT="0" distB="0" distL="114300" distR="114300" simplePos="0" relativeHeight="251691008" behindDoc="0" locked="0" layoutInCell="1" allowOverlap="1" wp14:anchorId="3C5C1314" wp14:editId="41D4C24E">
            <wp:simplePos x="0" y="0"/>
            <wp:positionH relativeFrom="margin">
              <wp:align>center</wp:align>
            </wp:positionH>
            <wp:positionV relativeFrom="paragraph">
              <wp:posOffset>298347</wp:posOffset>
            </wp:positionV>
            <wp:extent cx="4369982" cy="2121888"/>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3">
                      <a:extLst>
                        <a:ext uri="{28A0092B-C50C-407E-A947-70E740481C1C}">
                          <a14:useLocalDpi xmlns:a14="http://schemas.microsoft.com/office/drawing/2010/main" val="0"/>
                        </a:ext>
                      </a:extLst>
                    </a:blip>
                    <a:stretch>
                      <a:fillRect/>
                    </a:stretch>
                  </pic:blipFill>
                  <pic:spPr>
                    <a:xfrm>
                      <a:off x="0" y="0"/>
                      <a:ext cx="4369982" cy="2121888"/>
                    </a:xfrm>
                    <a:prstGeom prst="rect">
                      <a:avLst/>
                    </a:prstGeom>
                  </pic:spPr>
                </pic:pic>
              </a:graphicData>
            </a:graphic>
            <wp14:sizeRelH relativeFrom="page">
              <wp14:pctWidth>0</wp14:pctWidth>
            </wp14:sizeRelH>
            <wp14:sizeRelV relativeFrom="page">
              <wp14:pctHeight>0</wp14:pctHeight>
            </wp14:sizeRelV>
          </wp:anchor>
        </w:drawing>
      </w:r>
    </w:p>
    <w:p w14:paraId="69ED421F" w14:textId="77777777" w:rsidR="00ED3DBE" w:rsidRDefault="00ED3DBE" w:rsidP="008D31EF"/>
    <w:p w14:paraId="598E0137" w14:textId="77777777" w:rsidR="00ED3DBE" w:rsidRDefault="00ED3DBE" w:rsidP="008D31EF"/>
    <w:p w14:paraId="32E88843" w14:textId="43EC4132" w:rsidR="001153A2" w:rsidRPr="00E35610" w:rsidRDefault="001E3EB9" w:rsidP="008D31EF">
      <w:r w:rsidRPr="00E35610">
        <w:t>Styria</w:t>
      </w:r>
      <w:r w:rsidR="001153A2" w:rsidRPr="00E35610">
        <w:t xml:space="preserve"> has the highest number of WWTPS, followed by Carintia and Lower-Austria. </w:t>
      </w:r>
      <w:r w:rsidRPr="00E35610">
        <w:t>Nonetheless</w:t>
      </w:r>
      <w:r w:rsidR="001153A2" w:rsidRPr="00E35610">
        <w:t xml:space="preserve"> Lower-Austria leads with the number of P</w:t>
      </w:r>
      <w:r w:rsidR="00A77DCE" w:rsidRPr="00E35610">
        <w:t>E</w:t>
      </w:r>
      <w:r w:rsidR="001153A2" w:rsidRPr="00E35610">
        <w:t xml:space="preserve">s covered, before Carintia and </w:t>
      </w:r>
      <w:r w:rsidRPr="00E35610">
        <w:t>Styria</w:t>
      </w:r>
      <w:r w:rsidR="001153A2" w:rsidRPr="00E35610">
        <w:t xml:space="preserve">. </w:t>
      </w:r>
      <w:r w:rsidR="00A61401" w:rsidRPr="00E35610">
        <w:t xml:space="preserve">As </w:t>
      </w:r>
      <w:r w:rsidR="00784D7B" w:rsidRPr="00E35610">
        <w:t>expected,</w:t>
      </w:r>
      <w:r w:rsidR="00A61401" w:rsidRPr="00E35610">
        <w:t xml:space="preserve"> the number of small WWTPs &lt;50</w:t>
      </w:r>
      <w:r w:rsidR="00A9480A" w:rsidRPr="00E35610">
        <w:t>PE</w:t>
      </w:r>
      <w:r w:rsidR="00A61401" w:rsidRPr="00E35610">
        <w:t xml:space="preserve"> is overall </w:t>
      </w:r>
      <w:r w:rsidR="00A9480A" w:rsidRPr="00E35610">
        <w:t xml:space="preserve">higher than the number of WWTPs &gt;50 PE. </w:t>
      </w:r>
      <w:r w:rsidR="00185E8F" w:rsidRPr="00E35610">
        <w:t>Styria</w:t>
      </w:r>
      <w:r w:rsidR="00F51A7D" w:rsidRPr="00E35610">
        <w:t xml:space="preserve"> is the only state where the coverage of </w:t>
      </w:r>
      <w:r w:rsidR="00484C05" w:rsidRPr="00E35610">
        <w:t xml:space="preserve">WWTPs &gt; 50PE is higher than </w:t>
      </w:r>
      <w:r w:rsidR="00185E8F" w:rsidRPr="00E35610">
        <w:t>their</w:t>
      </w:r>
      <w:r w:rsidR="00484C05" w:rsidRPr="00E35610">
        <w:t xml:space="preserve"> smaller counterpart.</w:t>
      </w:r>
    </w:p>
    <w:p w14:paraId="213C5DD2" w14:textId="36875615" w:rsidR="005D4CBE" w:rsidRPr="00E35610" w:rsidRDefault="005D4CBE" w:rsidP="00A131FF">
      <w:pPr>
        <w:jc w:val="center"/>
      </w:pPr>
    </w:p>
    <w:p w14:paraId="1EC1039E" w14:textId="77777777" w:rsidR="004D760C" w:rsidRDefault="00735CDE" w:rsidP="004D760C">
      <w:pPr>
        <w:keepNext/>
      </w:pPr>
      <w:r w:rsidRPr="00E35610">
        <w:rPr>
          <w:noProof/>
        </w:rPr>
        <w:lastRenderedPageBreak/>
        <w:drawing>
          <wp:inline distT="0" distB="0" distL="0" distR="0" wp14:anchorId="174C9EAC" wp14:editId="5B279839">
            <wp:extent cx="5760720" cy="3769995"/>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720" cy="3769995"/>
                    </a:xfrm>
                    <a:prstGeom prst="rect">
                      <a:avLst/>
                    </a:prstGeom>
                  </pic:spPr>
                </pic:pic>
              </a:graphicData>
            </a:graphic>
          </wp:inline>
        </w:drawing>
      </w:r>
    </w:p>
    <w:p w14:paraId="5108B727" w14:textId="405605E2" w:rsidR="007A03AC" w:rsidRPr="00E35610" w:rsidRDefault="004D760C" w:rsidP="004D760C">
      <w:pPr>
        <w:pStyle w:val="Caption"/>
      </w:pPr>
      <w:r>
        <w:t xml:space="preserve">Figure </w:t>
      </w:r>
      <w:r w:rsidR="00551BBE">
        <w:fldChar w:fldCharType="begin"/>
      </w:r>
      <w:r w:rsidR="00551BBE">
        <w:instrText xml:space="preserve"> SEQ Figure \* ARABIC </w:instrText>
      </w:r>
      <w:r w:rsidR="00551BBE">
        <w:fldChar w:fldCharType="separate"/>
      </w:r>
      <w:r w:rsidR="003F2F5F">
        <w:rPr>
          <w:noProof/>
        </w:rPr>
        <w:t>5</w:t>
      </w:r>
      <w:r w:rsidR="00551BBE">
        <w:rPr>
          <w:noProof/>
        </w:rPr>
        <w:fldChar w:fldCharType="end"/>
      </w:r>
      <w:r>
        <w:t xml:space="preserve"> Distribution of WWTPs and PEs by design size</w:t>
      </w:r>
    </w:p>
    <w:p w14:paraId="1B43ACB5" w14:textId="5762C705" w:rsidR="00423B39" w:rsidRPr="00E35610" w:rsidRDefault="00423B39" w:rsidP="008D31EF">
      <w:r w:rsidRPr="00E35610">
        <w:t xml:space="preserve">To obtain a clearer picture of the relation between state and technology, the PE </w:t>
      </w:r>
      <w:proofErr w:type="gramStart"/>
      <w:r w:rsidRPr="00E35610">
        <w:t>were plotted</w:t>
      </w:r>
      <w:proofErr w:type="gramEnd"/>
      <w:r w:rsidRPr="00E35610">
        <w:t xml:space="preserve"> against the total population. Carintia has by far the highest coverage</w:t>
      </w:r>
      <w:r w:rsidR="00484C05" w:rsidRPr="00E35610">
        <w:t xml:space="preserve"> with 17.5%</w:t>
      </w:r>
      <w:r w:rsidRPr="00E35610">
        <w:t xml:space="preserve">. </w:t>
      </w:r>
      <w:r w:rsidR="00400149" w:rsidRPr="00E35610">
        <w:t xml:space="preserve">Overall in Austria 5% of the population relies on WWTPS up 500 PE, as confirmed by </w:t>
      </w:r>
      <w:r w:rsidR="00E00D0D" w:rsidRPr="00E35610">
        <w:t>the national wastewater report</w:t>
      </w:r>
      <w:r w:rsidR="00E00D0D" w:rsidRPr="00E35610">
        <w:fldChar w:fldCharType="begin" w:fldLock="1"/>
      </w:r>
      <w:r w:rsidR="003861A4" w:rsidRPr="00E35610">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1&lt;/sup&gt;","plainTextFormattedCitation":"1","previouslyFormattedCitation":"&lt;sup&gt;1&lt;/sup&gt;"},"properties":{"noteIndex":0},"schema":"https://github.com/citation-style-language/schema/raw/master/csl-citation.json"}</w:instrText>
      </w:r>
      <w:r w:rsidR="00E00D0D" w:rsidRPr="00E35610">
        <w:fldChar w:fldCharType="separate"/>
      </w:r>
      <w:r w:rsidR="00E00D0D" w:rsidRPr="00E35610">
        <w:rPr>
          <w:noProof/>
          <w:vertAlign w:val="superscript"/>
        </w:rPr>
        <w:t>1</w:t>
      </w:r>
      <w:r w:rsidR="00E00D0D" w:rsidRPr="00E35610">
        <w:fldChar w:fldCharType="end"/>
      </w:r>
      <w:r w:rsidR="00E00D0D" w:rsidRPr="00E35610">
        <w:t>.</w:t>
      </w:r>
    </w:p>
    <w:p w14:paraId="0CD3C008" w14:textId="77777777" w:rsidR="004D760C" w:rsidRDefault="00C37A7D" w:rsidP="004D760C">
      <w:pPr>
        <w:keepNext/>
        <w:jc w:val="center"/>
      </w:pPr>
      <w:r w:rsidRPr="00E35610">
        <w:rPr>
          <w:noProof/>
        </w:rPr>
        <w:drawing>
          <wp:inline distT="0" distB="0" distL="0" distR="0" wp14:anchorId="25825B2E" wp14:editId="553416B2">
            <wp:extent cx="5760720" cy="345630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AED14F4" w14:textId="269A71F3" w:rsidR="00A131FF" w:rsidRPr="00E35610" w:rsidRDefault="004D760C" w:rsidP="004D760C">
      <w:pPr>
        <w:pStyle w:val="Caption"/>
        <w:jc w:val="center"/>
      </w:pPr>
      <w:r>
        <w:t xml:space="preserve">Figure </w:t>
      </w:r>
      <w:r w:rsidR="00551BBE">
        <w:fldChar w:fldCharType="begin"/>
      </w:r>
      <w:r w:rsidR="00551BBE">
        <w:instrText xml:space="preserve"> SEQ Figure \* ARABIC </w:instrText>
      </w:r>
      <w:r w:rsidR="00551BBE">
        <w:fldChar w:fldCharType="separate"/>
      </w:r>
      <w:r w:rsidR="003F2F5F">
        <w:rPr>
          <w:noProof/>
        </w:rPr>
        <w:t>6</w:t>
      </w:r>
      <w:r w:rsidR="00551BBE">
        <w:rPr>
          <w:noProof/>
        </w:rPr>
        <w:fldChar w:fldCharType="end"/>
      </w:r>
      <w:r>
        <w:t xml:space="preserve"> Percentage of population covered by WWTPs up </w:t>
      </w:r>
      <w:r w:rsidR="00B85AF4">
        <w:t>to</w:t>
      </w:r>
      <w:r>
        <w:t xml:space="preserve"> 500 PEs</w:t>
      </w:r>
    </w:p>
    <w:p w14:paraId="16A97D54" w14:textId="3232489F" w:rsidR="00423B39" w:rsidRPr="00E35610" w:rsidRDefault="00423B39" w:rsidP="008D31EF"/>
    <w:p w14:paraId="4E18C677" w14:textId="15E1B6E4" w:rsidR="00E41BEB" w:rsidRPr="00E35610" w:rsidRDefault="00E41BEB" w:rsidP="008D31EF"/>
    <w:p w14:paraId="0F32018D" w14:textId="0C7244F5" w:rsidR="00E41BEB" w:rsidRPr="00E35610" w:rsidRDefault="00E41BEB" w:rsidP="008D31EF"/>
    <w:p w14:paraId="6B08EDE0" w14:textId="4F3FA7F9" w:rsidR="00CD3902" w:rsidRPr="00E35610" w:rsidRDefault="00CD3902" w:rsidP="00CD3902"/>
    <w:p w14:paraId="7E99BFF2" w14:textId="7A5C7C4F" w:rsidR="00ED0737" w:rsidRPr="00E35610" w:rsidRDefault="00E41BEB" w:rsidP="00D96E62">
      <w:pPr>
        <w:pStyle w:val="Heading3"/>
      </w:pPr>
      <w:r w:rsidRPr="00E35610">
        <w:t>Distribution by tech type</w:t>
      </w:r>
    </w:p>
    <w:p w14:paraId="47F07E71" w14:textId="00CDC53D" w:rsidR="006C40AE" w:rsidRPr="00E35610" w:rsidRDefault="006C40AE" w:rsidP="00ED0737">
      <w:r w:rsidRPr="00E35610">
        <w:t xml:space="preserve">The 1991 update of the WED clearly marks a turning point in the </w:t>
      </w:r>
      <w:r w:rsidR="007866F3" w:rsidRPr="00E35610">
        <w:t xml:space="preserve">development of technology types. Whereas before </w:t>
      </w:r>
      <w:proofErr w:type="gramStart"/>
      <w:r w:rsidR="003F189C" w:rsidRPr="00E35610">
        <w:t>most of</w:t>
      </w:r>
      <w:proofErr w:type="gramEnd"/>
      <w:r w:rsidR="003F189C" w:rsidRPr="00E35610">
        <w:t xml:space="preserve"> the infrastructure was built with exclusively </w:t>
      </w:r>
      <w:r w:rsidR="00185E8F" w:rsidRPr="00E35610">
        <w:t>primary</w:t>
      </w:r>
      <w:r w:rsidR="003F189C" w:rsidRPr="00E35610">
        <w:t xml:space="preserve"> treatment, afterwards the diversity of treatment has </w:t>
      </w:r>
      <w:r w:rsidR="00EE1EFA" w:rsidRPr="00E35610">
        <w:t xml:space="preserve">developed. Especially ASP, SBR and CW </w:t>
      </w:r>
      <w:proofErr w:type="gramStart"/>
      <w:r w:rsidR="00EE1EFA" w:rsidRPr="00E35610">
        <w:t>were built</w:t>
      </w:r>
      <w:proofErr w:type="gramEnd"/>
      <w:r w:rsidR="00EE1EFA" w:rsidRPr="00E35610">
        <w:t xml:space="preserve"> after </w:t>
      </w:r>
      <w:r w:rsidR="008F4DC8" w:rsidRPr="00E35610">
        <w:t>1991.</w:t>
      </w:r>
      <w:r w:rsidR="001252ED" w:rsidRPr="00E35610">
        <w:t xml:space="preserve"> The trend appears similar </w:t>
      </w:r>
      <w:r w:rsidR="00185E8F" w:rsidRPr="00E35610">
        <w:t>for</w:t>
      </w:r>
      <w:r w:rsidR="001252ED" w:rsidRPr="00E35610">
        <w:t xml:space="preserve"> both design sizes.</w:t>
      </w:r>
    </w:p>
    <w:p w14:paraId="5CA2F718" w14:textId="20D4BD82" w:rsidR="008F4DC8" w:rsidRPr="00E35610" w:rsidRDefault="008F4DC8" w:rsidP="00ED0737">
      <w:r w:rsidRPr="00E35610">
        <w:rPr>
          <w:noProof/>
        </w:rPr>
        <w:drawing>
          <wp:anchor distT="0" distB="0" distL="114300" distR="114300" simplePos="0" relativeHeight="251689984" behindDoc="0" locked="0" layoutInCell="1" allowOverlap="1" wp14:anchorId="1C76F97F" wp14:editId="1B4E4BBD">
            <wp:simplePos x="0" y="0"/>
            <wp:positionH relativeFrom="margin">
              <wp:posOffset>-658495</wp:posOffset>
            </wp:positionH>
            <wp:positionV relativeFrom="paragraph">
              <wp:posOffset>266700</wp:posOffset>
            </wp:positionV>
            <wp:extent cx="7319355" cy="4038600"/>
            <wp:effectExtent l="0" t="0" r="0" b="0"/>
            <wp:wrapTopAndBottom/>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7319355" cy="4038600"/>
                    </a:xfrm>
                    <a:prstGeom prst="rect">
                      <a:avLst/>
                    </a:prstGeom>
                  </pic:spPr>
                </pic:pic>
              </a:graphicData>
            </a:graphic>
            <wp14:sizeRelH relativeFrom="page">
              <wp14:pctWidth>0</wp14:pctWidth>
            </wp14:sizeRelH>
            <wp14:sizeRelV relativeFrom="page">
              <wp14:pctHeight>0</wp14:pctHeight>
            </wp14:sizeRelV>
          </wp:anchor>
        </w:drawing>
      </w:r>
    </w:p>
    <w:p w14:paraId="36DFCF07" w14:textId="77777777" w:rsidR="00ED0737" w:rsidRPr="00E35610" w:rsidRDefault="00ED0737" w:rsidP="00ED0737"/>
    <w:p w14:paraId="26CD35AD" w14:textId="0F856B69" w:rsidR="00AD17B0" w:rsidRPr="00E35610" w:rsidRDefault="00CA0A33" w:rsidP="00AD17B0">
      <w:r w:rsidRPr="00E35610">
        <w:t>Clearly most WWTPS with exclusively primary treatment</w:t>
      </w:r>
      <w:r w:rsidR="007B065A">
        <w:t xml:space="preserve"> </w:t>
      </w:r>
      <w:proofErr w:type="gramStart"/>
      <w:r w:rsidR="007B065A">
        <w:t>were</w:t>
      </w:r>
      <w:r w:rsidRPr="00E35610">
        <w:t xml:space="preserve"> built</w:t>
      </w:r>
      <w:proofErr w:type="gramEnd"/>
      <w:r w:rsidRPr="00E35610">
        <w:t xml:space="preserve"> before the 1991 update of the </w:t>
      </w:r>
      <w:r w:rsidR="00E665DF" w:rsidRPr="00E35610">
        <w:t xml:space="preserve">WED that requires biological nitrification. </w:t>
      </w:r>
      <w:r w:rsidR="00185E8F" w:rsidRPr="00E35610">
        <w:t>Nonetheless</w:t>
      </w:r>
      <w:r w:rsidR="00367284" w:rsidRPr="00E35610">
        <w:t xml:space="preserve"> </w:t>
      </w:r>
      <w:proofErr w:type="gramStart"/>
      <w:r w:rsidR="00367284" w:rsidRPr="00E35610">
        <w:t>some</w:t>
      </w:r>
      <w:proofErr w:type="gramEnd"/>
      <w:r w:rsidR="00EE344E" w:rsidRPr="00E35610">
        <w:t xml:space="preserve">, even </w:t>
      </w:r>
      <w:r w:rsidR="00784D7B" w:rsidRPr="00E35610">
        <w:t>in</w:t>
      </w:r>
      <w:r w:rsidR="00EE344E" w:rsidRPr="00E35610">
        <w:t xml:space="preserve"> the 50 to 500 PE category,</w:t>
      </w:r>
      <w:r w:rsidR="00367284" w:rsidRPr="00E35610">
        <w:t xml:space="preserve"> were built </w:t>
      </w:r>
      <w:r w:rsidR="00EE344E" w:rsidRPr="00E35610">
        <w:t>afterwards.</w:t>
      </w:r>
    </w:p>
    <w:p w14:paraId="2A3C6BD6" w14:textId="7DABDFE2" w:rsidR="00987B2E" w:rsidRPr="00E35610" w:rsidRDefault="005334EC" w:rsidP="00AD17B0">
      <w:r w:rsidRPr="00E35610">
        <w:rPr>
          <w:noProof/>
        </w:rPr>
        <w:lastRenderedPageBreak/>
        <w:drawing>
          <wp:inline distT="0" distB="0" distL="0" distR="0" wp14:anchorId="45B8CCC6" wp14:editId="292B0D39">
            <wp:extent cx="5760720" cy="3545205"/>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60720" cy="3545205"/>
                    </a:xfrm>
                    <a:prstGeom prst="rect">
                      <a:avLst/>
                    </a:prstGeom>
                  </pic:spPr>
                </pic:pic>
              </a:graphicData>
            </a:graphic>
          </wp:inline>
        </w:drawing>
      </w:r>
    </w:p>
    <w:p w14:paraId="68B5BF4C" w14:textId="77777777" w:rsidR="00D477A0" w:rsidRDefault="00D477A0" w:rsidP="00CD3902"/>
    <w:p w14:paraId="46313F5A" w14:textId="1037D12A" w:rsidR="00CD3902" w:rsidRPr="00E35610" w:rsidRDefault="00DC4FBE" w:rsidP="00CD3902">
      <w:r>
        <w:t xml:space="preserve">The next graph shows how </w:t>
      </w:r>
      <w:r w:rsidR="007B065A">
        <w:t>the percentual PE coverage by treatment technology</w:t>
      </w:r>
      <w:r>
        <w:t xml:space="preserve">. Note that the </w:t>
      </w:r>
      <w:r w:rsidR="00914E89">
        <w:t>categories</w:t>
      </w:r>
      <w:r>
        <w:t xml:space="preserve"> MBR and SFB had such a low percentage (smaller than 1) that they </w:t>
      </w:r>
      <w:proofErr w:type="gramStart"/>
      <w:r>
        <w:t>were avoided</w:t>
      </w:r>
      <w:proofErr w:type="gramEnd"/>
      <w:r>
        <w:t xml:space="preserve"> to </w:t>
      </w:r>
      <w:r w:rsidR="00914E89">
        <w:t>maintain</w:t>
      </w:r>
      <w:r>
        <w:t xml:space="preserve"> readability. </w:t>
      </w:r>
      <w:r w:rsidR="00D477A0">
        <w:t xml:space="preserve">The technology distribution follows a </w:t>
      </w:r>
      <w:r w:rsidR="00914E89">
        <w:t>similar</w:t>
      </w:r>
      <w:r w:rsidR="00D477A0">
        <w:t xml:space="preserve"> pattern in both design sizes. SBR, </w:t>
      </w:r>
      <w:r w:rsidR="00914E89">
        <w:t>ASP and</w:t>
      </w:r>
      <w:r w:rsidR="00D477A0">
        <w:t xml:space="preserve"> primary treatment are the major components with about 60%. Constructed </w:t>
      </w:r>
      <w:r w:rsidR="00914E89">
        <w:t>wetlands</w:t>
      </w:r>
      <w:r w:rsidR="00D477A0">
        <w:t xml:space="preserve"> are more frequent in smaller design sizes. As mentioned before</w:t>
      </w:r>
      <w:r w:rsidR="00636F20">
        <w:t xml:space="preserve">, </w:t>
      </w:r>
      <w:r w:rsidR="00D477A0">
        <w:t>the category other</w:t>
      </w:r>
      <w:r w:rsidR="00636F20">
        <w:t xml:space="preserve"> </w:t>
      </w:r>
      <w:r w:rsidR="00636F20" w:rsidRPr="00F214A8">
        <w:t>(minor technologies like</w:t>
      </w:r>
      <w:r w:rsidR="00F214A8" w:rsidRPr="00F214A8">
        <w:t xml:space="preserve"> composting</w:t>
      </w:r>
      <w:r w:rsidR="00636F20" w:rsidRPr="00F214A8">
        <w:t>)</w:t>
      </w:r>
      <w:r w:rsidR="00D477A0">
        <w:t xml:space="preserve"> is more developed in </w:t>
      </w:r>
      <w:r w:rsidR="00D757FA">
        <w:t xml:space="preserve">WWTPs from </w:t>
      </w:r>
      <w:r w:rsidR="00D477A0">
        <w:t>50 to 500 PE</w:t>
      </w:r>
      <w:r w:rsidR="00D757FA">
        <w:t>. Rotating biological contractors are rare. On the other hand</w:t>
      </w:r>
      <w:r w:rsidR="007B065A">
        <w:t>,</w:t>
      </w:r>
      <w:r w:rsidR="00D757FA">
        <w:t xml:space="preserve"> </w:t>
      </w:r>
      <w:r w:rsidR="00636F20">
        <w:t xml:space="preserve">WWTPs with only </w:t>
      </w:r>
      <w:r w:rsidR="00D757FA">
        <w:t xml:space="preserve">primary treatment </w:t>
      </w:r>
      <w:r w:rsidR="00636F20">
        <w:t>are</w:t>
      </w:r>
      <w:r w:rsidR="00D757FA">
        <w:t xml:space="preserve"> common and account for about 20% of the PEs in both design sizes. </w:t>
      </w:r>
    </w:p>
    <w:p w14:paraId="2CB93E1A" w14:textId="58F1D470" w:rsidR="009B0006" w:rsidRPr="00E35610" w:rsidRDefault="00D477A0" w:rsidP="00CD3902">
      <w:r>
        <w:rPr>
          <w:noProof/>
        </w:rPr>
        <w:lastRenderedPageBreak/>
        <w:drawing>
          <wp:anchor distT="0" distB="0" distL="114300" distR="114300" simplePos="0" relativeHeight="251692032" behindDoc="0" locked="0" layoutInCell="1" allowOverlap="1" wp14:anchorId="6BF7F15E" wp14:editId="26B92E12">
            <wp:simplePos x="0" y="0"/>
            <wp:positionH relativeFrom="column">
              <wp:posOffset>-135639</wp:posOffset>
            </wp:positionH>
            <wp:positionV relativeFrom="paragraph">
              <wp:posOffset>-473</wp:posOffset>
            </wp:positionV>
            <wp:extent cx="5473016" cy="4571428"/>
            <wp:effectExtent l="0" t="0" r="0" b="0"/>
            <wp:wrapTopAndBottom/>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73016" cy="4571428"/>
                    </a:xfrm>
                    <a:prstGeom prst="rect">
                      <a:avLst/>
                    </a:prstGeom>
                  </pic:spPr>
                </pic:pic>
              </a:graphicData>
            </a:graphic>
            <wp14:sizeRelH relativeFrom="page">
              <wp14:pctWidth>0</wp14:pctWidth>
            </wp14:sizeRelH>
            <wp14:sizeRelV relativeFrom="page">
              <wp14:pctHeight>0</wp14:pctHeight>
            </wp14:sizeRelV>
          </wp:anchor>
        </w:drawing>
      </w:r>
    </w:p>
    <w:p w14:paraId="0B2FB332" w14:textId="517C35AC" w:rsidR="009B0006" w:rsidRPr="00E35610" w:rsidRDefault="00F10CBC" w:rsidP="00CD3902">
      <w:r w:rsidRPr="00F10CBC">
        <w:rPr>
          <w:highlight w:val="yellow"/>
        </w:rPr>
        <w:t>Graph under development</w:t>
      </w:r>
    </w:p>
    <w:p w14:paraId="3E22D1F7" w14:textId="578C015C" w:rsidR="00CD3902" w:rsidRPr="00E35610" w:rsidRDefault="00811977" w:rsidP="00D757FA">
      <w:pPr>
        <w:pStyle w:val="Heading3"/>
      </w:pPr>
      <w:r w:rsidRPr="00E35610">
        <w:t xml:space="preserve">Spatial </w:t>
      </w:r>
      <w:r w:rsidR="00185E8F" w:rsidRPr="00E35610">
        <w:t>analysis</w:t>
      </w:r>
    </w:p>
    <w:p w14:paraId="776E1DFF" w14:textId="32BC2D54" w:rsidR="00CD3902" w:rsidRPr="00E35610" w:rsidRDefault="00CD3902" w:rsidP="00CD3902">
      <w:r w:rsidRPr="00E35610">
        <w:t>W</w:t>
      </w:r>
      <w:r w:rsidR="00410171">
        <w:t>W</w:t>
      </w:r>
      <w:r w:rsidRPr="00E35610">
        <w:t xml:space="preserve">TPS </w:t>
      </w:r>
      <w:r w:rsidR="00F10CBC">
        <w:t>up to</w:t>
      </w:r>
      <w:r w:rsidR="00B57F5F" w:rsidRPr="00E35610">
        <w:t xml:space="preserve"> 50 PEs</w:t>
      </w:r>
      <w:r w:rsidRPr="00E35610">
        <w:t xml:space="preserve"> </w:t>
      </w:r>
      <w:r w:rsidR="00F10CBC">
        <w:t>are</w:t>
      </w:r>
      <w:r w:rsidRPr="00E35610">
        <w:t xml:space="preserve"> popular in Austria</w:t>
      </w:r>
      <w:r w:rsidR="00F10CBC">
        <w:t>,</w:t>
      </w:r>
      <w:r w:rsidRPr="00E35610">
        <w:t xml:space="preserve"> as most municipalities contain at least one. The WWTPS </w:t>
      </w:r>
      <w:proofErr w:type="gramStart"/>
      <w:r w:rsidRPr="00E35610">
        <w:t>are evenly distributed</w:t>
      </w:r>
      <w:proofErr w:type="gramEnd"/>
      <w:r w:rsidRPr="00E35610">
        <w:t xml:space="preserve"> overall the country. Only north-east Upper-Austria is </w:t>
      </w:r>
      <w:proofErr w:type="gramStart"/>
      <w:r w:rsidRPr="00E35610">
        <w:t>largely without</w:t>
      </w:r>
      <w:proofErr w:type="gramEnd"/>
      <w:r w:rsidRPr="00E35610">
        <w:t>.</w:t>
      </w:r>
      <w:r w:rsidR="00410171">
        <w:t xml:space="preserve"> Those areas have high connection rates as sho</w:t>
      </w:r>
      <w:r w:rsidR="00636F20">
        <w:t>w</w:t>
      </w:r>
      <w:r w:rsidR="00410171">
        <w:t>ed by Fig. 1.</w:t>
      </w:r>
      <w:r w:rsidRPr="00E35610">
        <w:t xml:space="preserve"> Carintia ha</w:t>
      </w:r>
      <w:r w:rsidR="006C29DA" w:rsidRPr="00E35610">
        <w:t>s</w:t>
      </w:r>
      <w:r w:rsidRPr="00E35610">
        <w:t xml:space="preserve"> the </w:t>
      </w:r>
      <w:r w:rsidR="001E3EB9" w:rsidRPr="00E35610">
        <w:t>municipalities</w:t>
      </w:r>
      <w:r w:rsidRPr="00E35610">
        <w:t xml:space="preserve"> with the largest number </w:t>
      </w:r>
      <w:r w:rsidR="00EA75D1" w:rsidRPr="00E35610">
        <w:t xml:space="preserve">of </w:t>
      </w:r>
      <w:r w:rsidRPr="00E35610">
        <w:t xml:space="preserve">WWTPS this size. About the </w:t>
      </w:r>
      <w:r w:rsidR="00F10CBC">
        <w:t>three</w:t>
      </w:r>
      <w:r w:rsidRPr="00E35610">
        <w:t xml:space="preserve"> missing federal states no statement can </w:t>
      </w:r>
      <w:proofErr w:type="gramStart"/>
      <w:r w:rsidRPr="00E35610">
        <w:t>be done</w:t>
      </w:r>
      <w:proofErr w:type="gramEnd"/>
      <w:r w:rsidRPr="00E35610">
        <w:t xml:space="preserve"> yet.</w:t>
      </w:r>
    </w:p>
    <w:p w14:paraId="3A9EB2CD" w14:textId="7A5531FF" w:rsidR="006365A3" w:rsidRPr="00E35610" w:rsidRDefault="002C5C92" w:rsidP="006365A3">
      <w:r w:rsidRPr="00E35610">
        <w:rPr>
          <w:noProof/>
        </w:rPr>
        <w:drawing>
          <wp:inline distT="0" distB="0" distL="0" distR="0" wp14:anchorId="6F7489A9" wp14:editId="53027FB2">
            <wp:extent cx="5760720" cy="2840990"/>
            <wp:effectExtent l="0" t="0" r="0" b="0"/>
            <wp:docPr id="40" name="Picture 4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60720" cy="2840990"/>
                    </a:xfrm>
                    <a:prstGeom prst="rect">
                      <a:avLst/>
                    </a:prstGeom>
                  </pic:spPr>
                </pic:pic>
              </a:graphicData>
            </a:graphic>
          </wp:inline>
        </w:drawing>
      </w:r>
    </w:p>
    <w:p w14:paraId="7B6DC3CC" w14:textId="21BD6794" w:rsidR="004F13B8" w:rsidRPr="00E35610" w:rsidRDefault="004F13B8" w:rsidP="006365A3">
      <w:r w:rsidRPr="00E35610">
        <w:lastRenderedPageBreak/>
        <w:t xml:space="preserve">Because </w:t>
      </w:r>
      <w:proofErr w:type="gramStart"/>
      <w:r w:rsidRPr="00E35610">
        <w:t xml:space="preserve">most </w:t>
      </w:r>
      <w:r w:rsidR="00784D7B" w:rsidRPr="00E35610">
        <w:t>of</w:t>
      </w:r>
      <w:proofErr w:type="gramEnd"/>
      <w:r w:rsidR="00784D7B" w:rsidRPr="00E35610">
        <w:t xml:space="preserve"> </w:t>
      </w:r>
      <w:r w:rsidR="00185E8F" w:rsidRPr="00E35610">
        <w:t>WWTPs</w:t>
      </w:r>
      <w:r w:rsidRPr="00E35610">
        <w:t xml:space="preserve"> </w:t>
      </w:r>
      <w:r w:rsidR="0023581B" w:rsidRPr="00E35610">
        <w:t>in the dataset are smaller than 50PE</w:t>
      </w:r>
      <w:r w:rsidR="00410171">
        <w:t>,</w:t>
      </w:r>
      <w:r w:rsidR="00F04875" w:rsidRPr="00E35610">
        <w:t xml:space="preserve"> their distribution </w:t>
      </w:r>
      <w:r w:rsidR="00F10CBC" w:rsidRPr="00E35610">
        <w:t>also defines</w:t>
      </w:r>
      <w:r w:rsidR="00F04875" w:rsidRPr="00E35610">
        <w:t xml:space="preserve"> the overall pattern</w:t>
      </w:r>
      <w:r w:rsidRPr="00E35610">
        <w:t xml:space="preserve">. For this </w:t>
      </w:r>
      <w:r w:rsidR="00784D7B" w:rsidRPr="00E35610">
        <w:t>reason,</w:t>
      </w:r>
      <w:r w:rsidRPr="00E35610">
        <w:t xml:space="preserve"> here only medium</w:t>
      </w:r>
      <w:r w:rsidR="00626699" w:rsidRPr="00E35610">
        <w:t xml:space="preserve"> sized WWTPs (50-500PE)</w:t>
      </w:r>
      <w:r w:rsidRPr="00E35610">
        <w:t xml:space="preserve"> </w:t>
      </w:r>
      <w:proofErr w:type="gramStart"/>
      <w:r w:rsidR="00F04875" w:rsidRPr="00E35610">
        <w:t>are showed</w:t>
      </w:r>
      <w:proofErr w:type="gramEnd"/>
      <w:r w:rsidR="00767E5A" w:rsidRPr="00E35610">
        <w:t xml:space="preserve">. </w:t>
      </w:r>
      <w:r w:rsidR="00F10CBC" w:rsidRPr="00E35610">
        <w:t>Tyrol</w:t>
      </w:r>
      <w:r w:rsidR="002F5565" w:rsidRPr="00E35610">
        <w:t xml:space="preserve"> has</w:t>
      </w:r>
      <w:r w:rsidR="00767E5A" w:rsidRPr="00E35610">
        <w:t xml:space="preserve"> the</w:t>
      </w:r>
      <w:r w:rsidR="00B60FBD" w:rsidRPr="00E35610">
        <w:t xml:space="preserve"> most WWTPs between 50 and 500 PE</w:t>
      </w:r>
      <w:r w:rsidR="00767E5A" w:rsidRPr="00E35610">
        <w:t xml:space="preserve">, followed by Carintia. </w:t>
      </w:r>
      <w:r w:rsidR="00784D7B" w:rsidRPr="00E35610">
        <w:t>Otherwise,</w:t>
      </w:r>
      <w:r w:rsidRPr="00E35610">
        <w:t xml:space="preserve"> </w:t>
      </w:r>
      <w:r w:rsidR="00767E5A" w:rsidRPr="00E35610">
        <w:t xml:space="preserve">this design size </w:t>
      </w:r>
      <w:proofErr w:type="gramStart"/>
      <w:r w:rsidR="00767E5A" w:rsidRPr="00E35610">
        <w:t xml:space="preserve">is </w:t>
      </w:r>
      <w:r w:rsidR="00185E8F" w:rsidRPr="00E35610">
        <w:t>sparsely</w:t>
      </w:r>
      <w:r w:rsidRPr="00E35610">
        <w:t xml:space="preserve"> distributed</w:t>
      </w:r>
      <w:proofErr w:type="gramEnd"/>
      <w:r w:rsidR="00767E5A" w:rsidRPr="00E35610">
        <w:t xml:space="preserve"> throughout the country. </w:t>
      </w:r>
    </w:p>
    <w:p w14:paraId="12D66DDC" w14:textId="2DA4AB9E" w:rsidR="004F13B8" w:rsidRPr="00E35610" w:rsidRDefault="00D43533" w:rsidP="006365A3">
      <w:pPr>
        <w:rPr>
          <w:color w:val="FF0000"/>
        </w:rPr>
      </w:pPr>
      <w:r w:rsidRPr="00E35610">
        <w:rPr>
          <w:noProof/>
          <w:color w:val="FF0000"/>
        </w:rPr>
        <w:drawing>
          <wp:inline distT="0" distB="0" distL="0" distR="0" wp14:anchorId="21589F7F" wp14:editId="5D0AE1B6">
            <wp:extent cx="5760720" cy="2840990"/>
            <wp:effectExtent l="0" t="0" r="0" b="0"/>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760720" cy="2840990"/>
                    </a:xfrm>
                    <a:prstGeom prst="rect">
                      <a:avLst/>
                    </a:prstGeom>
                  </pic:spPr>
                </pic:pic>
              </a:graphicData>
            </a:graphic>
          </wp:inline>
        </w:drawing>
      </w:r>
    </w:p>
    <w:p w14:paraId="27323104" w14:textId="77777777" w:rsidR="006365A3" w:rsidRPr="00E35610" w:rsidRDefault="006365A3" w:rsidP="006365A3">
      <w:pPr>
        <w:rPr>
          <w:color w:val="FF0000"/>
        </w:rPr>
      </w:pPr>
    </w:p>
    <w:p w14:paraId="51438A30" w14:textId="0581F9F5" w:rsidR="006365A3" w:rsidRPr="00E35610" w:rsidRDefault="006365A3" w:rsidP="006365A3">
      <w:pPr>
        <w:rPr>
          <w:color w:val="FF0000"/>
        </w:rPr>
      </w:pPr>
    </w:p>
    <w:p w14:paraId="665EE2A0" w14:textId="7585D984" w:rsidR="00D43533" w:rsidRPr="00E35610" w:rsidRDefault="00D43533" w:rsidP="006365A3">
      <w:pPr>
        <w:rPr>
          <w:color w:val="FF0000"/>
        </w:rPr>
      </w:pPr>
    </w:p>
    <w:p w14:paraId="2AF694C4" w14:textId="55D53B11" w:rsidR="00D43533" w:rsidRPr="00B03CF9" w:rsidRDefault="00B03CF9" w:rsidP="006365A3">
      <w:r w:rsidRPr="00B03CF9">
        <w:t xml:space="preserve">In the next plot the </w:t>
      </w:r>
      <w:proofErr w:type="gramStart"/>
      <w:r w:rsidRPr="00B03CF9">
        <w:t>amount</w:t>
      </w:r>
      <w:proofErr w:type="gramEnd"/>
      <w:r w:rsidRPr="00B03CF9">
        <w:t xml:space="preserve"> of PEs per municipality is </w:t>
      </w:r>
      <w:commentRangeStart w:id="18"/>
      <w:r w:rsidRPr="00B03CF9">
        <w:t>projected</w:t>
      </w:r>
      <w:commentRangeEnd w:id="18"/>
      <w:r w:rsidR="00F214A8">
        <w:rPr>
          <w:rStyle w:val="CommentReference"/>
        </w:rPr>
        <w:commentReference w:id="18"/>
      </w:r>
      <w:r w:rsidR="00F214A8">
        <w:t xml:space="preserve">. </w:t>
      </w:r>
      <w:r w:rsidR="00636F20">
        <w:t xml:space="preserve"> </w:t>
      </w:r>
    </w:p>
    <w:p w14:paraId="6D890565" w14:textId="3CA0E090" w:rsidR="00D43533" w:rsidRPr="00E35610" w:rsidRDefault="00D43533" w:rsidP="006365A3">
      <w:pPr>
        <w:rPr>
          <w:color w:val="FF0000"/>
        </w:rPr>
      </w:pPr>
    </w:p>
    <w:p w14:paraId="02D3CB4F" w14:textId="122B44C2" w:rsidR="00D43533" w:rsidRPr="00E35610" w:rsidRDefault="00D43533" w:rsidP="006365A3">
      <w:pPr>
        <w:rPr>
          <w:color w:val="FF0000"/>
        </w:rPr>
      </w:pPr>
    </w:p>
    <w:p w14:paraId="20F97CA7" w14:textId="1E2FE9A9" w:rsidR="00D43533" w:rsidRPr="00E35610" w:rsidRDefault="00D43533" w:rsidP="006365A3">
      <w:pPr>
        <w:rPr>
          <w:color w:val="FF0000"/>
        </w:rPr>
      </w:pPr>
    </w:p>
    <w:p w14:paraId="2F23CDD0" w14:textId="0B9B811A" w:rsidR="00D43533" w:rsidRPr="00E35610" w:rsidRDefault="00D43533" w:rsidP="006365A3">
      <w:pPr>
        <w:rPr>
          <w:color w:val="FF0000"/>
        </w:rPr>
      </w:pPr>
    </w:p>
    <w:p w14:paraId="0D9FBAD0" w14:textId="096ECC33" w:rsidR="006365A3" w:rsidRPr="00E35610" w:rsidRDefault="00D43533" w:rsidP="006365A3">
      <w:pPr>
        <w:rPr>
          <w:color w:val="FF0000"/>
        </w:rPr>
      </w:pPr>
      <w:r w:rsidRPr="00E35610">
        <w:rPr>
          <w:noProof/>
          <w:color w:val="FF0000"/>
        </w:rPr>
        <w:lastRenderedPageBreak/>
        <w:drawing>
          <wp:inline distT="0" distB="0" distL="0" distR="0" wp14:anchorId="7A9C646A" wp14:editId="129459E0">
            <wp:extent cx="5760720" cy="5904230"/>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5904230"/>
                    </a:xfrm>
                    <a:prstGeom prst="rect">
                      <a:avLst/>
                    </a:prstGeom>
                  </pic:spPr>
                </pic:pic>
              </a:graphicData>
            </a:graphic>
          </wp:inline>
        </w:drawing>
      </w:r>
    </w:p>
    <w:p w14:paraId="34BA7468" w14:textId="77777777" w:rsidR="00A93E71" w:rsidRPr="00E35610" w:rsidRDefault="00A93E71" w:rsidP="006C6CD0">
      <w:pPr>
        <w:rPr>
          <w:color w:val="FF0000"/>
        </w:rPr>
      </w:pPr>
      <w:r w:rsidRPr="005B45D3">
        <w:rPr>
          <w:color w:val="FF0000"/>
          <w:highlight w:val="yellow"/>
        </w:rPr>
        <w:t>Add total population coverage as annotation or in text</w:t>
      </w:r>
    </w:p>
    <w:p w14:paraId="76E9DBD4" w14:textId="70EDF9E5" w:rsidR="00A93E71" w:rsidRPr="00E35610" w:rsidRDefault="00A93E71" w:rsidP="006365A3">
      <w:r w:rsidRPr="00E35610">
        <w:t xml:space="preserve">In </w:t>
      </w:r>
      <w:proofErr w:type="gramStart"/>
      <w:r w:rsidRPr="00E35610">
        <w:t>most of</w:t>
      </w:r>
      <w:proofErr w:type="gramEnd"/>
      <w:r w:rsidRPr="00E35610">
        <w:t xml:space="preserve"> the </w:t>
      </w:r>
      <w:r w:rsidR="001E3EB9" w:rsidRPr="00E35610">
        <w:t>municipalities</w:t>
      </w:r>
      <w:r w:rsidRPr="00E35610">
        <w:t xml:space="preserve"> less than 10% of the population </w:t>
      </w:r>
      <w:r w:rsidR="001E3EB9" w:rsidRPr="00E35610">
        <w:t>relies</w:t>
      </w:r>
      <w:r w:rsidRPr="00E35610">
        <w:t xml:space="preserve"> on WWTPs up to 500 PEs. In </w:t>
      </w:r>
      <w:r w:rsidR="006365A3" w:rsidRPr="00E35610">
        <w:t>Carintia</w:t>
      </w:r>
      <w:r w:rsidRPr="00E35610">
        <w:t xml:space="preserve"> a high population coverage is common and </w:t>
      </w:r>
      <w:proofErr w:type="gramStart"/>
      <w:r w:rsidRPr="00E35610">
        <w:t>several</w:t>
      </w:r>
      <w:proofErr w:type="gramEnd"/>
      <w:r w:rsidRPr="00E35610">
        <w:t xml:space="preserve"> </w:t>
      </w:r>
      <w:r w:rsidR="001E3EB9" w:rsidRPr="00E35610">
        <w:t>municipalities</w:t>
      </w:r>
      <w:r w:rsidRPr="00E35610">
        <w:t xml:space="preserve"> even have a </w:t>
      </w:r>
      <w:r w:rsidR="001E3EB9" w:rsidRPr="00E35610">
        <w:t>coverage</w:t>
      </w:r>
      <w:r w:rsidRPr="00E35610">
        <w:t xml:space="preserve"> </w:t>
      </w:r>
      <w:r w:rsidR="001E3EB9" w:rsidRPr="00E35610">
        <w:t>higher</w:t>
      </w:r>
      <w:r w:rsidRPr="00E35610">
        <w:t xml:space="preserve"> than 90%. A similar pattern </w:t>
      </w:r>
      <w:proofErr w:type="gramStart"/>
      <w:r w:rsidRPr="00E35610">
        <w:t>is observed</w:t>
      </w:r>
      <w:proofErr w:type="gramEnd"/>
      <w:r w:rsidRPr="00E35610">
        <w:t xml:space="preserve"> in north-</w:t>
      </w:r>
      <w:r w:rsidR="001E3EB9" w:rsidRPr="00E35610">
        <w:t>western</w:t>
      </w:r>
      <w:r w:rsidRPr="00E35610">
        <w:t xml:space="preserve"> Lower-Austria. </w:t>
      </w:r>
      <w:r w:rsidR="00784D7B" w:rsidRPr="00E35610">
        <w:t>These areas</w:t>
      </w:r>
      <w:r w:rsidRPr="00E35610">
        <w:t xml:space="preserve"> also contain municipalities where more than 100% of the population </w:t>
      </w:r>
      <w:proofErr w:type="gramStart"/>
      <w:r w:rsidRPr="00E35610">
        <w:t>is covered</w:t>
      </w:r>
      <w:proofErr w:type="gramEnd"/>
      <w:r w:rsidRPr="00E35610">
        <w:t xml:space="preserve"> by WWTPs of this size. </w:t>
      </w:r>
    </w:p>
    <w:p w14:paraId="5C0135F9" w14:textId="4E52717E" w:rsidR="009B0006" w:rsidRPr="00E35610" w:rsidRDefault="00C0084F" w:rsidP="00C276CD">
      <w:pPr>
        <w:rPr>
          <w:color w:val="FF0000"/>
        </w:rPr>
      </w:pPr>
      <w:r>
        <w:rPr>
          <w:noProof/>
          <w:color w:val="FF0000"/>
        </w:rPr>
        <w:lastRenderedPageBreak/>
        <w:drawing>
          <wp:inline distT="0" distB="0" distL="0" distR="0" wp14:anchorId="4BD8D38D" wp14:editId="4A6922B1">
            <wp:extent cx="5760720" cy="2841625"/>
            <wp:effectExtent l="0" t="0" r="0" b="0"/>
            <wp:docPr id="11" name="Picture 11"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map of the world&#10;&#10;Description automatically generated with low confidence"/>
                    <pic:cNvPicPr/>
                  </pic:nvPicPr>
                  <pic:blipFill>
                    <a:blip r:embed="rId42">
                      <a:extLst>
                        <a:ext uri="{28A0092B-C50C-407E-A947-70E740481C1C}">
                          <a14:useLocalDpi xmlns:a14="http://schemas.microsoft.com/office/drawing/2010/main" val="0"/>
                        </a:ext>
                      </a:extLst>
                    </a:blip>
                    <a:stretch>
                      <a:fillRect/>
                    </a:stretch>
                  </pic:blipFill>
                  <pic:spPr>
                    <a:xfrm>
                      <a:off x="0" y="0"/>
                      <a:ext cx="5760720" cy="2841625"/>
                    </a:xfrm>
                    <a:prstGeom prst="rect">
                      <a:avLst/>
                    </a:prstGeom>
                  </pic:spPr>
                </pic:pic>
              </a:graphicData>
            </a:graphic>
          </wp:inline>
        </w:drawing>
      </w:r>
    </w:p>
    <w:p w14:paraId="7F6E7E7C" w14:textId="5F59D103" w:rsidR="00581737" w:rsidRPr="00E35610" w:rsidRDefault="0078446C" w:rsidP="008D31EF">
      <w:pPr>
        <w:pStyle w:val="Heading2"/>
      </w:pPr>
      <w:bookmarkStart w:id="19" w:name="_Toc92367258"/>
      <w:r>
        <w:t>Distribution of</w:t>
      </w:r>
      <w:r w:rsidR="008D31EF" w:rsidRPr="00E35610">
        <w:t xml:space="preserve"> </w:t>
      </w:r>
      <w:r w:rsidR="001E3EB9" w:rsidRPr="00E35610">
        <w:t>outdated</w:t>
      </w:r>
      <w:r w:rsidR="008D31EF" w:rsidRPr="00E35610">
        <w:t xml:space="preserve"> WWTPS</w:t>
      </w:r>
      <w:bookmarkEnd w:id="19"/>
    </w:p>
    <w:p w14:paraId="3E46E022" w14:textId="65416CC5" w:rsidR="006C6CD0" w:rsidRPr="00E35610" w:rsidRDefault="00AF2017" w:rsidP="006C6CD0">
      <w:r w:rsidRPr="00E35610">
        <w:t xml:space="preserve">In all </w:t>
      </w:r>
      <w:r w:rsidR="001E3EB9" w:rsidRPr="00E35610">
        <w:t>analyzed</w:t>
      </w:r>
      <w:r w:rsidRPr="00E35610">
        <w:t xml:space="preserve"> states at least 10% of the WWTPs up to 500 PEs are outdated because unable to nitrify. </w:t>
      </w:r>
      <w:r w:rsidR="006229B7" w:rsidRPr="00E35610">
        <w:t>By far Tirol has the largest share of outdated infrastructure.</w:t>
      </w:r>
      <w:r w:rsidR="009B0006" w:rsidRPr="00E35610">
        <w:t xml:space="preserve"> </w:t>
      </w:r>
      <w:r w:rsidR="00784D7B" w:rsidRPr="00E35610">
        <w:t>Furthermore,</w:t>
      </w:r>
      <w:r w:rsidR="006C6CD0" w:rsidRPr="00E35610">
        <w:t xml:space="preserve"> all federal states still have medium size WWTPs with only primary treatment. </w:t>
      </w:r>
    </w:p>
    <w:p w14:paraId="06EA31EE" w14:textId="1B314936" w:rsidR="00AF2017" w:rsidRPr="00E35610" w:rsidRDefault="00C37A7D" w:rsidP="00AF2017">
      <w:pPr>
        <w:jc w:val="center"/>
      </w:pPr>
      <w:r w:rsidRPr="00E35610">
        <w:rPr>
          <w:noProof/>
        </w:rPr>
        <w:drawing>
          <wp:inline distT="0" distB="0" distL="0" distR="0" wp14:anchorId="1B731539" wp14:editId="0EDD9FC8">
            <wp:extent cx="4761311" cy="4183534"/>
            <wp:effectExtent l="0" t="0" r="0" b="0"/>
            <wp:docPr id="20" name="Picture 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4765618" cy="4187318"/>
                    </a:xfrm>
                    <a:prstGeom prst="rect">
                      <a:avLst/>
                    </a:prstGeom>
                  </pic:spPr>
                </pic:pic>
              </a:graphicData>
            </a:graphic>
          </wp:inline>
        </w:drawing>
      </w:r>
    </w:p>
    <w:p w14:paraId="29D9CBFA" w14:textId="77777777" w:rsidR="00F10CBC" w:rsidRPr="00F10CBC" w:rsidRDefault="00F10CBC" w:rsidP="00F10CBC">
      <w:pPr>
        <w:rPr>
          <w:highlight w:val="yellow"/>
        </w:rPr>
      </w:pPr>
      <w:r w:rsidRPr="00F10CBC">
        <w:rPr>
          <w:highlight w:val="yellow"/>
        </w:rPr>
        <w:t xml:space="preserve">Graph </w:t>
      </w:r>
      <w:proofErr w:type="gramStart"/>
      <w:r w:rsidRPr="00F10CBC">
        <w:rPr>
          <w:highlight w:val="yellow"/>
        </w:rPr>
        <w:t>development :</w:t>
      </w:r>
      <w:proofErr w:type="gramEnd"/>
      <w:r w:rsidRPr="00F10CBC">
        <w:rPr>
          <w:highlight w:val="yellow"/>
        </w:rPr>
        <w:t xml:space="preserve"> </w:t>
      </w:r>
      <w:r w:rsidRPr="00F10CBC">
        <w:rPr>
          <w:highlight w:val="yellow"/>
        </w:rPr>
        <w:t>Add national mean value</w:t>
      </w:r>
    </w:p>
    <w:p w14:paraId="6A176E8F" w14:textId="00FEAF27" w:rsidR="00533114" w:rsidRPr="00E35610" w:rsidRDefault="00B755C3" w:rsidP="00CF0EE6">
      <w:r>
        <w:t>The next graph show</w:t>
      </w:r>
      <w:r w:rsidR="00F214A8">
        <w:t>s</w:t>
      </w:r>
      <w:r>
        <w:t xml:space="preserve"> the occurrence of </w:t>
      </w:r>
      <w:r w:rsidR="00CF0EE6" w:rsidRPr="00E35610">
        <w:t>medium sized non</w:t>
      </w:r>
      <w:r w:rsidR="00F10CBC">
        <w:t>-</w:t>
      </w:r>
      <w:r w:rsidR="00CF0EE6" w:rsidRPr="00E35610">
        <w:t xml:space="preserve">nitrifying </w:t>
      </w:r>
      <w:r>
        <w:t>by federal state</w:t>
      </w:r>
      <w:r w:rsidR="00CF0EE6" w:rsidRPr="00E35610">
        <w:t xml:space="preserve">. The highest number is in Carintia, where 60% of </w:t>
      </w:r>
      <w:r w:rsidR="00185E8F" w:rsidRPr="00E35610">
        <w:t>medium sized</w:t>
      </w:r>
      <w:r w:rsidR="00CF0EE6" w:rsidRPr="00E35610">
        <w:t xml:space="preserve"> WWTPS are outdated. </w:t>
      </w:r>
      <w:r w:rsidR="00533114" w:rsidRPr="00E35610">
        <w:t>Tirol, Lower-</w:t>
      </w:r>
      <w:r w:rsidR="00E15B74" w:rsidRPr="00E35610">
        <w:t>Austria,</w:t>
      </w:r>
      <w:r w:rsidR="00533114" w:rsidRPr="00E35610">
        <w:t xml:space="preserve"> and </w:t>
      </w:r>
      <w:r w:rsidR="00185E8F" w:rsidRPr="00E35610">
        <w:t>Styria</w:t>
      </w:r>
      <w:r w:rsidR="00533114" w:rsidRPr="00E35610">
        <w:t xml:space="preserve"> follow with about 50 WWTPS. Salzburg and Upper-Austria have very few, with the latter having only one.</w:t>
      </w:r>
      <w:r w:rsidR="00B258B7">
        <w:t xml:space="preserve"> About 35% of WWTPs up to 500 PE in </w:t>
      </w:r>
      <w:r w:rsidR="00914E89">
        <w:t>Styria</w:t>
      </w:r>
      <w:r w:rsidR="00B258B7">
        <w:t xml:space="preserve"> and Tyrol are outdated. </w:t>
      </w:r>
    </w:p>
    <w:p w14:paraId="708C9DC9" w14:textId="10FA36DD" w:rsidR="00CF0EE6" w:rsidRPr="00E35610" w:rsidRDefault="00CF0EE6" w:rsidP="00CF0EE6">
      <w:r w:rsidRPr="00E35610">
        <w:rPr>
          <w:noProof/>
        </w:rPr>
        <w:lastRenderedPageBreak/>
        <w:drawing>
          <wp:inline distT="0" distB="0" distL="0" distR="0" wp14:anchorId="72065F71" wp14:editId="7D5BDF57">
            <wp:extent cx="5760720" cy="48133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60720" cy="4813300"/>
                    </a:xfrm>
                    <a:prstGeom prst="rect">
                      <a:avLst/>
                    </a:prstGeom>
                  </pic:spPr>
                </pic:pic>
              </a:graphicData>
            </a:graphic>
          </wp:inline>
        </w:drawing>
      </w:r>
    </w:p>
    <w:p w14:paraId="2DA33668" w14:textId="77777777" w:rsidR="00B755C3" w:rsidRDefault="00533114" w:rsidP="00043C34">
      <w:r w:rsidRPr="00E35610">
        <w:t>To see the amount of medium sized WWTPS with only primary treatment in relation to the whole dataset</w:t>
      </w:r>
      <w:r w:rsidR="00B755C3">
        <w:t>,</w:t>
      </w:r>
      <w:r w:rsidRPr="00E35610">
        <w:t xml:space="preserve"> </w:t>
      </w:r>
      <w:r w:rsidR="00B258B7">
        <w:t>the next graph shows the</w:t>
      </w:r>
      <w:r w:rsidRPr="00E35610">
        <w:t xml:space="preserve"> number of WWTPS and PE together. </w:t>
      </w:r>
      <w:r w:rsidR="00185E8F" w:rsidRPr="00E35610">
        <w:t>Obviously</w:t>
      </w:r>
      <w:r w:rsidRPr="00E35610">
        <w:t xml:space="preserve"> because small WWTPS are overall way more than medium sized we see that the distribution of non-</w:t>
      </w:r>
      <w:r w:rsidR="00185E8F" w:rsidRPr="00E35610">
        <w:t>nitrified</w:t>
      </w:r>
      <w:r w:rsidRPr="00E35610">
        <w:t xml:space="preserve"> WWTPS follows the same pattern. </w:t>
      </w:r>
    </w:p>
    <w:p w14:paraId="52359F01" w14:textId="72A27E8B" w:rsidR="00533114" w:rsidRPr="00E35610" w:rsidRDefault="00533114" w:rsidP="00043C34">
      <w:r w:rsidRPr="00E35610">
        <w:t xml:space="preserve">On the other </w:t>
      </w:r>
      <w:r w:rsidR="00784D7B" w:rsidRPr="00E35610">
        <w:t>hand,</w:t>
      </w:r>
      <w:r w:rsidRPr="00E35610">
        <w:t xml:space="preserve"> the distribution of non-nitrified PEs </w:t>
      </w:r>
      <w:r w:rsidR="00784D7B" w:rsidRPr="00E35610">
        <w:t>shows</w:t>
      </w:r>
      <w:r w:rsidRPr="00E35610">
        <w:t xml:space="preserve"> interesting and diverging patterns. In Carintia non</w:t>
      </w:r>
      <w:r w:rsidR="00B755C3">
        <w:t>-</w:t>
      </w:r>
      <w:r w:rsidRPr="00E35610">
        <w:t xml:space="preserve">nitrified PEs </w:t>
      </w:r>
      <w:proofErr w:type="gramStart"/>
      <w:r w:rsidRPr="00E35610">
        <w:t>are equally distributed</w:t>
      </w:r>
      <w:proofErr w:type="gramEnd"/>
      <w:r w:rsidRPr="00E35610">
        <w:t xml:space="preserve"> between small and medium sized WWTPS. In lower-</w:t>
      </w:r>
      <w:r w:rsidR="00185E8F" w:rsidRPr="00E35610">
        <w:t>Austria</w:t>
      </w:r>
      <w:r w:rsidRPr="00E35610">
        <w:t xml:space="preserve"> and Tirol </w:t>
      </w:r>
      <w:proofErr w:type="gramStart"/>
      <w:r w:rsidR="00B755C3">
        <w:t>most of</w:t>
      </w:r>
      <w:proofErr w:type="gramEnd"/>
      <w:r w:rsidR="00B755C3">
        <w:t xml:space="preserve"> them</w:t>
      </w:r>
      <w:r w:rsidRPr="00E35610">
        <w:t xml:space="preserve"> </w:t>
      </w:r>
      <w:r w:rsidR="00B755C3">
        <w:t>are discharged by</w:t>
      </w:r>
      <w:r w:rsidRPr="00E35610">
        <w:t xml:space="preserve"> medium sized </w:t>
      </w:r>
      <w:r w:rsidR="00B258B7">
        <w:t>infrastructure</w:t>
      </w:r>
      <w:r w:rsidRPr="00E35610">
        <w:t>. The remaining states show the opposite</w:t>
      </w:r>
      <w:r w:rsidR="00B258B7">
        <w:t xml:space="preserve"> pattern, where </w:t>
      </w:r>
      <w:proofErr w:type="gramStart"/>
      <w:r w:rsidR="00B258B7">
        <w:t>most of</w:t>
      </w:r>
      <w:proofErr w:type="gramEnd"/>
      <w:r w:rsidR="00B258B7">
        <w:t xml:space="preserve"> the non-nitrified PEs are discharged by WWTP up to 50PE.</w:t>
      </w:r>
    </w:p>
    <w:p w14:paraId="16B9D25B" w14:textId="1318B16D" w:rsidR="00533114" w:rsidRPr="00E35610" w:rsidRDefault="00533114" w:rsidP="00043C34">
      <w:r w:rsidRPr="00E35610">
        <w:rPr>
          <w:noProof/>
        </w:rPr>
        <w:lastRenderedPageBreak/>
        <w:drawing>
          <wp:inline distT="0" distB="0" distL="0" distR="0" wp14:anchorId="355B62AA" wp14:editId="2D2680E1">
            <wp:extent cx="5760720" cy="384937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3849370"/>
                    </a:xfrm>
                    <a:prstGeom prst="rect">
                      <a:avLst/>
                    </a:prstGeom>
                  </pic:spPr>
                </pic:pic>
              </a:graphicData>
            </a:graphic>
          </wp:inline>
        </w:drawing>
      </w:r>
    </w:p>
    <w:p w14:paraId="218F44F3" w14:textId="33AC6FCA" w:rsidR="00533114" w:rsidRPr="00E35610" w:rsidRDefault="00533114" w:rsidP="00043C34"/>
    <w:p w14:paraId="4ED90969" w14:textId="721DC978" w:rsidR="009B0006" w:rsidRPr="00E35610" w:rsidRDefault="00B95493" w:rsidP="00043C34">
      <w:r w:rsidRPr="00E35610">
        <w:t xml:space="preserve">Because federal </w:t>
      </w:r>
      <w:r w:rsidR="00185E8F" w:rsidRPr="00E35610">
        <w:t>states</w:t>
      </w:r>
      <w:r w:rsidRPr="00E35610">
        <w:t xml:space="preserve"> have </w:t>
      </w:r>
      <w:r w:rsidR="00B755C3" w:rsidRPr="00E35610">
        <w:t>varied sizes</w:t>
      </w:r>
      <w:r w:rsidRPr="00E35610">
        <w:t xml:space="preserve"> and number of inhabitants, to understand the distribution of non-</w:t>
      </w:r>
      <w:r w:rsidR="00185E8F" w:rsidRPr="00E35610">
        <w:t>nitrified</w:t>
      </w:r>
      <w:r w:rsidRPr="00E35610">
        <w:t xml:space="preserve"> infrastructure the percentage of population covered by only primary treatment</w:t>
      </w:r>
      <w:r w:rsidR="002C3FF3">
        <w:t xml:space="preserve"> </w:t>
      </w:r>
      <w:proofErr w:type="gramStart"/>
      <w:r w:rsidR="002C3FF3">
        <w:t>is shown</w:t>
      </w:r>
      <w:proofErr w:type="gramEnd"/>
      <w:r w:rsidR="002C3FF3">
        <w:t xml:space="preserve"> in the next graph</w:t>
      </w:r>
      <w:r w:rsidRPr="00E35610">
        <w:t xml:space="preserve">. </w:t>
      </w:r>
      <w:proofErr w:type="gramStart"/>
      <w:r w:rsidR="00A43374" w:rsidRPr="00E35610">
        <w:t>7%</w:t>
      </w:r>
      <w:proofErr w:type="gramEnd"/>
      <w:r w:rsidR="00A43374" w:rsidRPr="00E35610">
        <w:t xml:space="preserve"> of </w:t>
      </w:r>
      <w:r w:rsidR="001E3EB9" w:rsidRPr="00E35610">
        <w:t>Carintia’s</w:t>
      </w:r>
      <w:r w:rsidR="00A43374" w:rsidRPr="00E35610">
        <w:t xml:space="preserve"> population relies on non-nitrifying WWTPS, by far the largest share in Austria. In </w:t>
      </w:r>
      <w:r w:rsidR="00784D7B" w:rsidRPr="00E35610">
        <w:t>fact,</w:t>
      </w:r>
      <w:r w:rsidR="00A43374" w:rsidRPr="00E35610">
        <w:t xml:space="preserve"> all other </w:t>
      </w:r>
      <w:r w:rsidR="001E3EB9" w:rsidRPr="00E35610">
        <w:t>analyzed</w:t>
      </w:r>
      <w:r w:rsidR="00A43374" w:rsidRPr="00E35610">
        <w:t xml:space="preserve"> states float around 1%. </w:t>
      </w:r>
    </w:p>
    <w:p w14:paraId="306BF192" w14:textId="77777777" w:rsidR="00AC6DC9" w:rsidRPr="00E35610" w:rsidRDefault="00AC6DC9" w:rsidP="00043C34"/>
    <w:p w14:paraId="7585071B" w14:textId="6BF5B4EF" w:rsidR="00A43374" w:rsidRPr="00E35610" w:rsidRDefault="00C37A7D" w:rsidP="00A43374">
      <w:pPr>
        <w:jc w:val="center"/>
      </w:pPr>
      <w:r w:rsidRPr="00E35610">
        <w:rPr>
          <w:noProof/>
        </w:rPr>
        <w:drawing>
          <wp:inline distT="0" distB="0" distL="0" distR="0" wp14:anchorId="4C2B2092" wp14:editId="464385C4">
            <wp:extent cx="5760720" cy="346392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60720" cy="3463925"/>
                    </a:xfrm>
                    <a:prstGeom prst="rect">
                      <a:avLst/>
                    </a:prstGeom>
                  </pic:spPr>
                </pic:pic>
              </a:graphicData>
            </a:graphic>
          </wp:inline>
        </w:drawing>
      </w:r>
    </w:p>
    <w:p w14:paraId="2853906B" w14:textId="77777777" w:rsidR="007965AD" w:rsidRPr="00E35610" w:rsidRDefault="007965AD" w:rsidP="007965AD">
      <w:r w:rsidRPr="00E35610">
        <w:lastRenderedPageBreak/>
        <w:t xml:space="preserve">Summarizing. Carintia has the highest number of exclusively primary treatment PEs and WWTPs, leading to 7% of the population relying on such systems and 40.000 insufficiently nitrified PEs </w:t>
      </w:r>
      <w:proofErr w:type="gramStart"/>
      <w:r w:rsidRPr="00E35610">
        <w:t>being released</w:t>
      </w:r>
      <w:proofErr w:type="gramEnd"/>
      <w:r w:rsidRPr="00E35610">
        <w:t xml:space="preserve"> daily. Furthermore about 170 (60%) of medium sized WWTPS are outdated because only primary</w:t>
      </w:r>
      <w:r>
        <w:t>.</w:t>
      </w:r>
      <w:r w:rsidRPr="00E35610">
        <w:t xml:space="preserve"> </w:t>
      </w:r>
    </w:p>
    <w:p w14:paraId="2137B299" w14:textId="2C3B0D80" w:rsidR="00C23438" w:rsidRPr="00E35610" w:rsidRDefault="00C23438" w:rsidP="00043C34"/>
    <w:p w14:paraId="78D0E0D2" w14:textId="2B083178" w:rsidR="00B81A62" w:rsidRPr="00E35610" w:rsidRDefault="00F85F1D" w:rsidP="00043C34">
      <w:r w:rsidRPr="00E35610">
        <w:rPr>
          <w:noProof/>
        </w:rPr>
        <w:drawing>
          <wp:anchor distT="0" distB="0" distL="114300" distR="114300" simplePos="0" relativeHeight="251674624" behindDoc="0" locked="0" layoutInCell="1" allowOverlap="1" wp14:anchorId="4C6CEFDB" wp14:editId="5214C717">
            <wp:simplePos x="0" y="0"/>
            <wp:positionH relativeFrom="margin">
              <wp:posOffset>-433071</wp:posOffset>
            </wp:positionH>
            <wp:positionV relativeFrom="paragraph">
              <wp:posOffset>74</wp:posOffset>
            </wp:positionV>
            <wp:extent cx="6715125" cy="3312410"/>
            <wp:effectExtent l="0" t="0" r="0" b="2540"/>
            <wp:wrapTopAndBottom/>
            <wp:docPr id="25" name="Picture 25" descr="A picture containing text, c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cak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6725661" cy="3317607"/>
                    </a:xfrm>
                    <a:prstGeom prst="rect">
                      <a:avLst/>
                    </a:prstGeom>
                  </pic:spPr>
                </pic:pic>
              </a:graphicData>
            </a:graphic>
            <wp14:sizeRelH relativeFrom="page">
              <wp14:pctWidth>0</wp14:pctWidth>
            </wp14:sizeRelH>
            <wp14:sizeRelV relativeFrom="page">
              <wp14:pctHeight>0</wp14:pctHeight>
            </wp14:sizeRelV>
          </wp:anchor>
        </w:drawing>
      </w:r>
    </w:p>
    <w:p w14:paraId="4021404B" w14:textId="333575FE" w:rsidR="00B81A62" w:rsidRPr="00E35610" w:rsidRDefault="00D67D42" w:rsidP="00043C34">
      <w:r>
        <w:t>The n</w:t>
      </w:r>
      <w:r w:rsidR="00B81A62" w:rsidRPr="00E35610">
        <w:t xml:space="preserve">ext plot </w:t>
      </w:r>
      <w:r w:rsidR="00185E8F" w:rsidRPr="00E35610">
        <w:t>identifies</w:t>
      </w:r>
      <w:r w:rsidR="00B81A62" w:rsidRPr="00E35610">
        <w:t xml:space="preserve"> where </w:t>
      </w:r>
      <w:proofErr w:type="gramStart"/>
      <w:r w:rsidR="00B81A62" w:rsidRPr="00E35610">
        <w:t>most of</w:t>
      </w:r>
      <w:proofErr w:type="gramEnd"/>
      <w:r w:rsidR="00B81A62" w:rsidRPr="00E35610">
        <w:t xml:space="preserve"> non-</w:t>
      </w:r>
      <w:r w:rsidR="00185E8F" w:rsidRPr="00E35610">
        <w:t>nitrified</w:t>
      </w:r>
      <w:r w:rsidR="00B81A62" w:rsidRPr="00E35610">
        <w:t xml:space="preserve"> PEs are released. We see non-</w:t>
      </w:r>
      <w:r w:rsidR="00185E8F" w:rsidRPr="00E35610">
        <w:t>nitrified</w:t>
      </w:r>
      <w:r w:rsidR="00B81A62" w:rsidRPr="00E35610">
        <w:t xml:space="preserve"> PEs are more usual in T</w:t>
      </w:r>
      <w:r w:rsidR="00185E8F" w:rsidRPr="00E35610">
        <w:t>yr</w:t>
      </w:r>
      <w:r w:rsidR="00B81A62" w:rsidRPr="00E35610">
        <w:t xml:space="preserve">ol and Carintia. Tirol shows one municipality where more than 1000 PEs </w:t>
      </w:r>
      <w:proofErr w:type="gramStart"/>
      <w:r w:rsidR="00B81A62" w:rsidRPr="00E35610">
        <w:t>are daily released</w:t>
      </w:r>
      <w:proofErr w:type="gramEnd"/>
      <w:r w:rsidR="00B81A62" w:rsidRPr="00E35610">
        <w:t xml:space="preserve"> without proper nitrification. Carintia has a few </w:t>
      </w:r>
      <w:proofErr w:type="gramStart"/>
      <w:r w:rsidR="00B81A62" w:rsidRPr="00E35610">
        <w:t>very small</w:t>
      </w:r>
      <w:proofErr w:type="gramEnd"/>
      <w:r w:rsidR="00B81A62" w:rsidRPr="00E35610">
        <w:t xml:space="preserve"> </w:t>
      </w:r>
      <w:r w:rsidR="00185E8F" w:rsidRPr="00E35610">
        <w:t>municipalities</w:t>
      </w:r>
      <w:r w:rsidR="00B81A62" w:rsidRPr="00E35610">
        <w:t xml:space="preserve"> where also about 1000 PE are daily released. These are the by far the highest national values. In </w:t>
      </w:r>
      <w:r w:rsidR="00B755C3" w:rsidRPr="00E35610">
        <w:t>fact,</w:t>
      </w:r>
      <w:r w:rsidR="00B81A62" w:rsidRPr="00E35610">
        <w:t xml:space="preserve"> </w:t>
      </w:r>
      <w:proofErr w:type="gramStart"/>
      <w:r w:rsidR="00B81A62" w:rsidRPr="00E35610">
        <w:t>most of</w:t>
      </w:r>
      <w:proofErr w:type="gramEnd"/>
      <w:r w:rsidR="00B81A62" w:rsidRPr="00E35610">
        <w:t xml:space="preserve"> others affected municipalities only release about 200 PE. </w:t>
      </w:r>
    </w:p>
    <w:p w14:paraId="2DC6AE8A" w14:textId="6265E50C" w:rsidR="00B81A62" w:rsidRPr="00E35610" w:rsidRDefault="00B81A62" w:rsidP="00043C34">
      <w:r w:rsidRPr="00E35610">
        <w:rPr>
          <w:noProof/>
        </w:rPr>
        <w:lastRenderedPageBreak/>
        <w:drawing>
          <wp:anchor distT="0" distB="0" distL="114300" distR="114300" simplePos="0" relativeHeight="251675648" behindDoc="0" locked="0" layoutInCell="1" allowOverlap="1" wp14:anchorId="7A10FB3C" wp14:editId="162407DE">
            <wp:simplePos x="0" y="0"/>
            <wp:positionH relativeFrom="margin">
              <wp:align>center</wp:align>
            </wp:positionH>
            <wp:positionV relativeFrom="paragraph">
              <wp:posOffset>0</wp:posOffset>
            </wp:positionV>
            <wp:extent cx="7000875" cy="3409315"/>
            <wp:effectExtent l="0" t="0" r="9525" b="635"/>
            <wp:wrapTopAndBottom/>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7000875" cy="3409315"/>
                    </a:xfrm>
                    <a:prstGeom prst="rect">
                      <a:avLst/>
                    </a:prstGeom>
                  </pic:spPr>
                </pic:pic>
              </a:graphicData>
            </a:graphic>
            <wp14:sizeRelH relativeFrom="page">
              <wp14:pctWidth>0</wp14:pctWidth>
            </wp14:sizeRelH>
            <wp14:sizeRelV relativeFrom="page">
              <wp14:pctHeight>0</wp14:pctHeight>
            </wp14:sizeRelV>
          </wp:anchor>
        </w:drawing>
      </w:r>
    </w:p>
    <w:p w14:paraId="7523009C" w14:textId="46BA1246" w:rsidR="00D67D42" w:rsidRDefault="00636F20" w:rsidP="00576A0F">
      <w:pPr>
        <w:rPr>
          <w:noProof/>
        </w:rPr>
      </w:pPr>
      <w:r w:rsidRPr="00E35610">
        <w:rPr>
          <w:noProof/>
        </w:rPr>
        <w:drawing>
          <wp:anchor distT="0" distB="0" distL="114300" distR="114300" simplePos="0" relativeHeight="251676672" behindDoc="0" locked="0" layoutInCell="1" allowOverlap="1" wp14:anchorId="72E62AA7" wp14:editId="76181A26">
            <wp:simplePos x="0" y="0"/>
            <wp:positionH relativeFrom="margin">
              <wp:posOffset>-681990</wp:posOffset>
            </wp:positionH>
            <wp:positionV relativeFrom="paragraph">
              <wp:posOffset>1243330</wp:posOffset>
            </wp:positionV>
            <wp:extent cx="7028180" cy="3467100"/>
            <wp:effectExtent l="0" t="0" r="1270" b="0"/>
            <wp:wrapTopAndBottom/>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7028180" cy="3467100"/>
                    </a:xfrm>
                    <a:prstGeom prst="rect">
                      <a:avLst/>
                    </a:prstGeom>
                  </pic:spPr>
                </pic:pic>
              </a:graphicData>
            </a:graphic>
            <wp14:sizeRelH relativeFrom="page">
              <wp14:pctWidth>0</wp14:pctWidth>
            </wp14:sizeRelH>
            <wp14:sizeRelV relativeFrom="page">
              <wp14:pctHeight>0</wp14:pctHeight>
            </wp14:sizeRelV>
          </wp:anchor>
        </w:drawing>
      </w:r>
      <w:r w:rsidR="00B755C3" w:rsidRPr="00E35610">
        <w:t>Overall,</w:t>
      </w:r>
      <w:r w:rsidR="00B81A62" w:rsidRPr="00E35610">
        <w:t xml:space="preserve"> in Austria the percentage of population relying on non-nitrifying infrastructure is low. Styria and Tirol show </w:t>
      </w:r>
      <w:proofErr w:type="gramStart"/>
      <w:r w:rsidR="00B81A62" w:rsidRPr="00E35610">
        <w:t>some</w:t>
      </w:r>
      <w:proofErr w:type="gramEnd"/>
      <w:r w:rsidR="00B81A62" w:rsidRPr="00E35610">
        <w:t xml:space="preserve"> cluster-like pattern of municipalities</w:t>
      </w:r>
      <w:r w:rsidR="00B755C3">
        <w:t xml:space="preserve"> where</w:t>
      </w:r>
      <w:r w:rsidR="00B81A62" w:rsidRPr="00E35610">
        <w:t xml:space="preserve"> between 10% and 30%</w:t>
      </w:r>
      <w:r w:rsidR="00B755C3">
        <w:t xml:space="preserve"> of the population relies on outdated WWTPS</w:t>
      </w:r>
      <w:r w:rsidR="00B81A62" w:rsidRPr="00E35610">
        <w:t xml:space="preserve">. Carintia </w:t>
      </w:r>
      <w:proofErr w:type="gramStart"/>
      <w:r w:rsidR="00B81A62" w:rsidRPr="00E35610">
        <w:t>definitely shows</w:t>
      </w:r>
      <w:proofErr w:type="gramEnd"/>
      <w:r w:rsidR="00B81A62" w:rsidRPr="00E35610">
        <w:t xml:space="preserve"> another pattern, where the municipalities with at least 10% are evenly distributed, 30% to 60% values are not uncommon and one municipality even exceeds 100%. Another municipality where more than 100% of the population relies on non-nitrifying WWTPs is </w:t>
      </w:r>
      <w:r w:rsidR="00B755C3">
        <w:t>in</w:t>
      </w:r>
      <w:r w:rsidR="00B81A62" w:rsidRPr="00E35610">
        <w:t xml:space="preserve"> in Salzburg. </w:t>
      </w:r>
    </w:p>
    <w:p w14:paraId="50705232" w14:textId="40A6F12D" w:rsidR="00D67D42" w:rsidRDefault="00D67D42" w:rsidP="00576A0F">
      <w:pPr>
        <w:rPr>
          <w:noProof/>
        </w:rPr>
      </w:pPr>
      <w:r>
        <w:t xml:space="preserve">The </w:t>
      </w:r>
      <w:r w:rsidR="005C4E25" w:rsidRPr="00E35610">
        <w:t xml:space="preserve">next </w:t>
      </w:r>
      <w:r>
        <w:t>plot</w:t>
      </w:r>
      <w:r w:rsidR="005C4E25" w:rsidRPr="00E35610">
        <w:t xml:space="preserve"> </w:t>
      </w:r>
      <w:r>
        <w:t xml:space="preserve">shows the distribution of </w:t>
      </w:r>
      <w:r w:rsidRPr="00E35610">
        <w:t>medium sized WWTP with only primary treatment</w:t>
      </w:r>
      <w:r>
        <w:rPr>
          <w:noProof/>
        </w:rPr>
        <w:t xml:space="preserve">. </w:t>
      </w:r>
      <w:r w:rsidR="005C4E25" w:rsidRPr="00E35610">
        <w:t>A clear cluster is visible in Tirol.</w:t>
      </w:r>
      <w:r>
        <w:t xml:space="preserve"> </w:t>
      </w:r>
      <w:r w:rsidRPr="00E35610">
        <w:t xml:space="preserve">This municipality in Tyrol has 10 </w:t>
      </w:r>
      <w:proofErr w:type="gramStart"/>
      <w:r w:rsidRPr="00E35610">
        <w:t>medium</w:t>
      </w:r>
      <w:r w:rsidR="00B755C3">
        <w:t>-</w:t>
      </w:r>
      <w:r w:rsidRPr="00E35610">
        <w:t>sized</w:t>
      </w:r>
      <w:proofErr w:type="gramEnd"/>
      <w:r w:rsidRPr="00E35610">
        <w:t xml:space="preserve"> WWTPS and all of them are outdated. </w:t>
      </w:r>
      <w:r w:rsidR="005C4E25" w:rsidRPr="00E35610">
        <w:t xml:space="preserve"> </w:t>
      </w:r>
      <w:r>
        <w:t xml:space="preserve">Other </w:t>
      </w:r>
      <w:r w:rsidR="00914E89">
        <w:t>municipalities</w:t>
      </w:r>
      <w:r>
        <w:t xml:space="preserve"> with </w:t>
      </w:r>
      <w:r w:rsidR="00B85AF4">
        <w:t>inadequate</w:t>
      </w:r>
      <w:r>
        <w:t xml:space="preserve"> treatment are </w:t>
      </w:r>
      <w:r w:rsidR="00B85AF4" w:rsidRPr="00E35610">
        <w:t>sparsely</w:t>
      </w:r>
      <w:r w:rsidR="005C4E25" w:rsidRPr="00E35610">
        <w:t xml:space="preserve"> distributed.</w:t>
      </w:r>
      <w:r w:rsidR="008D1CE9" w:rsidRPr="00E35610">
        <w:t xml:space="preserve"> </w:t>
      </w:r>
    </w:p>
    <w:p w14:paraId="31F59011" w14:textId="7BB708A1" w:rsidR="005C4E25" w:rsidRPr="00E35610" w:rsidRDefault="005C4E25" w:rsidP="00576A0F">
      <w:pPr>
        <w:rPr>
          <w:noProof/>
        </w:rPr>
      </w:pPr>
      <w:r w:rsidRPr="00E35610">
        <w:rPr>
          <w:noProof/>
        </w:rPr>
        <w:lastRenderedPageBreak/>
        <w:drawing>
          <wp:anchor distT="0" distB="0" distL="114300" distR="114300" simplePos="0" relativeHeight="251677696" behindDoc="0" locked="0" layoutInCell="1" allowOverlap="1" wp14:anchorId="55B77F11" wp14:editId="60EE47FB">
            <wp:simplePos x="0" y="0"/>
            <wp:positionH relativeFrom="margin">
              <wp:align>center</wp:align>
            </wp:positionH>
            <wp:positionV relativeFrom="paragraph">
              <wp:posOffset>3810</wp:posOffset>
            </wp:positionV>
            <wp:extent cx="7046595" cy="3475140"/>
            <wp:effectExtent l="0" t="0" r="1905" b="0"/>
            <wp:wrapTopAndBottom/>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7046595" cy="3475140"/>
                    </a:xfrm>
                    <a:prstGeom prst="rect">
                      <a:avLst/>
                    </a:prstGeom>
                  </pic:spPr>
                </pic:pic>
              </a:graphicData>
            </a:graphic>
            <wp14:sizeRelH relativeFrom="page">
              <wp14:pctWidth>0</wp14:pctWidth>
            </wp14:sizeRelH>
            <wp14:sizeRelV relativeFrom="page">
              <wp14:pctHeight>0</wp14:pctHeight>
            </wp14:sizeRelV>
          </wp:anchor>
        </w:drawing>
      </w:r>
    </w:p>
    <w:p w14:paraId="5771BF47" w14:textId="30085E21" w:rsidR="00534DC9" w:rsidRPr="00E35610" w:rsidRDefault="00534DC9" w:rsidP="00534DC9">
      <w:pPr>
        <w:pStyle w:val="Heading1"/>
      </w:pPr>
      <w:bookmarkStart w:id="20" w:name="_Toc92367259"/>
      <w:r w:rsidRPr="00E35610">
        <w:lastRenderedPageBreak/>
        <w:t>Interpretation</w:t>
      </w:r>
      <w:bookmarkEnd w:id="20"/>
      <w:r w:rsidRPr="00E35610">
        <w:tab/>
      </w:r>
    </w:p>
    <w:p w14:paraId="02725BFB" w14:textId="6A3DC0C7" w:rsidR="00534DC9" w:rsidRPr="00E35610" w:rsidRDefault="00534DC9" w:rsidP="00534DC9">
      <w:pPr>
        <w:pStyle w:val="Heading2"/>
      </w:pPr>
      <w:bookmarkStart w:id="21" w:name="_Toc92367260"/>
      <w:r w:rsidRPr="00E35610">
        <w:t xml:space="preserve">Interpretation, </w:t>
      </w:r>
      <w:proofErr w:type="gramStart"/>
      <w:r w:rsidRPr="00E35610">
        <w:t>explanation,  comparison</w:t>
      </w:r>
      <w:proofErr w:type="gramEnd"/>
      <w:r w:rsidRPr="00E35610">
        <w:t xml:space="preserve"> and contradiction with literature. Particularly new results and conclusions</w:t>
      </w:r>
      <w:bookmarkEnd w:id="21"/>
    </w:p>
    <w:p w14:paraId="5E19883B" w14:textId="79E76ED2" w:rsidR="00803F45" w:rsidRPr="00E35610" w:rsidRDefault="00C277D7" w:rsidP="00C277D7">
      <w:pPr>
        <w:pStyle w:val="Heading3"/>
      </w:pPr>
      <w:bookmarkStart w:id="22" w:name="_Toc92367261"/>
      <w:r w:rsidRPr="00E35610">
        <w:t>Data gathering and handling</w:t>
      </w:r>
      <w:bookmarkEnd w:id="22"/>
    </w:p>
    <w:p w14:paraId="19C1A885" w14:textId="03D548E6" w:rsidR="007F5AA3" w:rsidRPr="00E35610" w:rsidRDefault="002A40C9" w:rsidP="00C277D7">
      <w:r w:rsidRPr="00E35610">
        <w:t xml:space="preserve">For </w:t>
      </w:r>
      <w:proofErr w:type="gramStart"/>
      <w:r w:rsidRPr="00E35610">
        <w:t>8</w:t>
      </w:r>
      <w:proofErr w:type="gramEnd"/>
      <w:r w:rsidRPr="00E35610">
        <w:t xml:space="preserve"> out of 9 federal states an accuracy of over 99% was achieved, practically meaning a perfect match. Deviations may be due to errors in the present or in the control </w:t>
      </w:r>
      <w:r w:rsidR="00DD04CE" w:rsidRPr="00E35610">
        <w:t>workflow but</w:t>
      </w:r>
      <w:r w:rsidRPr="00E35610">
        <w:t xml:space="preserve"> are anyway not statistically relevant. For</w:t>
      </w:r>
      <w:r w:rsidR="004F5D8B" w:rsidRPr="00E35610">
        <w:t xml:space="preserve"> </w:t>
      </w:r>
      <w:r w:rsidRPr="00E35610">
        <w:t xml:space="preserve">Upper-Austria, the </w:t>
      </w:r>
      <w:r w:rsidR="004F5D8B" w:rsidRPr="00E35610">
        <w:t>nineth</w:t>
      </w:r>
      <w:r w:rsidRPr="00E35610">
        <w:t xml:space="preserve"> </w:t>
      </w:r>
      <w:r w:rsidR="00DF4C7D" w:rsidRPr="00E35610">
        <w:t xml:space="preserve">federal </w:t>
      </w:r>
      <w:r w:rsidRPr="00E35610">
        <w:t>state</w:t>
      </w:r>
      <w:r w:rsidR="00DF4C7D" w:rsidRPr="00E35610">
        <w:t>,</w:t>
      </w:r>
      <w:r w:rsidRPr="00E35610">
        <w:t xml:space="preserve"> the 5% difference </w:t>
      </w:r>
      <w:proofErr w:type="gramStart"/>
      <w:r w:rsidRPr="00E35610">
        <w:t>is assumed</w:t>
      </w:r>
      <w:proofErr w:type="gramEnd"/>
      <w:r w:rsidRPr="00E35610">
        <w:t xml:space="preserve"> to be caused by the more recent version of data used in this work. In </w:t>
      </w:r>
      <w:r w:rsidR="00DD04CE" w:rsidRPr="00E35610">
        <w:t>fact,</w:t>
      </w:r>
      <w:r w:rsidRPr="00E35610">
        <w:t xml:space="preserve"> the control publication has </w:t>
      </w:r>
      <w:proofErr w:type="gramStart"/>
      <w:r w:rsidRPr="00E35610">
        <w:t>been published</w:t>
      </w:r>
      <w:proofErr w:type="gramEnd"/>
      <w:r w:rsidRPr="00E35610">
        <w:t xml:space="preserve"> in 2018 whereas the Upper-Austria dataset was created in 202</w:t>
      </w:r>
      <w:r w:rsidR="00DF4C7D" w:rsidRPr="00E35610">
        <w:t>1</w:t>
      </w:r>
      <w:r w:rsidRPr="00E35610">
        <w:t>.</w:t>
      </w:r>
      <w:r w:rsidR="00DF4C7D" w:rsidRPr="00E35610">
        <w:t xml:space="preserve"> </w:t>
      </w:r>
      <w:r w:rsidR="00EA3E08" w:rsidRPr="00E35610">
        <w:t>Overall,</w:t>
      </w:r>
      <w:r w:rsidRPr="00E35610">
        <w:t xml:space="preserve"> the database </w:t>
      </w:r>
      <w:proofErr w:type="gramStart"/>
      <w:r w:rsidRPr="00E35610">
        <w:t>is considered</w:t>
      </w:r>
      <w:proofErr w:type="gramEnd"/>
      <w:r w:rsidRPr="00E35610">
        <w:t xml:space="preserve"> </w:t>
      </w:r>
      <w:r w:rsidR="001A4379" w:rsidRPr="00E35610">
        <w:t>valid</w:t>
      </w:r>
      <w:r w:rsidR="007F5AA3" w:rsidRPr="00E35610">
        <w:t xml:space="preserve"> and identical with the original data. The first goal </w:t>
      </w:r>
      <w:proofErr w:type="gramStart"/>
      <w:r w:rsidR="007F5AA3" w:rsidRPr="00E35610">
        <w:t xml:space="preserve">is </w:t>
      </w:r>
      <w:r w:rsidR="00691499" w:rsidRPr="00E35610">
        <w:t>thus</w:t>
      </w:r>
      <w:r w:rsidR="007F5AA3" w:rsidRPr="00E35610">
        <w:t xml:space="preserve"> achieved</w:t>
      </w:r>
      <w:proofErr w:type="gramEnd"/>
      <w:r w:rsidR="007F5AA3" w:rsidRPr="00E35610">
        <w:t>.</w:t>
      </w:r>
    </w:p>
    <w:p w14:paraId="41E7D8A5" w14:textId="68B0B5BA" w:rsidR="0092357F" w:rsidRPr="00E35610" w:rsidRDefault="00691499" w:rsidP="00534DC9">
      <w:r w:rsidRPr="00E35610">
        <w:t>After the spatial referencing about 5</w:t>
      </w:r>
      <w:r w:rsidR="00DF4C7D" w:rsidRPr="00E35610">
        <w:t>.5</w:t>
      </w:r>
      <w:r w:rsidRPr="00E35610">
        <w:t xml:space="preserve">% of the </w:t>
      </w:r>
      <w:r w:rsidR="00FE2CB9" w:rsidRPr="00E35610">
        <w:t>original data</w:t>
      </w:r>
      <w:r w:rsidRPr="00E35610">
        <w:t xml:space="preserve"> </w:t>
      </w:r>
      <w:proofErr w:type="gramStart"/>
      <w:r w:rsidRPr="00E35610">
        <w:t>was lost</w:t>
      </w:r>
      <w:proofErr w:type="gramEnd"/>
      <w:r w:rsidRPr="00E35610">
        <w:t>.</w:t>
      </w:r>
      <w:r w:rsidR="003B0775" w:rsidRPr="00E35610">
        <w:t xml:space="preserve"> </w:t>
      </w:r>
      <w:r w:rsidR="00EA3E08" w:rsidRPr="00E35610">
        <w:t>Unfortunately,</w:t>
      </w:r>
      <w:r w:rsidR="003B0775" w:rsidRPr="00E35610">
        <w:t xml:space="preserve"> there is no way to further minimize this loss </w:t>
      </w:r>
      <w:r w:rsidR="00EA3E08">
        <w:t>because of</w:t>
      </w:r>
      <w:r w:rsidR="003B0775" w:rsidRPr="00E35610">
        <w:t xml:space="preserve"> data incompleteness</w:t>
      </w:r>
      <w:proofErr w:type="gramStart"/>
      <w:r w:rsidR="003B0775" w:rsidRPr="00E35610">
        <w:t xml:space="preserve">.  </w:t>
      </w:r>
      <w:proofErr w:type="gramEnd"/>
      <w:r w:rsidR="0092357F" w:rsidRPr="00E35610">
        <w:t xml:space="preserve"> The three excluded </w:t>
      </w:r>
      <w:r w:rsidR="00EA3E08" w:rsidRPr="00E35610">
        <w:t>states:</w:t>
      </w:r>
      <w:r w:rsidR="0092357F" w:rsidRPr="00E35610">
        <w:t xml:space="preserve"> Burgenland, Vienna and Vorarlberg have </w:t>
      </w:r>
      <w:proofErr w:type="gramStart"/>
      <w:r w:rsidR="0092357F" w:rsidRPr="00E35610">
        <w:t xml:space="preserve">a </w:t>
      </w:r>
      <w:r w:rsidR="003B0775" w:rsidRPr="00E35610">
        <w:t>very small</w:t>
      </w:r>
      <w:proofErr w:type="gramEnd"/>
      <w:r w:rsidR="003B0775" w:rsidRPr="00E35610">
        <w:t xml:space="preserve"> number of WWTPs</w:t>
      </w:r>
      <w:r w:rsidR="00B61F15">
        <w:t xml:space="preserve"> (0.007% of the total)</w:t>
      </w:r>
      <w:r w:rsidR="003B0775" w:rsidRPr="00E35610">
        <w:t xml:space="preserve"> and their absence did not affect the results. </w:t>
      </w:r>
    </w:p>
    <w:p w14:paraId="49A619AD" w14:textId="508DCCC9" w:rsidR="00534DC9" w:rsidRDefault="00F01CFD" w:rsidP="00F01CFD">
      <w:pPr>
        <w:pStyle w:val="Heading3"/>
      </w:pPr>
      <w:bookmarkStart w:id="23" w:name="_Toc92367262"/>
      <w:r w:rsidRPr="00E35610">
        <w:t>Distribution of WWTPs</w:t>
      </w:r>
      <w:bookmarkEnd w:id="23"/>
    </w:p>
    <w:p w14:paraId="67CAA2C5" w14:textId="77777777" w:rsidR="00AD77FD" w:rsidRDefault="00EA3E08" w:rsidP="000724AB">
      <w:r>
        <w:t xml:space="preserve">There are at least 25.868 small WWTPs in Austria. </w:t>
      </w:r>
      <w:r w:rsidR="003F2F5F">
        <w:t xml:space="preserve">Considering the infrastructure that may have </w:t>
      </w:r>
      <w:proofErr w:type="gramStart"/>
      <w:r w:rsidR="003F2F5F">
        <w:t>been built</w:t>
      </w:r>
      <w:proofErr w:type="gramEnd"/>
      <w:r w:rsidR="003F2F5F">
        <w:t xml:space="preserve"> since the update of the dataset</w:t>
      </w:r>
      <w:r w:rsidR="00AD77FD">
        <w:t xml:space="preserve"> and i</w:t>
      </w:r>
      <w:r w:rsidR="00AD77FD">
        <w:t xml:space="preserve">nterpreting Fig.4 </w:t>
      </w:r>
      <w:r w:rsidR="00AD77FD">
        <w:t>for an approximate growth rate</w:t>
      </w:r>
      <w:r w:rsidR="003F2F5F">
        <w:t>, the real number</w:t>
      </w:r>
      <w:r w:rsidR="00AD77FD">
        <w:t xml:space="preserve"> of small WWTPs</w:t>
      </w:r>
      <w:r w:rsidR="003F2F5F">
        <w:t xml:space="preserve"> is </w:t>
      </w:r>
      <w:r w:rsidR="00AD77FD">
        <w:t xml:space="preserve">at about </w:t>
      </w:r>
      <w:r w:rsidR="003F2F5F">
        <w:t xml:space="preserve">27.000.  </w:t>
      </w:r>
      <w:r w:rsidR="000724AB">
        <w:t xml:space="preserve">Small WWTPs </w:t>
      </w:r>
      <w:proofErr w:type="gramStart"/>
      <w:r w:rsidR="000724AB">
        <w:t>are evenly distributed</w:t>
      </w:r>
      <w:proofErr w:type="gramEnd"/>
      <w:r w:rsidR="000724AB">
        <w:t xml:space="preserve"> over the country and most municipalities have at least one. </w:t>
      </w:r>
      <w:proofErr w:type="gramStart"/>
      <w:r w:rsidR="000724AB">
        <w:t>Some</w:t>
      </w:r>
      <w:proofErr w:type="gramEnd"/>
      <w:r w:rsidR="000724AB">
        <w:t xml:space="preserve"> clusters</w:t>
      </w:r>
      <w:r>
        <w:t xml:space="preserve"> with higher concentrations</w:t>
      </w:r>
      <w:r w:rsidR="000724AB">
        <w:t xml:space="preserve"> are visible in Carintia, Styria and Lower-Austria. </w:t>
      </w:r>
    </w:p>
    <w:p w14:paraId="753B47F7" w14:textId="7BE34A03" w:rsidR="000724AB" w:rsidRDefault="00AD77FD" w:rsidP="000724AB">
      <w:r>
        <w:t xml:space="preserve">The dataset reports 1471 </w:t>
      </w:r>
      <w:r w:rsidR="008F773E">
        <w:t>medium sized WWTPs. Considering the growth trend, the real number is at about 1550. They</w:t>
      </w:r>
      <w:r w:rsidR="000724AB">
        <w:t xml:space="preserve"> </w:t>
      </w:r>
      <w:proofErr w:type="gramStart"/>
      <w:r w:rsidR="000724AB">
        <w:t>are sparsely distributed</w:t>
      </w:r>
      <w:proofErr w:type="gramEnd"/>
      <w:r w:rsidR="000724AB">
        <w:t xml:space="preserve"> and mostly in Lower-Austria, Tyrol and Carintia</w:t>
      </w:r>
      <w:r w:rsidR="00E15B74">
        <w:t xml:space="preserve">. </w:t>
      </w:r>
    </w:p>
    <w:p w14:paraId="4D88E184" w14:textId="77777777" w:rsidR="00DC25F8" w:rsidRDefault="00C45E82" w:rsidP="000724AB">
      <w:r>
        <w:t xml:space="preserve">The reported WWTPs cover </w:t>
      </w:r>
      <w:r w:rsidR="009750E7">
        <w:t>419.651 PE, corresponding to about 5% of the Austrian population. Similar numbers shave been recently reported by Engstler, 2020 and the Austrian wastewater report 2020</w:t>
      </w:r>
      <w:r w:rsidR="009750E7">
        <w:fldChar w:fldCharType="begin" w:fldLock="1"/>
      </w:r>
      <w:r w:rsidR="009750E7">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id":"ITEM-2","itemData":{"author":[{"dropping-particle":"","family":"OWAV","given":"","non-dropping-particle":"","parse-names":false,"suffix":""}],"id":"ITEM-2","issued":{"date-parts":[["2020"]]},"title":"Branchenbild der österreichischen Abwasser","type":"article-journal"},"uris":["http://www.mendeley.com/documents/?uuid=46066c50-a9ea-4dba-8af2-804b4517705e"]}],"mendeley":{"formattedCitation":"&lt;sup&gt;1,9&lt;/sup&gt;","plainTextFormattedCitation":"1,9"},"properties":{"noteIndex":0},"schema":"https://github.com/citation-style-language/schema/raw/master/csl-citation.json"}</w:instrText>
      </w:r>
      <w:r w:rsidR="009750E7">
        <w:fldChar w:fldCharType="separate"/>
      </w:r>
      <w:r w:rsidR="009750E7" w:rsidRPr="009750E7">
        <w:rPr>
          <w:noProof/>
          <w:vertAlign w:val="superscript"/>
        </w:rPr>
        <w:t>1,9</w:t>
      </w:r>
      <w:r w:rsidR="009750E7">
        <w:fldChar w:fldCharType="end"/>
      </w:r>
      <w:r w:rsidR="009750E7">
        <w:t xml:space="preserve">. </w:t>
      </w:r>
    </w:p>
    <w:p w14:paraId="661E4C62" w14:textId="39B78352" w:rsidR="00C3192C" w:rsidRPr="000724AB" w:rsidRDefault="008F773E" w:rsidP="000724AB">
      <w:r>
        <w:t>WWTPs up to 500PEs</w:t>
      </w:r>
      <w:r w:rsidR="000724AB">
        <w:t xml:space="preserve"> </w:t>
      </w:r>
      <w:r w:rsidR="009750E7">
        <w:t>are</w:t>
      </w:r>
      <w:r w:rsidR="000724AB">
        <w:t xml:space="preserve"> </w:t>
      </w:r>
      <w:r>
        <w:t xml:space="preserve">essential </w:t>
      </w:r>
      <w:r w:rsidR="000724AB">
        <w:t xml:space="preserve">for WW coverage in Austria </w:t>
      </w:r>
      <w:r w:rsidR="00DC25F8">
        <w:t>because of</w:t>
      </w:r>
      <w:r w:rsidR="001E56B3">
        <w:t xml:space="preserve"> the</w:t>
      </w:r>
      <w:r w:rsidR="00DC25F8">
        <w:t xml:space="preserve"> geomorphological barriers that </w:t>
      </w:r>
      <w:r w:rsidR="00C37C10">
        <w:t>do not</w:t>
      </w:r>
      <w:r w:rsidR="00DC25F8">
        <w:t xml:space="preserve"> allow a</w:t>
      </w:r>
      <w:r w:rsidR="001E56B3">
        <w:t xml:space="preserve"> uniform centralized coverage</w:t>
      </w:r>
      <w:r w:rsidR="000724AB">
        <w:t xml:space="preserve">. In </w:t>
      </w:r>
      <w:r>
        <w:t>fact,</w:t>
      </w:r>
      <w:r w:rsidR="000724AB">
        <w:t xml:space="preserve"> of the 20</w:t>
      </w:r>
      <w:r w:rsidR="00C3192C">
        <w:t>95</w:t>
      </w:r>
      <w:r w:rsidR="000724AB">
        <w:t xml:space="preserve"> Austrian </w:t>
      </w:r>
      <w:r>
        <w:t>municipalities, about</w:t>
      </w:r>
      <w:r w:rsidR="000724AB">
        <w:t xml:space="preserve"> </w:t>
      </w:r>
      <w:r w:rsidR="001E56B3">
        <w:t>5%</w:t>
      </w:r>
      <w:r w:rsidR="000724AB">
        <w:t xml:space="preserve"> (</w:t>
      </w:r>
      <w:r w:rsidR="001E56B3">
        <w:t>105</w:t>
      </w:r>
      <w:r w:rsidR="000724AB">
        <w:t>) ha</w:t>
      </w:r>
      <w:r w:rsidR="001E56B3">
        <w:t>ve</w:t>
      </w:r>
      <w:r w:rsidR="000724AB">
        <w:t xml:space="preserve"> at least </w:t>
      </w:r>
      <w:r w:rsidR="001E56B3">
        <w:t>50</w:t>
      </w:r>
      <w:r w:rsidR="000724AB">
        <w:t xml:space="preserve">% of their population covered by </w:t>
      </w:r>
      <w:r>
        <w:t>these design sizes</w:t>
      </w:r>
      <w:r w:rsidR="000724AB">
        <w:t>.</w:t>
      </w:r>
      <w:r w:rsidR="001E56B3">
        <w:t xml:space="preserve"> </w:t>
      </w:r>
      <w:r>
        <w:t>Such municipalities</w:t>
      </w:r>
      <w:r w:rsidR="000724AB">
        <w:t xml:space="preserve"> account for </w:t>
      </w:r>
      <w:r w:rsidR="00C37C10">
        <w:t>107</w:t>
      </w:r>
      <w:r w:rsidR="000724AB">
        <w:t>.</w:t>
      </w:r>
      <w:r w:rsidR="00C37C10">
        <w:t>330</w:t>
      </w:r>
      <w:r w:rsidR="000724AB">
        <w:t xml:space="preserve"> PE and </w:t>
      </w:r>
      <w:proofErr w:type="gramStart"/>
      <w:r w:rsidR="000724AB">
        <w:t>most of</w:t>
      </w:r>
      <w:proofErr w:type="gramEnd"/>
      <w:r w:rsidR="000724AB">
        <w:t xml:space="preserve"> them are in</w:t>
      </w:r>
      <w:r w:rsidR="00C37C10">
        <w:t xml:space="preserve"> Lower-Austria (55.000) and</w:t>
      </w:r>
      <w:r w:rsidR="000724AB">
        <w:t xml:space="preserve"> Carintia</w:t>
      </w:r>
      <w:r w:rsidR="00C37C10">
        <w:t xml:space="preserve"> (36.000)</w:t>
      </w:r>
      <w:r w:rsidR="00C45E82">
        <w:t>.</w:t>
      </w:r>
      <w:r w:rsidR="00C37C10">
        <w:t xml:space="preserve"> </w:t>
      </w:r>
    </w:p>
    <w:p w14:paraId="53389DA0" w14:textId="4DD285FC" w:rsidR="000724AB" w:rsidRDefault="000724AB" w:rsidP="000724AB">
      <w:r>
        <w:t xml:space="preserve">Observing the temporal development of WWTPs up to 500 PE, the UWWTD seems to have had a remarkable impact on it. In </w:t>
      </w:r>
      <w:r w:rsidR="008F773E">
        <w:t>fact,</w:t>
      </w:r>
      <w:r>
        <w:t xml:space="preserve"> </w:t>
      </w:r>
      <w:proofErr w:type="gramStart"/>
      <w:r>
        <w:t>most of</w:t>
      </w:r>
      <w:proofErr w:type="gramEnd"/>
      <w:r>
        <w:t xml:space="preserve"> the infrastructure has been built in the last 20 years. Styria has the most WWTPs of this design size (about 10.000), followed by Carintia with 7.000 WWTPs. Although Lower-Austria </w:t>
      </w:r>
      <w:r w:rsidR="008F773E">
        <w:t>has about</w:t>
      </w:r>
      <w:r>
        <w:t xml:space="preserve"> 4.000 WWTPs, they cover about 120.000 PE because </w:t>
      </w:r>
      <w:proofErr w:type="gramStart"/>
      <w:r>
        <w:t>many</w:t>
      </w:r>
      <w:proofErr w:type="gramEnd"/>
      <w:r>
        <w:t xml:space="preserve"> of them are medium sized. In </w:t>
      </w:r>
      <w:r w:rsidR="008F773E">
        <w:t>fact,</w:t>
      </w:r>
      <w:r>
        <w:t xml:space="preserve"> Lower-Austria is first by PE coverage, followed by Carintia (100.000) and Styria (90.000) (Fig.).</w:t>
      </w:r>
    </w:p>
    <w:p w14:paraId="3E03DADE" w14:textId="206AEF06" w:rsidR="000724AB" w:rsidRPr="00C2601B" w:rsidRDefault="000724AB" w:rsidP="000724AB">
      <w:pPr>
        <w:rPr>
          <w:highlight w:val="yellow"/>
        </w:rPr>
      </w:pPr>
      <w:r>
        <w:t xml:space="preserve">Nonetheless, when it comes to population coverage in percentage, as to say how much of the state’s population </w:t>
      </w:r>
      <w:proofErr w:type="gramStart"/>
      <w:r>
        <w:t>is covered</w:t>
      </w:r>
      <w:proofErr w:type="gramEnd"/>
      <w:r>
        <w:t xml:space="preserve"> by such infrastructure, Carintia is by far first with 17.5%. Lower-Austria and </w:t>
      </w:r>
      <w:r w:rsidRPr="008F773E">
        <w:t xml:space="preserve">Styria follow with about 7%. The remaining states and the national average </w:t>
      </w:r>
      <w:proofErr w:type="gramStart"/>
      <w:r w:rsidRPr="008F773E">
        <w:t>is</w:t>
      </w:r>
      <w:proofErr w:type="gramEnd"/>
      <w:r w:rsidRPr="008F773E">
        <w:t xml:space="preserve"> at about 5% (Fig. </w:t>
      </w:r>
      <w:r w:rsidR="008F773E">
        <w:t>6</w:t>
      </w:r>
      <w:r w:rsidRPr="008F773E">
        <w:t xml:space="preserve">). </w:t>
      </w:r>
    </w:p>
    <w:p w14:paraId="07E3BBC8" w14:textId="681DBEBF" w:rsidR="004B1F03" w:rsidRPr="00C2601B" w:rsidRDefault="004B1F03" w:rsidP="000724AB">
      <w:pPr>
        <w:pStyle w:val="ListParagraph"/>
        <w:numPr>
          <w:ilvl w:val="0"/>
          <w:numId w:val="11"/>
        </w:numPr>
        <w:rPr>
          <w:highlight w:val="yellow"/>
        </w:rPr>
      </w:pPr>
      <w:r w:rsidRPr="00C2601B">
        <w:rPr>
          <w:highlight w:val="yellow"/>
        </w:rPr>
        <w:t>See E</w:t>
      </w:r>
      <w:r w:rsidR="00404EE3" w:rsidRPr="00C2601B">
        <w:rPr>
          <w:highlight w:val="yellow"/>
        </w:rPr>
        <w:t>n</w:t>
      </w:r>
      <w:r w:rsidRPr="00C2601B">
        <w:rPr>
          <w:highlight w:val="yellow"/>
        </w:rPr>
        <w:t>gstler, nice 3.3.1</w:t>
      </w:r>
      <w:r w:rsidR="00B3459B" w:rsidRPr="00C2601B">
        <w:rPr>
          <w:highlight w:val="yellow"/>
        </w:rPr>
        <w:t xml:space="preserve"> spatial </w:t>
      </w:r>
      <w:r w:rsidR="00185E8F" w:rsidRPr="00C2601B">
        <w:rPr>
          <w:highlight w:val="yellow"/>
        </w:rPr>
        <w:t>analysis</w:t>
      </w:r>
    </w:p>
    <w:p w14:paraId="62ADF37A" w14:textId="50A7A8C4" w:rsidR="00E202B8" w:rsidRPr="00C2601B" w:rsidRDefault="00E202B8" w:rsidP="004B1F03">
      <w:pPr>
        <w:pStyle w:val="ListParagraph"/>
        <w:numPr>
          <w:ilvl w:val="0"/>
          <w:numId w:val="11"/>
        </w:numPr>
        <w:rPr>
          <w:highlight w:val="yellow"/>
          <w:lang w:val="de-DE"/>
        </w:rPr>
      </w:pPr>
      <w:r w:rsidRPr="00C2601B">
        <w:rPr>
          <w:highlight w:val="yellow"/>
          <w:lang w:val="de-DE"/>
        </w:rPr>
        <w:t xml:space="preserve">Compare </w:t>
      </w:r>
      <w:proofErr w:type="spellStart"/>
      <w:r w:rsidRPr="00C2601B">
        <w:rPr>
          <w:highlight w:val="yellow"/>
          <w:lang w:val="de-DE"/>
        </w:rPr>
        <w:t>with</w:t>
      </w:r>
      <w:proofErr w:type="spellEnd"/>
      <w:r w:rsidRPr="00C2601B">
        <w:rPr>
          <w:highlight w:val="yellow"/>
          <w:lang w:val="de-DE"/>
        </w:rPr>
        <w:t xml:space="preserve"> OWAV geforderte Anlagen</w:t>
      </w:r>
    </w:p>
    <w:p w14:paraId="2AA11E6C" w14:textId="6560DFE6" w:rsidR="000724AB" w:rsidRDefault="003501F9" w:rsidP="000724AB">
      <w:pPr>
        <w:pStyle w:val="Heading3"/>
      </w:pPr>
      <w:bookmarkStart w:id="24" w:name="_Toc92367263"/>
      <w:r w:rsidRPr="00E35610">
        <w:t>Outdated WWTPs</w:t>
      </w:r>
      <w:bookmarkEnd w:id="24"/>
    </w:p>
    <w:p w14:paraId="0218D54D" w14:textId="77777777" w:rsidR="000724AB" w:rsidRDefault="000724AB" w:rsidP="000724AB">
      <w:r>
        <w:t xml:space="preserve">If the UWWTD signed a pivotal point for the development of small wastewater infrastructure, the 1991 update of the WED did so for the development of treatment technologies. The update requires all infrastructure to be able to nitrify biologically. In the early phase of Austrian small WWTPs the most common treatment was exclusive primary treatment. Staring with the early </w:t>
      </w:r>
      <w:proofErr w:type="gramStart"/>
      <w:r>
        <w:t>90s</w:t>
      </w:r>
      <w:proofErr w:type="gramEnd"/>
      <w:r>
        <w:t xml:space="preserve"> this technology </w:t>
      </w:r>
      <w:r>
        <w:lastRenderedPageBreak/>
        <w:t xml:space="preserve">dropped nearly completely and SBR, ASP and CW started to be very popular. Today about 50% of the WWTPs use one of these three technologies. </w:t>
      </w:r>
    </w:p>
    <w:p w14:paraId="0DBBAA11" w14:textId="77777777" w:rsidR="000724AB" w:rsidRDefault="000724AB" w:rsidP="000724AB">
      <w:r>
        <w:t xml:space="preserve">Although not </w:t>
      </w:r>
      <w:proofErr w:type="gramStart"/>
      <w:r>
        <w:t>respecting  the</w:t>
      </w:r>
      <w:proofErr w:type="gramEnd"/>
      <w:r>
        <w:t xml:space="preserve"> legal requirements for biological nitrification, some WWTPs with exclusively primary treatment continued to be built anyway. The last reported implementation was in 2014. </w:t>
      </w:r>
      <w:r w:rsidRPr="000724AB">
        <w:rPr>
          <w:highlight w:val="yellow"/>
        </w:rPr>
        <w:t xml:space="preserve">For </w:t>
      </w:r>
      <w:proofErr w:type="gramStart"/>
      <w:r w:rsidRPr="000724AB">
        <w:rPr>
          <w:highlight w:val="yellow"/>
        </w:rPr>
        <w:t>some of</w:t>
      </w:r>
      <w:proofErr w:type="gramEnd"/>
      <w:r w:rsidRPr="000724AB">
        <w:rPr>
          <w:highlight w:val="yellow"/>
        </w:rPr>
        <w:t xml:space="preserve"> them the above cited exception for extreme places may have applied. Can it apply to medium </w:t>
      </w:r>
      <w:proofErr w:type="gramStart"/>
      <w:r w:rsidRPr="000724AB">
        <w:rPr>
          <w:highlight w:val="yellow"/>
        </w:rPr>
        <w:t>sized  too</w:t>
      </w:r>
      <w:proofErr w:type="gramEnd"/>
      <w:r w:rsidRPr="000724AB">
        <w:rPr>
          <w:highlight w:val="yellow"/>
        </w:rPr>
        <w:t>?</w:t>
      </w:r>
    </w:p>
    <w:p w14:paraId="7377FF67" w14:textId="77777777" w:rsidR="000724AB" w:rsidRDefault="000724AB" w:rsidP="000724AB">
      <w:r>
        <w:t>According to this dataset about 20% of WWTPs up to 500 PEs still have only primary treatment. Considering that not all states in the dataset are fully updated (</w:t>
      </w:r>
      <w:proofErr w:type="gramStart"/>
      <w:r>
        <w:t>Fig. )</w:t>
      </w:r>
      <w:proofErr w:type="gramEnd"/>
      <w:r>
        <w:t xml:space="preserve"> and that some of these plants may have been renovated in the last years, the real number is probably slightly lower. </w:t>
      </w:r>
    </w:p>
    <w:p w14:paraId="5D8E1039" w14:textId="77777777" w:rsidR="000724AB" w:rsidRDefault="000724AB" w:rsidP="000724AB">
      <w:r w:rsidRPr="000724AB">
        <w:rPr>
          <w:highlight w:val="yellow"/>
        </w:rPr>
        <w:t xml:space="preserve">Interestingly, </w:t>
      </w:r>
      <w:proofErr w:type="gramStart"/>
      <w:r w:rsidRPr="000724AB">
        <w:rPr>
          <w:highlight w:val="yellow"/>
        </w:rPr>
        <w:t>most of</w:t>
      </w:r>
      <w:proofErr w:type="gramEnd"/>
      <w:r w:rsidRPr="000724AB">
        <w:rPr>
          <w:highlight w:val="yellow"/>
        </w:rPr>
        <w:t xml:space="preserve"> them rely on non-nitrifying infrastructure. which would point at the fact that it maybe </w:t>
      </w:r>
      <w:proofErr w:type="gramStart"/>
      <w:r w:rsidRPr="000724AB">
        <w:rPr>
          <w:highlight w:val="yellow"/>
        </w:rPr>
        <w:t>are</w:t>
      </w:r>
      <w:proofErr w:type="gramEnd"/>
      <w:r w:rsidRPr="000724AB">
        <w:rPr>
          <w:highlight w:val="yellow"/>
        </w:rPr>
        <w:t xml:space="preserve"> extreme places.</w:t>
      </w:r>
      <w:r>
        <w:t xml:space="preserve"> </w:t>
      </w:r>
    </w:p>
    <w:p w14:paraId="2E1133A6" w14:textId="3ED8097F" w:rsidR="000724AB" w:rsidRDefault="000724AB" w:rsidP="000724AB">
      <w:r>
        <w:t xml:space="preserve">In every analyzed state at least 10% of the WWTPS up to 500 PE are outdated. Tyrol has the highest percentage (60%), followed by Carintia (33%) and Styria (20%). When it comes to discharge, Carintia leads with about 40.000 of non-properly nitrified PE. More than half of them </w:t>
      </w:r>
      <w:proofErr w:type="gramStart"/>
      <w:r>
        <w:t>are</w:t>
      </w:r>
      <w:proofErr w:type="gramEnd"/>
      <w:r>
        <w:t xml:space="preserve"> released by medium sized WWTPs. Carintia is also the state in where the percentage of population relying on outdated infrastructure is highest (7%), whereas all the others are at about 1%. </w:t>
      </w:r>
    </w:p>
    <w:p w14:paraId="5A86CB82" w14:textId="62F603E7" w:rsidR="003041C5" w:rsidRDefault="000724AB" w:rsidP="000724AB">
      <w:r>
        <w:t xml:space="preserve">Furthermore, the discharge of non-nitrified PE is particularly concentrated in Carintia, where 3 very small municipalities (Pörtschach am </w:t>
      </w:r>
      <w:proofErr w:type="gramStart"/>
      <w:r>
        <w:t>See,Hüttenberg</w:t>
      </w:r>
      <w:proofErr w:type="gramEnd"/>
      <w:r>
        <w:t xml:space="preserve">,Reifnitz) discharge more than 800PE/day. Tyrol also has one high discharge municipality (1000 PE) but its area is </w:t>
      </w:r>
      <w:proofErr w:type="gramStart"/>
      <w:r>
        <w:t>way larger</w:t>
      </w:r>
      <w:proofErr w:type="gramEnd"/>
      <w:r>
        <w:t xml:space="preserve"> and the discharge distributed over several WWTPS. Because of the reltively high discharge and the very tiny area, these Carintia municipalities may be a good study area to research the effect non-nitrified discharge has on the environment.</w:t>
      </w:r>
    </w:p>
    <w:p w14:paraId="15D8050D" w14:textId="77777777" w:rsidR="003041C5" w:rsidRDefault="003041C5" w:rsidP="003041C5">
      <w:proofErr w:type="gramStart"/>
      <w:r w:rsidRPr="00E35610">
        <w:t>As a matter of fact</w:t>
      </w:r>
      <w:proofErr w:type="gramEnd"/>
      <w:r w:rsidRPr="00E35610">
        <w:t>, all states still have some</w:t>
      </w:r>
      <w:r>
        <w:t xml:space="preserve"> exclusive primary treatment</w:t>
      </w:r>
      <w:r w:rsidRPr="00E35610">
        <w:t xml:space="preserve">, but way less. </w:t>
      </w:r>
      <w:r>
        <w:t>The situation is p</w:t>
      </w:r>
      <w:r w:rsidRPr="00E35610">
        <w:t>articularly good is Upper-Austria where only one</w:t>
      </w:r>
      <w:r>
        <w:t xml:space="preserve"> WWTP</w:t>
      </w:r>
      <w:r w:rsidRPr="00E35610">
        <w:t xml:space="preserve"> is still exclusively primary. Interestingly </w:t>
      </w:r>
      <w:proofErr w:type="gramStart"/>
      <w:r w:rsidRPr="00E35610">
        <w:t>most of</w:t>
      </w:r>
      <w:proofErr w:type="gramEnd"/>
      <w:r w:rsidRPr="00E35610">
        <w:t xml:space="preserve"> non-nitrified PE in Tirol and Lower Austria are due to medium sized WWTPS. Renovating such systems, respectively 75 and 45 </w:t>
      </w:r>
      <w:r>
        <w:t xml:space="preserve">WWTPs </w:t>
      </w:r>
      <w:r w:rsidRPr="00E35610">
        <w:t xml:space="preserve">would mean a quick and effective improvement and would get rid of </w:t>
      </w:r>
      <w:proofErr w:type="gramStart"/>
      <w:r w:rsidRPr="00E35610">
        <w:t>the majority of</w:t>
      </w:r>
      <w:proofErr w:type="gramEnd"/>
      <w:r w:rsidRPr="00E35610">
        <w:t xml:space="preserve"> the non-nitrified PEs in th</w:t>
      </w:r>
      <w:r>
        <w:t>ese</w:t>
      </w:r>
      <w:r w:rsidRPr="00E35610">
        <w:t xml:space="preserve"> states.  </w:t>
      </w:r>
      <w:r>
        <w:t xml:space="preserve">This would mean </w:t>
      </w:r>
      <w:proofErr w:type="gramStart"/>
      <w:r>
        <w:t>a very effective</w:t>
      </w:r>
      <w:proofErr w:type="gramEnd"/>
      <w:r>
        <w:t xml:space="preserve"> transition towards complete compliance with the 1991 WED update. The federal state of</w:t>
      </w:r>
      <w:r w:rsidRPr="00E35610">
        <w:t xml:space="preserve"> Salzburg, having only 10 </w:t>
      </w:r>
      <w:r>
        <w:t xml:space="preserve">WWTPS between 50 and 500 PE </w:t>
      </w:r>
      <w:r w:rsidRPr="00E35610">
        <w:t>that account for about 25% of non-nitrified PEs</w:t>
      </w:r>
      <w:r>
        <w:t xml:space="preserve">, would also easily find a way towards compliance. </w:t>
      </w:r>
    </w:p>
    <w:p w14:paraId="1B466E49" w14:textId="77777777" w:rsidR="003041C5" w:rsidRPr="00E35610" w:rsidRDefault="003041C5" w:rsidP="003041C5">
      <w:r>
        <w:t xml:space="preserve">More difficult and costly would be in the remaining states, where </w:t>
      </w:r>
      <w:proofErr w:type="gramStart"/>
      <w:r w:rsidRPr="00E35610">
        <w:t>most of</w:t>
      </w:r>
      <w:proofErr w:type="gramEnd"/>
      <w:r w:rsidRPr="00E35610">
        <w:t xml:space="preserve"> </w:t>
      </w:r>
      <w:proofErr w:type="spellStart"/>
      <w:r w:rsidRPr="00E35610">
        <w:t>non nitrified</w:t>
      </w:r>
      <w:proofErr w:type="spellEnd"/>
      <w:r w:rsidRPr="00E35610">
        <w:t xml:space="preserve"> PEs are due to small sized WWTPS. Especially Styria has about </w:t>
      </w:r>
      <w:proofErr w:type="gramStart"/>
      <w:r w:rsidRPr="00E35610">
        <w:t>2000</w:t>
      </w:r>
      <w:proofErr w:type="gramEnd"/>
      <w:r w:rsidRPr="00E35610">
        <w:t xml:space="preserve"> outdated small WWTPS, </w:t>
      </w:r>
      <w:r>
        <w:t>which makes it</w:t>
      </w:r>
      <w:r w:rsidRPr="00E35610">
        <w:t xml:space="preserve"> more difficult to improve quickly.</w:t>
      </w:r>
      <w:r>
        <w:t xml:space="preserve"> </w:t>
      </w:r>
      <w:r w:rsidRPr="00E35610">
        <w:t xml:space="preserve">Lower Austria has </w:t>
      </w:r>
      <w:proofErr w:type="gramStart"/>
      <w:r w:rsidRPr="00E35610">
        <w:t>500</w:t>
      </w:r>
      <w:proofErr w:type="gramEnd"/>
      <w:r>
        <w:t xml:space="preserve"> outdated WWTPs</w:t>
      </w:r>
      <w:r w:rsidRPr="00E35610">
        <w:t xml:space="preserve">. Most difficult would be in Carintia, where a high number of both small and medium sized WWTPS equally contribute to the total </w:t>
      </w:r>
      <w:proofErr w:type="spellStart"/>
      <w:r w:rsidRPr="00E35610">
        <w:t>non nitrified</w:t>
      </w:r>
      <w:proofErr w:type="spellEnd"/>
      <w:r w:rsidRPr="00E35610">
        <w:t xml:space="preserve"> PEs. </w:t>
      </w:r>
    </w:p>
    <w:p w14:paraId="5239FE27" w14:textId="3CB5332C" w:rsidR="003041C5" w:rsidRDefault="003041C5" w:rsidP="000724AB">
      <w:r w:rsidRPr="00E35610">
        <w:t xml:space="preserve">Tirol has overall a large </w:t>
      </w:r>
      <w:proofErr w:type="gramStart"/>
      <w:r w:rsidRPr="00E35610">
        <w:t>amount</w:t>
      </w:r>
      <w:proofErr w:type="gramEnd"/>
      <w:r w:rsidRPr="00E35610">
        <w:t xml:space="preserve"> of municipalities where most of the WWTPS up to 500 PE are</w:t>
      </w:r>
      <w:r>
        <w:t xml:space="preserve"> inadequate for biological nitrification</w:t>
      </w:r>
      <w:r w:rsidRPr="00E35610">
        <w:t xml:space="preserve">. Further clusters are in the north-eastern part of Lower-Austria, the south-central area of Carintia and two more areas in Styria. Upper-Austria has </w:t>
      </w:r>
      <w:proofErr w:type="gramStart"/>
      <w:r w:rsidRPr="00E35610">
        <w:t>a very low</w:t>
      </w:r>
      <w:proofErr w:type="gramEnd"/>
      <w:r w:rsidRPr="00E35610">
        <w:t xml:space="preserve"> percentage of outdated infrastructure. </w:t>
      </w:r>
    </w:p>
    <w:p w14:paraId="7F842AE5" w14:textId="40795F16" w:rsidR="000724AB" w:rsidRDefault="000724AB" w:rsidP="000724AB">
      <w:proofErr w:type="gramStart"/>
      <w:r w:rsidRPr="000724AB">
        <w:rPr>
          <w:highlight w:val="yellow"/>
        </w:rPr>
        <w:t>All in all</w:t>
      </w:r>
      <w:proofErr w:type="gramEnd"/>
      <w:r w:rsidRPr="000724AB">
        <w:rPr>
          <w:highlight w:val="yellow"/>
        </w:rPr>
        <w:t>, these three states appear to have a tighter relationship and a more developed WWTPS landscape.  Can we see a geomorphological reason?</w:t>
      </w:r>
    </w:p>
    <w:p w14:paraId="0B419761" w14:textId="6E590EA5" w:rsidR="000724AB" w:rsidRDefault="000724AB" w:rsidP="000724AB"/>
    <w:p w14:paraId="6993C8CC" w14:textId="77777777" w:rsidR="000724AB" w:rsidRPr="000724AB" w:rsidRDefault="000724AB" w:rsidP="000724AB"/>
    <w:p w14:paraId="300A4E55" w14:textId="0936B05D" w:rsidR="00534DC9" w:rsidRPr="00E35610" w:rsidRDefault="00534DC9" w:rsidP="00534DC9">
      <w:pPr>
        <w:pStyle w:val="Heading1"/>
      </w:pPr>
      <w:bookmarkStart w:id="25" w:name="_Toc92367264"/>
      <w:r w:rsidRPr="00E35610">
        <w:lastRenderedPageBreak/>
        <w:t>Conclusion and outlook</w:t>
      </w:r>
      <w:bookmarkEnd w:id="25"/>
    </w:p>
    <w:p w14:paraId="1218948A" w14:textId="0B83FC8A" w:rsidR="00534DC9" w:rsidRPr="00E35610" w:rsidRDefault="00534DC9" w:rsidP="00534DC9">
      <w:pPr>
        <w:pStyle w:val="Heading2"/>
      </w:pPr>
      <w:bookmarkStart w:id="26" w:name="_Toc92367265"/>
      <w:r w:rsidRPr="00E35610">
        <w:t>Evaluate goals at hand of discussion and interpretation. Result based outlook, further research</w:t>
      </w:r>
      <w:bookmarkEnd w:id="26"/>
    </w:p>
    <w:p w14:paraId="2DE8AAE9" w14:textId="5614184E" w:rsidR="001954EA" w:rsidRPr="00E35610" w:rsidRDefault="001954EA" w:rsidP="00534DC9">
      <w:pPr>
        <w:rPr>
          <w:i/>
          <w:iCs/>
        </w:rPr>
      </w:pPr>
      <w:r w:rsidRPr="00E35610">
        <w:t>In his 1971 seminal work on Austrian WTTPs, H. Donner states observes that “</w:t>
      </w:r>
      <w:r w:rsidRPr="00E35610">
        <w:rPr>
          <w:i/>
          <w:iCs/>
        </w:rPr>
        <w:t xml:space="preserve">As known in expert circles, </w:t>
      </w:r>
      <w:proofErr w:type="spellStart"/>
      <w:proofErr w:type="gramStart"/>
      <w:r w:rsidRPr="00E35610">
        <w:rPr>
          <w:i/>
          <w:iCs/>
        </w:rPr>
        <w:t>a</w:t>
      </w:r>
      <w:proofErr w:type="spellEnd"/>
      <w:proofErr w:type="gramEnd"/>
      <w:r w:rsidRPr="00E35610">
        <w:rPr>
          <w:i/>
          <w:iCs/>
        </w:rPr>
        <w:t xml:space="preserve"> absolute representation </w:t>
      </w:r>
      <w:r w:rsidR="000871C9" w:rsidRPr="00E35610">
        <w:rPr>
          <w:i/>
          <w:iCs/>
        </w:rPr>
        <w:t xml:space="preserve">[of the existing small WWTPs] is nearly impossible. On the one hand because the evaluation of single discharge permissions would mean </w:t>
      </w:r>
      <w:proofErr w:type="spellStart"/>
      <w:proofErr w:type="gramStart"/>
      <w:r w:rsidR="000871C9" w:rsidRPr="00E35610">
        <w:rPr>
          <w:i/>
          <w:iCs/>
        </w:rPr>
        <w:t>a</w:t>
      </w:r>
      <w:proofErr w:type="spellEnd"/>
      <w:proofErr w:type="gramEnd"/>
      <w:r w:rsidR="000871C9" w:rsidRPr="00E35610">
        <w:rPr>
          <w:i/>
          <w:iCs/>
        </w:rPr>
        <w:t xml:space="preserve"> enormous bulk of work, on the other hand because of the high number of illegal(</w:t>
      </w:r>
      <w:proofErr w:type="spellStart"/>
      <w:r w:rsidR="000871C9" w:rsidRPr="00E35610">
        <w:rPr>
          <w:i/>
          <w:iCs/>
        </w:rPr>
        <w:t>dunkelyiffer</w:t>
      </w:r>
      <w:proofErr w:type="spellEnd"/>
      <w:r w:rsidR="000871C9" w:rsidRPr="00E35610">
        <w:rPr>
          <w:i/>
          <w:iCs/>
        </w:rPr>
        <w:t>), and thus not registered, infrastructure.”</w:t>
      </w:r>
    </w:p>
    <w:p w14:paraId="3EEDC262" w14:textId="77777777" w:rsidR="00196647" w:rsidRPr="00E35610" w:rsidRDefault="00196647" w:rsidP="00534DC9">
      <w:pPr>
        <w:rPr>
          <w:i/>
          <w:iCs/>
        </w:rPr>
      </w:pPr>
    </w:p>
    <w:p w14:paraId="48D43241" w14:textId="77777777" w:rsidR="00196647" w:rsidRPr="00E35610" w:rsidRDefault="00196647" w:rsidP="00196647">
      <w:pPr>
        <w:rPr>
          <w:color w:val="FF0000"/>
        </w:rPr>
      </w:pPr>
      <w:r w:rsidRPr="00E35610">
        <w:t xml:space="preserve">Because of the </w:t>
      </w:r>
      <w:proofErr w:type="gramStart"/>
      <w:r w:rsidRPr="00E35610">
        <w:t>relatively recent</w:t>
      </w:r>
      <w:proofErr w:type="gramEnd"/>
      <w:r w:rsidRPr="00E35610">
        <w:t xml:space="preserve"> start in data collection, information on the topic is relatively difficult to gather and several European countries seems to suffer from it.</w:t>
      </w:r>
    </w:p>
    <w:p w14:paraId="42A7C2DA" w14:textId="77777777" w:rsidR="003041C5" w:rsidRPr="00E35610" w:rsidRDefault="003041C5" w:rsidP="003041C5">
      <w:r w:rsidRPr="00E35610">
        <w:t xml:space="preserve">Remarkably the percentage of non-nitrifying infrastructure is </w:t>
      </w:r>
      <w:proofErr w:type="gramStart"/>
      <w:r w:rsidRPr="00E35610">
        <w:t>relative</w:t>
      </w:r>
      <w:proofErr w:type="gramEnd"/>
      <w:r w:rsidRPr="00E35610">
        <w:t xml:space="preserve"> high in Austria. Especially in Tirol and Carintia the potential for updating or building new WWTPS is considerable. </w:t>
      </w:r>
    </w:p>
    <w:p w14:paraId="38EAED94" w14:textId="77777777" w:rsidR="003041C5" w:rsidRPr="00E35610" w:rsidRDefault="003041C5" w:rsidP="003041C5">
      <w:r w:rsidRPr="00E35610">
        <w:t xml:space="preserve">Although such high percentages, the population relying on those outdated WWTPS is comparably low. In </w:t>
      </w:r>
      <w:proofErr w:type="gramStart"/>
      <w:r w:rsidRPr="00E35610">
        <w:t>fact</w:t>
      </w:r>
      <w:proofErr w:type="gramEnd"/>
      <w:r w:rsidRPr="00E35610">
        <w:t xml:space="preserve"> 5 out of 6 analyzed states float around 1%. Carintia has by far the highest coverage by non-nitrifying WWTPs.</w:t>
      </w:r>
    </w:p>
    <w:p w14:paraId="27A90C13" w14:textId="77777777" w:rsidR="003041C5" w:rsidRPr="00E35610" w:rsidRDefault="003041C5" w:rsidP="003041C5">
      <w:pPr>
        <w:pStyle w:val="ListParagraph"/>
        <w:numPr>
          <w:ilvl w:val="0"/>
          <w:numId w:val="12"/>
        </w:numPr>
      </w:pPr>
      <w:r w:rsidRPr="00E35610">
        <w:t>Cite Lendl and Muller</w:t>
      </w:r>
    </w:p>
    <w:p w14:paraId="1B410F6B" w14:textId="77777777" w:rsidR="003041C5" w:rsidRPr="00E35610" w:rsidRDefault="003041C5" w:rsidP="003041C5">
      <w:pPr>
        <w:pStyle w:val="ListParagraph"/>
        <w:numPr>
          <w:ilvl w:val="0"/>
          <w:numId w:val="12"/>
        </w:numPr>
      </w:pPr>
      <w:r w:rsidRPr="00E35610">
        <w:t xml:space="preserve">Put tot pop relying on this </w:t>
      </w:r>
    </w:p>
    <w:p w14:paraId="29F93F88" w14:textId="77777777" w:rsidR="003041C5" w:rsidRPr="00E35610" w:rsidRDefault="003041C5" w:rsidP="003041C5">
      <w:pPr>
        <w:pStyle w:val="ListParagraph"/>
        <w:numPr>
          <w:ilvl w:val="0"/>
          <w:numId w:val="12"/>
        </w:numPr>
      </w:pPr>
      <w:r w:rsidRPr="00E35610">
        <w:t xml:space="preserve">Environmental </w:t>
      </w:r>
      <w:proofErr w:type="gramStart"/>
      <w:r w:rsidRPr="00E35610">
        <w:t>estimate ?</w:t>
      </w:r>
      <w:proofErr w:type="gramEnd"/>
    </w:p>
    <w:p w14:paraId="5A071F11" w14:textId="77777777" w:rsidR="003041C5" w:rsidRPr="00E35610" w:rsidRDefault="003041C5" w:rsidP="003041C5">
      <w:pPr>
        <w:pStyle w:val="ListParagraph"/>
        <w:numPr>
          <w:ilvl w:val="0"/>
          <w:numId w:val="12"/>
        </w:numPr>
      </w:pPr>
      <w:r w:rsidRPr="00E35610">
        <w:t xml:space="preserve">Put plot with </w:t>
      </w:r>
      <w:proofErr w:type="spellStart"/>
      <w:r w:rsidRPr="00E35610">
        <w:t>PEsum</w:t>
      </w:r>
      <w:proofErr w:type="spellEnd"/>
      <w:r w:rsidRPr="00E35610">
        <w:t xml:space="preserve"> </w:t>
      </w:r>
      <w:proofErr w:type="spellStart"/>
      <w:r w:rsidRPr="00E35610">
        <w:t>nonitri</w:t>
      </w:r>
      <w:proofErr w:type="spellEnd"/>
      <w:r w:rsidRPr="00E35610">
        <w:t>. To see for environmental impact</w:t>
      </w:r>
    </w:p>
    <w:p w14:paraId="35FD7E85" w14:textId="77777777" w:rsidR="00196647" w:rsidRPr="00E35610" w:rsidRDefault="00196647" w:rsidP="00534DC9">
      <w:pPr>
        <w:rPr>
          <w:i/>
          <w:iCs/>
        </w:rPr>
      </w:pPr>
    </w:p>
    <w:p w14:paraId="127A2FC3" w14:textId="6E15BE43" w:rsidR="00534DC9" w:rsidRPr="00E35610" w:rsidRDefault="00534DC9" w:rsidP="00534DC9">
      <w:pPr>
        <w:pStyle w:val="Heading1"/>
      </w:pPr>
      <w:bookmarkStart w:id="27" w:name="_Toc92367266"/>
      <w:r w:rsidRPr="00E35610">
        <w:lastRenderedPageBreak/>
        <w:t>Summary</w:t>
      </w:r>
      <w:bookmarkEnd w:id="27"/>
    </w:p>
    <w:p w14:paraId="100CB254" w14:textId="77777777" w:rsidR="00534DC9" w:rsidRPr="00E35610" w:rsidRDefault="00534DC9" w:rsidP="00534DC9">
      <w:pPr>
        <w:pStyle w:val="Heading2"/>
      </w:pPr>
      <w:bookmarkStart w:id="28" w:name="_Toc92367267"/>
      <w:r w:rsidRPr="00E35610">
        <w:t xml:space="preserve">2 to 4 </w:t>
      </w:r>
      <w:proofErr w:type="gramStart"/>
      <w:r w:rsidRPr="00E35610">
        <w:t>pages :</w:t>
      </w:r>
      <w:bookmarkEnd w:id="28"/>
      <w:proofErr w:type="gramEnd"/>
      <w:r w:rsidRPr="00E35610">
        <w:t xml:space="preserve"> </w:t>
      </w:r>
    </w:p>
    <w:p w14:paraId="20A81078" w14:textId="2F1692DB" w:rsidR="00534DC9" w:rsidRPr="00E35610" w:rsidRDefault="00534DC9" w:rsidP="00534DC9">
      <w:pPr>
        <w:suppressAutoHyphens/>
        <w:rPr>
          <w:rFonts w:cs="Arial"/>
          <w:b/>
          <w:color w:val="7030A0"/>
        </w:rPr>
      </w:pPr>
      <w:r w:rsidRPr="00E35610">
        <w:rPr>
          <w:rFonts w:cs="Arial"/>
          <w:color w:val="7030A0"/>
        </w:rPr>
        <w:t xml:space="preserve">This chapter should be two to four A4 pages at most and should answer the following questions in the context of the thesis: </w:t>
      </w:r>
      <w:r w:rsidRPr="00E35610">
        <w:rPr>
          <w:rFonts w:cs="Arial"/>
          <w:b/>
          <w:color w:val="7030A0"/>
        </w:rPr>
        <w:t>Why? What? How? Where? When?</w:t>
      </w:r>
    </w:p>
    <w:p w14:paraId="6A8C8E47" w14:textId="77777777" w:rsidR="00534DC9" w:rsidRPr="00E35610" w:rsidRDefault="00534DC9" w:rsidP="00534DC9">
      <w:pPr>
        <w:suppressAutoHyphens/>
        <w:rPr>
          <w:rFonts w:cs="Arial"/>
          <w:color w:val="7030A0"/>
        </w:rPr>
      </w:pPr>
      <w:r w:rsidRPr="00E35610">
        <w:rPr>
          <w:rFonts w:cs="Arial"/>
          <w:color w:val="7030A0"/>
        </w:rPr>
        <w:t>In other words:</w:t>
      </w:r>
    </w:p>
    <w:p w14:paraId="2D3B2CF6" w14:textId="7F2033CF"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The motivation driving your thesis,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topic did you choose? Why did you choose it? Why is this issue/problem relevant? For whom</w:t>
      </w:r>
      <w:r w:rsidR="00E15B74" w:rsidRPr="00E35610">
        <w:rPr>
          <w:rFonts w:ascii="Arial" w:hAnsi="Arial"/>
          <w:color w:val="7030A0"/>
          <w:lang w:val="en-US"/>
        </w:rPr>
        <w:t xml:space="preserve">? </w:t>
      </w:r>
    </w:p>
    <w:p w14:paraId="523893CF"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The specific purpose of your research,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research question(s) you addressed (which is narrower than the overall topic)</w:t>
      </w:r>
    </w:p>
    <w:p w14:paraId="5F8B601D"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How you addressed it,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methods you used, what data you collected</w:t>
      </w:r>
    </w:p>
    <w:p w14:paraId="00F3124E" w14:textId="77777777" w:rsidR="00534DC9" w:rsidRPr="00E35610" w:rsidRDefault="00534DC9" w:rsidP="00534DC9">
      <w:pPr>
        <w:pStyle w:val="NoSpacing"/>
        <w:numPr>
          <w:ilvl w:val="0"/>
          <w:numId w:val="4"/>
        </w:numPr>
        <w:spacing w:after="0"/>
        <w:rPr>
          <w:rFonts w:ascii="Arial" w:hAnsi="Arial"/>
          <w:color w:val="7030A0"/>
          <w:lang w:val="en-US"/>
        </w:rPr>
      </w:pPr>
      <w:r w:rsidRPr="00E35610">
        <w:rPr>
          <w:rFonts w:ascii="Arial" w:hAnsi="Arial"/>
          <w:color w:val="7030A0"/>
          <w:lang w:val="en-US"/>
        </w:rPr>
        <w:t xml:space="preserve">What your results are, </w:t>
      </w:r>
      <w:proofErr w:type="gramStart"/>
      <w:r w:rsidRPr="00E35610">
        <w:rPr>
          <w:rFonts w:ascii="Arial" w:hAnsi="Arial"/>
          <w:color w:val="7030A0"/>
          <w:lang w:val="en-US"/>
        </w:rPr>
        <w:t>i.e.</w:t>
      </w:r>
      <w:proofErr w:type="gramEnd"/>
      <w:r w:rsidRPr="00E35610">
        <w:rPr>
          <w:rFonts w:ascii="Arial" w:hAnsi="Arial"/>
          <w:color w:val="7030A0"/>
          <w:lang w:val="en-US"/>
        </w:rPr>
        <w:t xml:space="preserve"> the answers to the research questions</w:t>
      </w:r>
    </w:p>
    <w:p w14:paraId="0811DEAE" w14:textId="77777777" w:rsidR="00534DC9" w:rsidRPr="00E35610" w:rsidRDefault="00534DC9" w:rsidP="00534DC9">
      <w:pPr>
        <w:pStyle w:val="NoSpacing"/>
        <w:numPr>
          <w:ilvl w:val="0"/>
          <w:numId w:val="4"/>
        </w:numPr>
        <w:rPr>
          <w:rFonts w:ascii="Arial" w:hAnsi="Arial"/>
          <w:color w:val="7030A0"/>
          <w:lang w:val="en-US"/>
        </w:rPr>
      </w:pPr>
      <w:r w:rsidRPr="00E35610">
        <w:rPr>
          <w:rFonts w:ascii="Arial" w:hAnsi="Arial"/>
          <w:color w:val="7030A0"/>
          <w:lang w:val="en-US"/>
        </w:rPr>
        <w:t xml:space="preserve">The significance of your research, </w:t>
      </w:r>
      <w:proofErr w:type="gramStart"/>
      <w:r w:rsidRPr="00E35610">
        <w:rPr>
          <w:rFonts w:ascii="Arial" w:hAnsi="Arial"/>
          <w:color w:val="7030A0"/>
          <w:lang w:val="en-US"/>
        </w:rPr>
        <w:t>i.e.</w:t>
      </w:r>
      <w:proofErr w:type="gramEnd"/>
      <w:r w:rsidRPr="00E35610">
        <w:rPr>
          <w:rFonts w:ascii="Arial" w:hAnsi="Arial"/>
          <w:color w:val="7030A0"/>
          <w:lang w:val="en-US"/>
        </w:rPr>
        <w:t xml:space="preserve"> what new insights have you generated? What contribution does your thesis make to the literature? How as it advanced the state of knowledge?</w:t>
      </w:r>
    </w:p>
    <w:p w14:paraId="3098705C" w14:textId="77777777" w:rsidR="00534DC9" w:rsidRPr="00E35610" w:rsidRDefault="00534DC9" w:rsidP="00534DC9">
      <w:pPr>
        <w:pStyle w:val="NoSpacing"/>
        <w:ind w:left="765"/>
        <w:rPr>
          <w:rFonts w:ascii="Arial" w:hAnsi="Arial"/>
          <w:color w:val="7030A0"/>
          <w:lang w:val="en-US"/>
        </w:rPr>
      </w:pPr>
    </w:p>
    <w:p w14:paraId="631B52C6" w14:textId="77777777" w:rsidR="00534DC9" w:rsidRPr="00E35610" w:rsidRDefault="00534DC9" w:rsidP="00534DC9">
      <w:pPr>
        <w:suppressAutoHyphens/>
        <w:rPr>
          <w:rFonts w:cs="Arial"/>
          <w:color w:val="7030A0"/>
        </w:rPr>
      </w:pPr>
      <w:r w:rsidRPr="00E35610">
        <w:rPr>
          <w:rFonts w:cs="Arial"/>
          <w:color w:val="7030A0"/>
        </w:rPr>
        <w:t xml:space="preserve">The essential results of the thesis are to be </w:t>
      </w:r>
      <w:proofErr w:type="spellStart"/>
      <w:r w:rsidRPr="00E35610">
        <w:rPr>
          <w:rFonts w:cs="Arial"/>
          <w:color w:val="7030A0"/>
        </w:rPr>
        <w:t>summarised</w:t>
      </w:r>
      <w:proofErr w:type="spellEnd"/>
      <w:r w:rsidRPr="00E35610">
        <w:rPr>
          <w:rFonts w:cs="Arial"/>
          <w:color w:val="7030A0"/>
        </w:rPr>
        <w:t xml:space="preserve"> in clear sentences and if viable in one or two tables/figures.</w:t>
      </w:r>
    </w:p>
    <w:p w14:paraId="2A4353DB" w14:textId="77777777" w:rsidR="00534DC9" w:rsidRPr="00E35610" w:rsidRDefault="00534DC9" w:rsidP="00534DC9">
      <w:pPr>
        <w:suppressAutoHyphens/>
        <w:rPr>
          <w:rFonts w:cs="Arial"/>
          <w:color w:val="7030A0"/>
        </w:rPr>
      </w:pPr>
      <w:r w:rsidRPr="00E35610">
        <w:rPr>
          <w:rFonts w:cs="Arial"/>
          <w:color w:val="7030A0"/>
        </w:rPr>
        <w:t xml:space="preserve">The summary </w:t>
      </w:r>
      <w:proofErr w:type="gramStart"/>
      <w:r w:rsidRPr="00E35610">
        <w:rPr>
          <w:rFonts w:cs="Arial"/>
          <w:color w:val="7030A0"/>
        </w:rPr>
        <w:t>definitely gains</w:t>
      </w:r>
      <w:proofErr w:type="gramEnd"/>
      <w:r w:rsidRPr="00E35610">
        <w:rPr>
          <w:rFonts w:cs="Arial"/>
          <w:color w:val="7030A0"/>
        </w:rPr>
        <w:t xml:space="preserve"> clarity and clearness, if logically related results and the conclusions derived are structured in short sentences, which may be numbered continuously. </w:t>
      </w:r>
    </w:p>
    <w:p w14:paraId="3CEB7BF0" w14:textId="77777777" w:rsidR="004F754D" w:rsidRPr="00012DAE" w:rsidRDefault="004F754D" w:rsidP="004F754D">
      <w:pPr>
        <w:pStyle w:val="Heading1"/>
        <w:rPr>
          <w:lang w:val="de-DE"/>
        </w:rPr>
      </w:pPr>
      <w:bookmarkStart w:id="29" w:name="_Toc83126420"/>
      <w:proofErr w:type="spellStart"/>
      <w:r w:rsidRPr="00012DAE">
        <w:rPr>
          <w:lang w:val="de-DE"/>
        </w:rPr>
        <w:lastRenderedPageBreak/>
        <w:t>Literature</w:t>
      </w:r>
      <w:proofErr w:type="spellEnd"/>
      <w:r w:rsidRPr="00012DAE">
        <w:rPr>
          <w:lang w:val="de-DE"/>
        </w:rPr>
        <w:t xml:space="preserve"> and References</w:t>
      </w:r>
      <w:bookmarkEnd w:id="29"/>
    </w:p>
    <w:p w14:paraId="306A41AA" w14:textId="6425CBE6" w:rsidR="009750E7" w:rsidRPr="009750E7" w:rsidRDefault="00404EED" w:rsidP="009750E7">
      <w:pPr>
        <w:widowControl w:val="0"/>
        <w:autoSpaceDE w:val="0"/>
        <w:autoSpaceDN w:val="0"/>
        <w:adjustRightInd w:val="0"/>
        <w:ind w:left="640" w:hanging="640"/>
        <w:rPr>
          <w:rFonts w:ascii="Calibri" w:hAnsi="Calibri" w:cs="Calibri"/>
          <w:noProof/>
          <w:szCs w:val="24"/>
        </w:rPr>
      </w:pPr>
      <w:r w:rsidRPr="00E35610">
        <w:fldChar w:fldCharType="begin" w:fldLock="1"/>
      </w:r>
      <w:r w:rsidRPr="00012DAE">
        <w:rPr>
          <w:lang w:val="de-DE"/>
        </w:rPr>
        <w:instrText xml:space="preserve">ADDIN Mendeley Bibliography CSL_BIBLIOGRAPHY </w:instrText>
      </w:r>
      <w:r w:rsidRPr="00E35610">
        <w:fldChar w:fldCharType="separate"/>
      </w:r>
      <w:r w:rsidR="009750E7" w:rsidRPr="009750E7">
        <w:rPr>
          <w:rFonts w:ascii="Calibri" w:hAnsi="Calibri" w:cs="Calibri"/>
          <w:noProof/>
          <w:szCs w:val="24"/>
        </w:rPr>
        <w:t>1.</w:t>
      </w:r>
      <w:r w:rsidR="009750E7" w:rsidRPr="009750E7">
        <w:rPr>
          <w:rFonts w:ascii="Calibri" w:hAnsi="Calibri" w:cs="Calibri"/>
          <w:noProof/>
          <w:szCs w:val="24"/>
        </w:rPr>
        <w:tab/>
        <w:t>OWAV. Branchenbild der österreichischen Abwasser. (2020).</w:t>
      </w:r>
    </w:p>
    <w:p w14:paraId="7765EDF9"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w:t>
      </w:r>
      <w:r w:rsidRPr="009750E7">
        <w:rPr>
          <w:rFonts w:ascii="Calibri" w:hAnsi="Calibri" w:cs="Calibri"/>
          <w:noProof/>
          <w:szCs w:val="24"/>
        </w:rPr>
        <w:tab/>
        <w:t>Lendl, S. &amp; Fabian, M. Erhebung der bei kleinkläranlagen in niederösterreich implementierten technologien.</w:t>
      </w:r>
    </w:p>
    <w:p w14:paraId="1C6753C8"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3.</w:t>
      </w:r>
      <w:r w:rsidRPr="009750E7">
        <w:rPr>
          <w:rFonts w:ascii="Calibri" w:hAnsi="Calibri" w:cs="Calibri"/>
          <w:noProof/>
          <w:szCs w:val="24"/>
        </w:rPr>
        <w:tab/>
        <w:t>RIS. 1. AEV für kommunales Abwasser. 1–7 (2021).</w:t>
      </w:r>
    </w:p>
    <w:p w14:paraId="4305EFE8"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4.</w:t>
      </w:r>
      <w:r w:rsidRPr="009750E7">
        <w:rPr>
          <w:rFonts w:ascii="Calibri" w:hAnsi="Calibri" w:cs="Calibri"/>
          <w:noProof/>
          <w:szCs w:val="24"/>
        </w:rPr>
        <w:tab/>
        <w:t xml:space="preserve">Die, F. Ü. R. &amp; Österreich, R. Bundesgesetzblatt 186. Verordnung: Allgemeine Begrenzung von Abwasseremission in Fließgewässer und öffentliche Kanalisation (AAEV). </w:t>
      </w:r>
      <w:r w:rsidRPr="009750E7">
        <w:rPr>
          <w:rFonts w:ascii="Calibri" w:hAnsi="Calibri" w:cs="Calibri"/>
          <w:b/>
          <w:bCs/>
          <w:noProof/>
          <w:szCs w:val="24"/>
        </w:rPr>
        <w:t>1996</w:t>
      </w:r>
      <w:r w:rsidRPr="009750E7">
        <w:rPr>
          <w:rFonts w:ascii="Calibri" w:hAnsi="Calibri" w:cs="Calibri"/>
          <w:noProof/>
          <w:szCs w:val="24"/>
        </w:rPr>
        <w:t>, (1996).</w:t>
      </w:r>
    </w:p>
    <w:p w14:paraId="55D15F5C"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5.</w:t>
      </w:r>
      <w:r w:rsidRPr="009750E7">
        <w:rPr>
          <w:rFonts w:ascii="Calibri" w:hAnsi="Calibri" w:cs="Calibri"/>
          <w:noProof/>
          <w:szCs w:val="24"/>
        </w:rPr>
        <w:tab/>
      </w:r>
      <w:r w:rsidRPr="009750E7">
        <w:rPr>
          <w:rFonts w:ascii="Calibri" w:hAnsi="Calibri" w:cs="Calibri"/>
          <w:i/>
          <w:iCs/>
          <w:noProof/>
          <w:szCs w:val="24"/>
        </w:rPr>
        <w:t>Water rights act</w:t>
      </w:r>
      <w:r w:rsidRPr="009750E7">
        <w:rPr>
          <w:rFonts w:ascii="Calibri" w:hAnsi="Calibri" w:cs="Calibri"/>
          <w:noProof/>
          <w:szCs w:val="24"/>
        </w:rPr>
        <w:t>. (1959).</w:t>
      </w:r>
    </w:p>
    <w:p w14:paraId="5C444295"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6.</w:t>
      </w:r>
      <w:r w:rsidRPr="009750E7">
        <w:rPr>
          <w:rFonts w:ascii="Calibri" w:hAnsi="Calibri" w:cs="Calibri"/>
          <w:noProof/>
          <w:szCs w:val="24"/>
        </w:rPr>
        <w:tab/>
        <w:t xml:space="preserve">Langergraber, G., Pressl, A., Kretschmer, F. &amp; Weissenbacher, N. Small wastewater treatment plants in Austria – Technologies, management and training of operators. </w:t>
      </w:r>
      <w:r w:rsidRPr="009750E7">
        <w:rPr>
          <w:rFonts w:ascii="Calibri" w:hAnsi="Calibri" w:cs="Calibri"/>
          <w:i/>
          <w:iCs/>
          <w:noProof/>
          <w:szCs w:val="24"/>
        </w:rPr>
        <w:t>Ecol. Eng.</w:t>
      </w:r>
      <w:r w:rsidRPr="009750E7">
        <w:rPr>
          <w:rFonts w:ascii="Calibri" w:hAnsi="Calibri" w:cs="Calibri"/>
          <w:noProof/>
          <w:szCs w:val="24"/>
        </w:rPr>
        <w:t xml:space="preserve"> </w:t>
      </w:r>
      <w:r w:rsidRPr="009750E7">
        <w:rPr>
          <w:rFonts w:ascii="Calibri" w:hAnsi="Calibri" w:cs="Calibri"/>
          <w:b/>
          <w:bCs/>
          <w:noProof/>
          <w:szCs w:val="24"/>
        </w:rPr>
        <w:t>120</w:t>
      </w:r>
      <w:r w:rsidRPr="009750E7">
        <w:rPr>
          <w:rFonts w:ascii="Calibri" w:hAnsi="Calibri" w:cs="Calibri"/>
          <w:noProof/>
          <w:szCs w:val="24"/>
        </w:rPr>
        <w:t>, 164–169 (2018).</w:t>
      </w:r>
    </w:p>
    <w:p w14:paraId="41BB3920"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7.</w:t>
      </w:r>
      <w:r w:rsidRPr="009750E7">
        <w:rPr>
          <w:rFonts w:ascii="Calibri" w:hAnsi="Calibri" w:cs="Calibri"/>
          <w:noProof/>
          <w:szCs w:val="24"/>
        </w:rPr>
        <w:tab/>
        <w:t>Gerstorfer, S. Immissionsorientierte Studie der Phosphorelimination bei kleinen Kläranlagen und Kleinkläranlagen in Österreich. 62 (2018).</w:t>
      </w:r>
    </w:p>
    <w:p w14:paraId="468B6926"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8.</w:t>
      </w:r>
      <w:r w:rsidRPr="009750E7">
        <w:rPr>
          <w:rFonts w:ascii="Calibri" w:hAnsi="Calibri" w:cs="Calibri"/>
          <w:noProof/>
          <w:szCs w:val="24"/>
        </w:rPr>
        <w:tab/>
        <w:t>Forstwirtschaft, L.-. 3. AEV. 1–6 (2022).</w:t>
      </w:r>
    </w:p>
    <w:p w14:paraId="6D4DBF8D"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9.</w:t>
      </w:r>
      <w:r w:rsidRPr="009750E7">
        <w:rPr>
          <w:rFonts w:ascii="Calibri" w:hAnsi="Calibri" w:cs="Calibri"/>
          <w:noProof/>
          <w:szCs w:val="24"/>
        </w:rPr>
        <w:tab/>
        <w:t>Engstler, E. EVALUATION OF THE TREATMENT PERFORMANCE OF SMALL WASTEWATER TREATMENT PLANTS IN UPPER AUSTRIA. (2020).</w:t>
      </w:r>
    </w:p>
    <w:p w14:paraId="5ABA81E0"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0.</w:t>
      </w:r>
      <w:r w:rsidRPr="009750E7">
        <w:rPr>
          <w:rFonts w:ascii="Calibri" w:hAnsi="Calibri" w:cs="Calibri"/>
          <w:noProof/>
          <w:szCs w:val="24"/>
        </w:rPr>
        <w:tab/>
        <w:t>Forstwirtschaft, L.-, Grund, A., Wrg, W. &amp; Nr, B. EMREG. 1–31 (2022).</w:t>
      </w:r>
    </w:p>
    <w:p w14:paraId="40155FBE"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1.</w:t>
      </w:r>
      <w:r w:rsidRPr="009750E7">
        <w:rPr>
          <w:rFonts w:ascii="Calibri" w:hAnsi="Calibri" w:cs="Calibri"/>
          <w:noProof/>
          <w:szCs w:val="24"/>
        </w:rPr>
        <w:tab/>
        <w:t xml:space="preserve">Jodar-Abellan, A., López-Ortiz, M. I. &amp; Melgarejo-Moreno, J. Wastewater treatment and water reuse in Spain. Current situation and perspectives. </w:t>
      </w:r>
      <w:r w:rsidRPr="009750E7">
        <w:rPr>
          <w:rFonts w:ascii="Calibri" w:hAnsi="Calibri" w:cs="Calibri"/>
          <w:i/>
          <w:iCs/>
          <w:noProof/>
          <w:szCs w:val="24"/>
        </w:rPr>
        <w:t>Water (Switzerland)</w:t>
      </w:r>
      <w:r w:rsidRPr="009750E7">
        <w:rPr>
          <w:rFonts w:ascii="Calibri" w:hAnsi="Calibri" w:cs="Calibri"/>
          <w:noProof/>
          <w:szCs w:val="24"/>
        </w:rPr>
        <w:t xml:space="preserve"> </w:t>
      </w:r>
      <w:r w:rsidRPr="009750E7">
        <w:rPr>
          <w:rFonts w:ascii="Calibri" w:hAnsi="Calibri" w:cs="Calibri"/>
          <w:b/>
          <w:bCs/>
          <w:noProof/>
          <w:szCs w:val="24"/>
        </w:rPr>
        <w:t>11</w:t>
      </w:r>
      <w:r w:rsidRPr="009750E7">
        <w:rPr>
          <w:rFonts w:ascii="Calibri" w:hAnsi="Calibri" w:cs="Calibri"/>
          <w:noProof/>
          <w:szCs w:val="24"/>
        </w:rPr>
        <w:t>, 17–22 (2019).</w:t>
      </w:r>
    </w:p>
    <w:p w14:paraId="0F06CF0C"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2.</w:t>
      </w:r>
      <w:r w:rsidRPr="009750E7">
        <w:rPr>
          <w:rFonts w:ascii="Calibri" w:hAnsi="Calibri" w:cs="Calibri"/>
          <w:noProof/>
          <w:szCs w:val="24"/>
        </w:rPr>
        <w:tab/>
        <w:t>European Commission. Evaluation of the Urban Waste Water Treatment Directive. 186 (2019).</w:t>
      </w:r>
    </w:p>
    <w:p w14:paraId="1341BCBB"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3.</w:t>
      </w:r>
      <w:r w:rsidRPr="009750E7">
        <w:rPr>
          <w:rFonts w:ascii="Calibri" w:hAnsi="Calibri" w:cs="Calibri"/>
          <w:noProof/>
          <w:szCs w:val="24"/>
        </w:rPr>
        <w:tab/>
        <w:t>Oftner, M., Lenz, K. &amp; I., Z. Kommunales Abwasser. 144 (2020).</w:t>
      </w:r>
    </w:p>
    <w:p w14:paraId="5BF1FC57"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4.</w:t>
      </w:r>
      <w:r w:rsidRPr="009750E7">
        <w:rPr>
          <w:rFonts w:ascii="Calibri" w:hAnsi="Calibri" w:cs="Calibri"/>
          <w:noProof/>
          <w:szCs w:val="24"/>
        </w:rPr>
        <w:tab/>
        <w:t xml:space="preserve">EU Council. The urban waste water treatment directive. </w:t>
      </w:r>
      <w:r w:rsidRPr="009750E7">
        <w:rPr>
          <w:rFonts w:ascii="Calibri" w:hAnsi="Calibri" w:cs="Calibri"/>
          <w:i/>
          <w:iCs/>
          <w:noProof/>
          <w:szCs w:val="24"/>
        </w:rPr>
        <w:t>Inst. Water Off. J.</w:t>
      </w:r>
      <w:r w:rsidRPr="009750E7">
        <w:rPr>
          <w:rFonts w:ascii="Calibri" w:hAnsi="Calibri" w:cs="Calibri"/>
          <w:noProof/>
          <w:szCs w:val="24"/>
        </w:rPr>
        <w:t xml:space="preserve"> </w:t>
      </w:r>
      <w:r w:rsidRPr="009750E7">
        <w:rPr>
          <w:rFonts w:ascii="Calibri" w:hAnsi="Calibri" w:cs="Calibri"/>
          <w:b/>
          <w:bCs/>
          <w:noProof/>
          <w:szCs w:val="24"/>
        </w:rPr>
        <w:t>28</w:t>
      </w:r>
      <w:r w:rsidRPr="009750E7">
        <w:rPr>
          <w:rFonts w:ascii="Calibri" w:hAnsi="Calibri" w:cs="Calibri"/>
          <w:noProof/>
          <w:szCs w:val="24"/>
        </w:rPr>
        <w:t>, 14–15 (1992).</w:t>
      </w:r>
    </w:p>
    <w:p w14:paraId="6D6A8E76"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5.</w:t>
      </w:r>
      <w:r w:rsidRPr="009750E7">
        <w:rPr>
          <w:rFonts w:ascii="Calibri" w:hAnsi="Calibri" w:cs="Calibri"/>
          <w:noProof/>
          <w:szCs w:val="24"/>
        </w:rPr>
        <w:tab/>
        <w:t xml:space="preserve">Aragón, C. A., Ortega, E., Ferrer, Y. &amp; Salas, J. J. Current situation of sanitation and wastewater treatment in small Spanish agglomerations. </w:t>
      </w:r>
      <w:r w:rsidRPr="009750E7">
        <w:rPr>
          <w:rFonts w:ascii="Calibri" w:hAnsi="Calibri" w:cs="Calibri"/>
          <w:i/>
          <w:iCs/>
          <w:noProof/>
          <w:szCs w:val="24"/>
        </w:rPr>
        <w:t>Desalin. Water Treat.</w:t>
      </w:r>
      <w:r w:rsidRPr="009750E7">
        <w:rPr>
          <w:rFonts w:ascii="Calibri" w:hAnsi="Calibri" w:cs="Calibri"/>
          <w:noProof/>
          <w:szCs w:val="24"/>
        </w:rPr>
        <w:t xml:space="preserve"> </w:t>
      </w:r>
      <w:r w:rsidRPr="009750E7">
        <w:rPr>
          <w:rFonts w:ascii="Calibri" w:hAnsi="Calibri" w:cs="Calibri"/>
          <w:b/>
          <w:bCs/>
          <w:noProof/>
          <w:szCs w:val="24"/>
        </w:rPr>
        <w:t>51</w:t>
      </w:r>
      <w:r w:rsidRPr="009750E7">
        <w:rPr>
          <w:rFonts w:ascii="Calibri" w:hAnsi="Calibri" w:cs="Calibri"/>
          <w:noProof/>
          <w:szCs w:val="24"/>
        </w:rPr>
        <w:t>, 2480–2487 (2013).</w:t>
      </w:r>
    </w:p>
    <w:p w14:paraId="2BE8448C"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6.</w:t>
      </w:r>
      <w:r w:rsidRPr="009750E7">
        <w:rPr>
          <w:rFonts w:ascii="Calibri" w:hAnsi="Calibri" w:cs="Calibri"/>
          <w:noProof/>
          <w:szCs w:val="24"/>
        </w:rPr>
        <w:tab/>
        <w:t xml:space="preserve">EU. 10th Implementation Report of the Urban Wastewater Treatment Directive. </w:t>
      </w:r>
      <w:r w:rsidRPr="009750E7">
        <w:rPr>
          <w:rFonts w:ascii="Calibri" w:hAnsi="Calibri" w:cs="Calibri"/>
          <w:i/>
          <w:iCs/>
          <w:noProof/>
          <w:szCs w:val="24"/>
        </w:rPr>
        <w:t>Eur. Comm.</w:t>
      </w:r>
      <w:r w:rsidRPr="009750E7">
        <w:rPr>
          <w:rFonts w:ascii="Calibri" w:hAnsi="Calibri" w:cs="Calibri"/>
          <w:noProof/>
          <w:szCs w:val="24"/>
        </w:rPr>
        <w:t xml:space="preserve"> (2020).</w:t>
      </w:r>
    </w:p>
    <w:p w14:paraId="089A761F"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7.</w:t>
      </w:r>
      <w:r w:rsidRPr="009750E7">
        <w:rPr>
          <w:rFonts w:ascii="Calibri" w:hAnsi="Calibri" w:cs="Calibri"/>
          <w:noProof/>
          <w:szCs w:val="24"/>
        </w:rPr>
        <w:tab/>
        <w:t xml:space="preserve">Tsagarakis, K. P., Mara, D. D., Horan, N. J. &amp; Angelakis, A. N. Small municipal wastewater treatment plants in Greece. </w:t>
      </w:r>
      <w:r w:rsidRPr="009750E7">
        <w:rPr>
          <w:rFonts w:ascii="Calibri" w:hAnsi="Calibri" w:cs="Calibri"/>
          <w:i/>
          <w:iCs/>
          <w:noProof/>
          <w:szCs w:val="24"/>
        </w:rPr>
        <w:t>Water Sci. Technol.</w:t>
      </w:r>
      <w:r w:rsidRPr="009750E7">
        <w:rPr>
          <w:rFonts w:ascii="Calibri" w:hAnsi="Calibri" w:cs="Calibri"/>
          <w:noProof/>
          <w:szCs w:val="24"/>
        </w:rPr>
        <w:t xml:space="preserve"> </w:t>
      </w:r>
      <w:r w:rsidRPr="009750E7">
        <w:rPr>
          <w:rFonts w:ascii="Calibri" w:hAnsi="Calibri" w:cs="Calibri"/>
          <w:b/>
          <w:bCs/>
          <w:noProof/>
          <w:szCs w:val="24"/>
        </w:rPr>
        <w:t>41</w:t>
      </w:r>
      <w:r w:rsidRPr="009750E7">
        <w:rPr>
          <w:rFonts w:ascii="Calibri" w:hAnsi="Calibri" w:cs="Calibri"/>
          <w:noProof/>
          <w:szCs w:val="24"/>
        </w:rPr>
        <w:t>, 41–48 (2000).</w:t>
      </w:r>
    </w:p>
    <w:p w14:paraId="28B22CC6"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8.</w:t>
      </w:r>
      <w:r w:rsidRPr="009750E7">
        <w:rPr>
          <w:rFonts w:ascii="Calibri" w:hAnsi="Calibri" w:cs="Calibri"/>
          <w:noProof/>
          <w:szCs w:val="24"/>
        </w:rPr>
        <w:tab/>
        <w:t xml:space="preserve">Ostoich, M., Serena, F., Pozzobon, A. &amp; Tomiato, L. The control of small and medium sized public wastewater treatment plants in the Veneto region (North Italy): general situation, critical issues and case studies. </w:t>
      </w:r>
      <w:r w:rsidRPr="009750E7">
        <w:rPr>
          <w:rFonts w:ascii="Calibri" w:hAnsi="Calibri" w:cs="Calibri"/>
          <w:i/>
          <w:iCs/>
          <w:noProof/>
          <w:szCs w:val="24"/>
        </w:rPr>
        <w:t>Water Pract. Technol.</w:t>
      </w:r>
      <w:r w:rsidRPr="009750E7">
        <w:rPr>
          <w:rFonts w:ascii="Calibri" w:hAnsi="Calibri" w:cs="Calibri"/>
          <w:noProof/>
          <w:szCs w:val="24"/>
        </w:rPr>
        <w:t xml:space="preserve"> </w:t>
      </w:r>
      <w:r w:rsidRPr="009750E7">
        <w:rPr>
          <w:rFonts w:ascii="Calibri" w:hAnsi="Calibri" w:cs="Calibri"/>
          <w:b/>
          <w:bCs/>
          <w:noProof/>
          <w:szCs w:val="24"/>
        </w:rPr>
        <w:t>12</w:t>
      </w:r>
      <w:r w:rsidRPr="009750E7">
        <w:rPr>
          <w:rFonts w:ascii="Calibri" w:hAnsi="Calibri" w:cs="Calibri"/>
          <w:noProof/>
          <w:szCs w:val="24"/>
        </w:rPr>
        <w:t>, 761–779 (2017).</w:t>
      </w:r>
    </w:p>
    <w:p w14:paraId="566C7388"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19.</w:t>
      </w:r>
      <w:r w:rsidRPr="009750E7">
        <w:rPr>
          <w:rFonts w:ascii="Calibri" w:hAnsi="Calibri" w:cs="Calibri"/>
          <w:noProof/>
          <w:szCs w:val="24"/>
        </w:rPr>
        <w:tab/>
        <w:t xml:space="preserve">Dubber, D. &amp; Gill, L. Application of on-site wastewater treatment in Ireland and perspectives on its sustainability. </w:t>
      </w:r>
      <w:r w:rsidRPr="009750E7">
        <w:rPr>
          <w:rFonts w:ascii="Calibri" w:hAnsi="Calibri" w:cs="Calibri"/>
          <w:i/>
          <w:iCs/>
          <w:noProof/>
          <w:szCs w:val="24"/>
        </w:rPr>
        <w:t>Sustain.</w:t>
      </w:r>
      <w:r w:rsidRPr="009750E7">
        <w:rPr>
          <w:rFonts w:ascii="Calibri" w:hAnsi="Calibri" w:cs="Calibri"/>
          <w:noProof/>
          <w:szCs w:val="24"/>
        </w:rPr>
        <w:t xml:space="preserve"> </w:t>
      </w:r>
      <w:r w:rsidRPr="009750E7">
        <w:rPr>
          <w:rFonts w:ascii="Calibri" w:hAnsi="Calibri" w:cs="Calibri"/>
          <w:b/>
          <w:bCs/>
          <w:noProof/>
          <w:szCs w:val="24"/>
        </w:rPr>
        <w:t>6</w:t>
      </w:r>
      <w:r w:rsidRPr="009750E7">
        <w:rPr>
          <w:rFonts w:ascii="Calibri" w:hAnsi="Calibri" w:cs="Calibri"/>
          <w:noProof/>
          <w:szCs w:val="24"/>
        </w:rPr>
        <w:t>, 1623–1642 (2014).</w:t>
      </w:r>
    </w:p>
    <w:p w14:paraId="19990CD0"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0.</w:t>
      </w:r>
      <w:r w:rsidRPr="009750E7">
        <w:rPr>
          <w:rFonts w:ascii="Calibri" w:hAnsi="Calibri" w:cs="Calibri"/>
          <w:noProof/>
          <w:szCs w:val="24"/>
        </w:rPr>
        <w:tab/>
        <w:t xml:space="preserve">Istenic, D., Bodík, I. &amp; Bulc, T. Status of decentralised wastewater treatment systems and barriers for implementation of nature-based systems in central and eastern Europe. </w:t>
      </w:r>
      <w:r w:rsidRPr="009750E7">
        <w:rPr>
          <w:rFonts w:ascii="Calibri" w:hAnsi="Calibri" w:cs="Calibri"/>
          <w:i/>
          <w:iCs/>
          <w:noProof/>
          <w:szCs w:val="24"/>
        </w:rPr>
        <w:t>Environ. Sci. Pollut. Res.</w:t>
      </w:r>
      <w:r w:rsidRPr="009750E7">
        <w:rPr>
          <w:rFonts w:ascii="Calibri" w:hAnsi="Calibri" w:cs="Calibri"/>
          <w:noProof/>
          <w:szCs w:val="24"/>
        </w:rPr>
        <w:t xml:space="preserve"> </w:t>
      </w:r>
      <w:r w:rsidRPr="009750E7">
        <w:rPr>
          <w:rFonts w:ascii="Calibri" w:hAnsi="Calibri" w:cs="Calibri"/>
          <w:b/>
          <w:bCs/>
          <w:noProof/>
          <w:szCs w:val="24"/>
        </w:rPr>
        <w:t>22</w:t>
      </w:r>
      <w:r w:rsidRPr="009750E7">
        <w:rPr>
          <w:rFonts w:ascii="Calibri" w:hAnsi="Calibri" w:cs="Calibri"/>
          <w:noProof/>
          <w:szCs w:val="24"/>
        </w:rPr>
        <w:t>, 12879–12884 (2015).</w:t>
      </w:r>
    </w:p>
    <w:p w14:paraId="1F8D4A53"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1.</w:t>
      </w:r>
      <w:r w:rsidRPr="009750E7">
        <w:rPr>
          <w:rFonts w:ascii="Calibri" w:hAnsi="Calibri" w:cs="Calibri"/>
          <w:noProof/>
          <w:szCs w:val="24"/>
        </w:rPr>
        <w:tab/>
        <w:t xml:space="preserve">Ruokoj, A. </w:t>
      </w:r>
      <w:r w:rsidRPr="009750E7">
        <w:rPr>
          <w:rFonts w:ascii="Calibri" w:hAnsi="Calibri" w:cs="Calibri"/>
          <w:i/>
          <w:iCs/>
          <w:noProof/>
          <w:szCs w:val="24"/>
        </w:rPr>
        <w:t>Lakepromo Summary :</w:t>
      </w:r>
      <w:r w:rsidRPr="009750E7">
        <w:rPr>
          <w:rFonts w:ascii="Calibri" w:hAnsi="Calibri" w:cs="Calibri"/>
          <w:noProof/>
          <w:szCs w:val="24"/>
        </w:rPr>
        <w:t xml:space="preserve"> (2007).</w:t>
      </w:r>
    </w:p>
    <w:p w14:paraId="0A6925ED"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2.</w:t>
      </w:r>
      <w:r w:rsidRPr="009750E7">
        <w:rPr>
          <w:rFonts w:ascii="Calibri" w:hAnsi="Calibri" w:cs="Calibri"/>
          <w:noProof/>
          <w:szCs w:val="24"/>
        </w:rPr>
        <w:tab/>
        <w:t xml:space="preserve">Somogyi, V., Pitas, V., Domokos, E. &amp; Fazekas, B. On-site wastewater treatment systems and legal regulations in the European Union and Hungary. </w:t>
      </w:r>
      <w:r w:rsidRPr="009750E7">
        <w:rPr>
          <w:rFonts w:ascii="Calibri" w:hAnsi="Calibri" w:cs="Calibri"/>
          <w:i/>
          <w:iCs/>
          <w:noProof/>
          <w:szCs w:val="24"/>
        </w:rPr>
        <w:t>Agric. Environ.</w:t>
      </w:r>
      <w:r w:rsidRPr="009750E7">
        <w:rPr>
          <w:rFonts w:ascii="Calibri" w:hAnsi="Calibri" w:cs="Calibri"/>
          <w:noProof/>
          <w:szCs w:val="24"/>
        </w:rPr>
        <w:t xml:space="preserve"> </w:t>
      </w:r>
      <w:r w:rsidRPr="009750E7">
        <w:rPr>
          <w:rFonts w:ascii="Calibri" w:hAnsi="Calibri" w:cs="Calibri"/>
          <w:b/>
          <w:bCs/>
          <w:noProof/>
          <w:szCs w:val="24"/>
        </w:rPr>
        <w:t>1</w:t>
      </w:r>
      <w:r w:rsidRPr="009750E7">
        <w:rPr>
          <w:rFonts w:ascii="Calibri" w:hAnsi="Calibri" w:cs="Calibri"/>
          <w:noProof/>
          <w:szCs w:val="24"/>
        </w:rPr>
        <w:t>, 57–64 (2009).</w:t>
      </w:r>
    </w:p>
    <w:p w14:paraId="7EE0AB6B"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lastRenderedPageBreak/>
        <w:t>23.</w:t>
      </w:r>
      <w:r w:rsidRPr="009750E7">
        <w:rPr>
          <w:rFonts w:ascii="Calibri" w:hAnsi="Calibri" w:cs="Calibri"/>
          <w:noProof/>
          <w:szCs w:val="24"/>
        </w:rPr>
        <w:tab/>
        <w:t>Istenič, D., Ameršek, I., Hercog, A. &amp; Bulc, R. M. T. G. Sustainable small wastewater systems in Central and Eastern Europe : Case study Slovenia. (2009).</w:t>
      </w:r>
    </w:p>
    <w:p w14:paraId="0C1D1C2A"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4.</w:t>
      </w:r>
      <w:r w:rsidRPr="009750E7">
        <w:rPr>
          <w:rFonts w:ascii="Calibri" w:hAnsi="Calibri" w:cs="Calibri"/>
          <w:noProof/>
          <w:szCs w:val="24"/>
        </w:rPr>
        <w:tab/>
        <w:t xml:space="preserve">Grillitsch, B. </w:t>
      </w:r>
      <w:r w:rsidRPr="009750E7">
        <w:rPr>
          <w:rFonts w:ascii="Calibri" w:hAnsi="Calibri" w:cs="Calibri"/>
          <w:i/>
          <w:iCs/>
          <w:noProof/>
          <w:szCs w:val="24"/>
        </w:rPr>
        <w:t>et al.</w:t>
      </w:r>
      <w:r w:rsidRPr="009750E7">
        <w:rPr>
          <w:rFonts w:ascii="Calibri" w:hAnsi="Calibri" w:cs="Calibri"/>
          <w:noProof/>
          <w:szCs w:val="24"/>
        </w:rPr>
        <w:t xml:space="preserve"> Environmental risk assessment for quaternary ammonium compounds: a case study from Austria. </w:t>
      </w:r>
      <w:r w:rsidRPr="009750E7">
        <w:rPr>
          <w:rFonts w:ascii="Calibri" w:hAnsi="Calibri" w:cs="Calibri"/>
          <w:i/>
          <w:iCs/>
          <w:noProof/>
          <w:szCs w:val="24"/>
        </w:rPr>
        <w:t>Water Sci. Technol.</w:t>
      </w:r>
      <w:r w:rsidRPr="009750E7">
        <w:rPr>
          <w:rFonts w:ascii="Calibri" w:hAnsi="Calibri" w:cs="Calibri"/>
          <w:noProof/>
          <w:szCs w:val="24"/>
        </w:rPr>
        <w:t xml:space="preserve"> </w:t>
      </w:r>
      <w:r w:rsidRPr="009750E7">
        <w:rPr>
          <w:rFonts w:ascii="Calibri" w:hAnsi="Calibri" w:cs="Calibri"/>
          <w:b/>
          <w:bCs/>
          <w:noProof/>
          <w:szCs w:val="24"/>
        </w:rPr>
        <w:t>54</w:t>
      </w:r>
      <w:r w:rsidRPr="009750E7">
        <w:rPr>
          <w:rFonts w:ascii="Calibri" w:hAnsi="Calibri" w:cs="Calibri"/>
          <w:noProof/>
          <w:szCs w:val="24"/>
        </w:rPr>
        <w:t>, 111–118 (2006).</w:t>
      </w:r>
    </w:p>
    <w:p w14:paraId="53CE2723"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5.</w:t>
      </w:r>
      <w:r w:rsidRPr="009750E7">
        <w:rPr>
          <w:rFonts w:ascii="Calibri" w:hAnsi="Calibri" w:cs="Calibri"/>
          <w:noProof/>
          <w:szCs w:val="24"/>
        </w:rPr>
        <w:tab/>
        <w:t xml:space="preserve">Nowak, O., Enderle, P. &amp; Varbanov, P. Ways to optimize the energy balance of municipal wastewater systems: lessons learned from Austrian applications. </w:t>
      </w:r>
      <w:r w:rsidRPr="009750E7">
        <w:rPr>
          <w:rFonts w:ascii="Calibri" w:hAnsi="Calibri" w:cs="Calibri"/>
          <w:i/>
          <w:iCs/>
          <w:noProof/>
          <w:szCs w:val="24"/>
        </w:rPr>
        <w:t>J. Clean. Prod.</w:t>
      </w:r>
      <w:r w:rsidRPr="009750E7">
        <w:rPr>
          <w:rFonts w:ascii="Calibri" w:hAnsi="Calibri" w:cs="Calibri"/>
          <w:noProof/>
          <w:szCs w:val="24"/>
        </w:rPr>
        <w:t xml:space="preserve"> </w:t>
      </w:r>
      <w:r w:rsidRPr="009750E7">
        <w:rPr>
          <w:rFonts w:ascii="Calibri" w:hAnsi="Calibri" w:cs="Calibri"/>
          <w:b/>
          <w:bCs/>
          <w:noProof/>
          <w:szCs w:val="24"/>
        </w:rPr>
        <w:t>88</w:t>
      </w:r>
      <w:r w:rsidRPr="009750E7">
        <w:rPr>
          <w:rFonts w:ascii="Calibri" w:hAnsi="Calibri" w:cs="Calibri"/>
          <w:noProof/>
          <w:szCs w:val="24"/>
        </w:rPr>
        <w:t>, 125–131 (2015).</w:t>
      </w:r>
    </w:p>
    <w:p w14:paraId="26C0462E"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6.</w:t>
      </w:r>
      <w:r w:rsidRPr="009750E7">
        <w:rPr>
          <w:rFonts w:ascii="Calibri" w:hAnsi="Calibri" w:cs="Calibri"/>
          <w:noProof/>
          <w:szCs w:val="24"/>
        </w:rPr>
        <w:tab/>
        <w:t xml:space="preserve">Haslinger, J., Krampe, J. &amp; Lindtner, S. Operating costs and energy demand of wastewater treatment plants in Austria: benchmarking results of the last 10 years. </w:t>
      </w:r>
      <w:r w:rsidRPr="009750E7">
        <w:rPr>
          <w:rFonts w:ascii="Calibri" w:hAnsi="Calibri" w:cs="Calibri"/>
          <w:i/>
          <w:iCs/>
          <w:noProof/>
          <w:szCs w:val="24"/>
        </w:rPr>
        <w:t>Water Sci. Technol.</w:t>
      </w:r>
      <w:r w:rsidRPr="009750E7">
        <w:rPr>
          <w:rFonts w:ascii="Calibri" w:hAnsi="Calibri" w:cs="Calibri"/>
          <w:noProof/>
          <w:szCs w:val="24"/>
        </w:rPr>
        <w:t xml:space="preserve"> </w:t>
      </w:r>
      <w:r w:rsidRPr="009750E7">
        <w:rPr>
          <w:rFonts w:ascii="Calibri" w:hAnsi="Calibri" w:cs="Calibri"/>
          <w:b/>
          <w:bCs/>
          <w:noProof/>
          <w:szCs w:val="24"/>
        </w:rPr>
        <w:t>74</w:t>
      </w:r>
      <w:r w:rsidRPr="009750E7">
        <w:rPr>
          <w:rFonts w:ascii="Calibri" w:hAnsi="Calibri" w:cs="Calibri"/>
          <w:noProof/>
          <w:szCs w:val="24"/>
        </w:rPr>
        <w:t>, 2620–2626 (2016).</w:t>
      </w:r>
    </w:p>
    <w:p w14:paraId="39510BBB"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7.</w:t>
      </w:r>
      <w:r w:rsidRPr="009750E7">
        <w:rPr>
          <w:rFonts w:ascii="Calibri" w:hAnsi="Calibri" w:cs="Calibri"/>
          <w:noProof/>
          <w:szCs w:val="24"/>
        </w:rPr>
        <w:tab/>
        <w:t xml:space="preserve">Langergraber, G. &amp; Weissenbacher, N. Survey on number and size distribution of treatment wetlands in Austria. </w:t>
      </w:r>
      <w:r w:rsidRPr="009750E7">
        <w:rPr>
          <w:rFonts w:ascii="Calibri" w:hAnsi="Calibri" w:cs="Calibri"/>
          <w:i/>
          <w:iCs/>
          <w:noProof/>
          <w:szCs w:val="24"/>
        </w:rPr>
        <w:t>Water Sci. Technol.</w:t>
      </w:r>
      <w:r w:rsidRPr="009750E7">
        <w:rPr>
          <w:rFonts w:ascii="Calibri" w:hAnsi="Calibri" w:cs="Calibri"/>
          <w:noProof/>
          <w:szCs w:val="24"/>
        </w:rPr>
        <w:t xml:space="preserve"> </w:t>
      </w:r>
      <w:r w:rsidRPr="009750E7">
        <w:rPr>
          <w:rFonts w:ascii="Calibri" w:hAnsi="Calibri" w:cs="Calibri"/>
          <w:b/>
          <w:bCs/>
          <w:noProof/>
          <w:szCs w:val="24"/>
        </w:rPr>
        <w:t>75</w:t>
      </w:r>
      <w:r w:rsidRPr="009750E7">
        <w:rPr>
          <w:rFonts w:ascii="Calibri" w:hAnsi="Calibri" w:cs="Calibri"/>
          <w:noProof/>
          <w:szCs w:val="24"/>
        </w:rPr>
        <w:t>, 2309–2315 (2017).</w:t>
      </w:r>
    </w:p>
    <w:p w14:paraId="753BE789"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8.</w:t>
      </w:r>
      <w:r w:rsidRPr="009750E7">
        <w:rPr>
          <w:rFonts w:ascii="Calibri" w:hAnsi="Calibri" w:cs="Calibri"/>
          <w:noProof/>
          <w:szCs w:val="24"/>
        </w:rPr>
        <w:tab/>
        <w:t xml:space="preserve">Donner, H. Gefährdung des Grundwassers durch Überläufe aus Kleinkläranlagen. </w:t>
      </w:r>
      <w:r w:rsidRPr="009750E7">
        <w:rPr>
          <w:rFonts w:ascii="Calibri" w:hAnsi="Calibri" w:cs="Calibri"/>
          <w:i/>
          <w:iCs/>
          <w:noProof/>
          <w:szCs w:val="24"/>
        </w:rPr>
        <w:t>Wasser und Abwasser</w:t>
      </w:r>
      <w:r w:rsidRPr="009750E7">
        <w:rPr>
          <w:rFonts w:ascii="Calibri" w:hAnsi="Calibri" w:cs="Calibri"/>
          <w:noProof/>
          <w:szCs w:val="24"/>
        </w:rPr>
        <w:t xml:space="preserve"> 189–194 (1971).</w:t>
      </w:r>
    </w:p>
    <w:p w14:paraId="162E7479"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29.</w:t>
      </w:r>
      <w:r w:rsidRPr="009750E7">
        <w:rPr>
          <w:rFonts w:ascii="Calibri" w:hAnsi="Calibri" w:cs="Calibri"/>
          <w:noProof/>
          <w:szCs w:val="24"/>
        </w:rPr>
        <w:tab/>
        <w:t>Dopplinger, I. D. Kleine Kläranlagen und Kleinkläranlagen in Vorarlberg , Oberösterreich und der Steiermark. (2016).</w:t>
      </w:r>
    </w:p>
    <w:p w14:paraId="0F37099F"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30.</w:t>
      </w:r>
      <w:r w:rsidRPr="009750E7">
        <w:rPr>
          <w:rFonts w:ascii="Calibri" w:hAnsi="Calibri" w:cs="Calibri"/>
          <w:noProof/>
          <w:szCs w:val="24"/>
        </w:rPr>
        <w:tab/>
        <w:t>Dominik, F. BESTANDSERHEBUNG VON KLEINKLÄRANLAGEN UND KLEINEN KLÄRANLAGEN - Kärnten, Salzburg und Tirol. (2018).</w:t>
      </w:r>
    </w:p>
    <w:p w14:paraId="4D78CD10"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31.</w:t>
      </w:r>
      <w:r w:rsidRPr="009750E7">
        <w:rPr>
          <w:rFonts w:ascii="Calibri" w:hAnsi="Calibri" w:cs="Calibri"/>
          <w:noProof/>
          <w:szCs w:val="24"/>
        </w:rPr>
        <w:tab/>
        <w:t>Sacken, J. KLÄRSCHLAMMANFALL UND -VERWERTUNG BEI DEN KOMMUNALEN KLÄRANLAGEN OBERÖSTERREICHS. (2021).</w:t>
      </w:r>
    </w:p>
    <w:p w14:paraId="2E5FB069"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32.</w:t>
      </w:r>
      <w:r w:rsidRPr="009750E7">
        <w:rPr>
          <w:rFonts w:ascii="Calibri" w:hAnsi="Calibri" w:cs="Calibri"/>
          <w:noProof/>
          <w:szCs w:val="24"/>
        </w:rPr>
        <w:tab/>
        <w:t>Statistik Austria. Austrian administrative map. https://www.data.gv.at/katalog/dataset/stat_gliederung-osterreichs-in-gemeinden14f53/resource/6ebe1bc0-ab1b-487e-8e45-0d15bdc5fa75.</w:t>
      </w:r>
    </w:p>
    <w:p w14:paraId="27FF7E91" w14:textId="77777777" w:rsidR="009750E7" w:rsidRPr="009750E7" w:rsidRDefault="009750E7" w:rsidP="009750E7">
      <w:pPr>
        <w:widowControl w:val="0"/>
        <w:autoSpaceDE w:val="0"/>
        <w:autoSpaceDN w:val="0"/>
        <w:adjustRightInd w:val="0"/>
        <w:ind w:left="640" w:hanging="640"/>
        <w:rPr>
          <w:rFonts w:ascii="Calibri" w:hAnsi="Calibri" w:cs="Calibri"/>
          <w:noProof/>
          <w:szCs w:val="24"/>
        </w:rPr>
      </w:pPr>
      <w:r w:rsidRPr="009750E7">
        <w:rPr>
          <w:rFonts w:ascii="Calibri" w:hAnsi="Calibri" w:cs="Calibri"/>
          <w:noProof/>
          <w:szCs w:val="24"/>
        </w:rPr>
        <w:t>33.</w:t>
      </w:r>
      <w:r w:rsidRPr="009750E7">
        <w:rPr>
          <w:rFonts w:ascii="Calibri" w:hAnsi="Calibri" w:cs="Calibri"/>
          <w:noProof/>
          <w:szCs w:val="24"/>
        </w:rPr>
        <w:tab/>
        <w:t xml:space="preserve">Aragón, C. A., Ortega, E., Ferrer, Y. &amp; Salas, J. J. Current situation of sanitation and wastewater treatment in small Spanish agglomerations. </w:t>
      </w:r>
      <w:r w:rsidRPr="009750E7">
        <w:rPr>
          <w:rFonts w:ascii="Calibri" w:hAnsi="Calibri" w:cs="Calibri"/>
          <w:i/>
          <w:iCs/>
          <w:noProof/>
          <w:szCs w:val="24"/>
        </w:rPr>
        <w:t>New pub Balaban</w:t>
      </w:r>
      <w:r w:rsidRPr="009750E7">
        <w:rPr>
          <w:rFonts w:ascii="Calibri" w:hAnsi="Calibri" w:cs="Calibri"/>
          <w:noProof/>
          <w:szCs w:val="24"/>
        </w:rPr>
        <w:t xml:space="preserve"> </w:t>
      </w:r>
      <w:r w:rsidRPr="009750E7">
        <w:rPr>
          <w:rFonts w:ascii="Calibri" w:hAnsi="Calibri" w:cs="Calibri"/>
          <w:b/>
          <w:bCs/>
          <w:noProof/>
          <w:szCs w:val="24"/>
        </w:rPr>
        <w:t>51</w:t>
      </w:r>
      <w:r w:rsidRPr="009750E7">
        <w:rPr>
          <w:rFonts w:ascii="Calibri" w:hAnsi="Calibri" w:cs="Calibri"/>
          <w:noProof/>
          <w:szCs w:val="24"/>
        </w:rPr>
        <w:t>, 2480–2487 (2013).</w:t>
      </w:r>
    </w:p>
    <w:p w14:paraId="0FA75306" w14:textId="77777777" w:rsidR="009750E7" w:rsidRPr="009750E7" w:rsidRDefault="009750E7" w:rsidP="009750E7">
      <w:pPr>
        <w:widowControl w:val="0"/>
        <w:autoSpaceDE w:val="0"/>
        <w:autoSpaceDN w:val="0"/>
        <w:adjustRightInd w:val="0"/>
        <w:ind w:left="640" w:hanging="640"/>
        <w:rPr>
          <w:rFonts w:ascii="Calibri" w:hAnsi="Calibri" w:cs="Calibri"/>
          <w:noProof/>
        </w:rPr>
      </w:pPr>
      <w:r w:rsidRPr="009750E7">
        <w:rPr>
          <w:rFonts w:ascii="Calibri" w:hAnsi="Calibri" w:cs="Calibri"/>
          <w:noProof/>
          <w:szCs w:val="24"/>
        </w:rPr>
        <w:t>34.</w:t>
      </w:r>
      <w:r w:rsidRPr="009750E7">
        <w:rPr>
          <w:rFonts w:ascii="Calibri" w:hAnsi="Calibri" w:cs="Calibri"/>
          <w:noProof/>
          <w:szCs w:val="24"/>
        </w:rPr>
        <w:tab/>
        <w:t xml:space="preserve">Langergraber, G., Pressl, A., Kretschmer, F. &amp; Weissenbacher, N. Kleinkläranlagen in Österreich – Entwicklung, Bestand und ManagementSmall wastewater treatment plants in Austria—development, status and management. </w:t>
      </w:r>
      <w:r w:rsidRPr="009750E7">
        <w:rPr>
          <w:rFonts w:ascii="Calibri" w:hAnsi="Calibri" w:cs="Calibri"/>
          <w:i/>
          <w:iCs/>
          <w:noProof/>
          <w:szCs w:val="24"/>
        </w:rPr>
        <w:t>Österreichische Wasser- und Abfallwirtschaft</w:t>
      </w:r>
      <w:r w:rsidRPr="009750E7">
        <w:rPr>
          <w:rFonts w:ascii="Calibri" w:hAnsi="Calibri" w:cs="Calibri"/>
          <w:noProof/>
          <w:szCs w:val="24"/>
        </w:rPr>
        <w:t xml:space="preserve"> </w:t>
      </w:r>
      <w:r w:rsidRPr="009750E7">
        <w:rPr>
          <w:rFonts w:ascii="Calibri" w:hAnsi="Calibri" w:cs="Calibri"/>
          <w:b/>
          <w:bCs/>
          <w:noProof/>
          <w:szCs w:val="24"/>
        </w:rPr>
        <w:t>70</w:t>
      </w:r>
      <w:r w:rsidRPr="009750E7">
        <w:rPr>
          <w:rFonts w:ascii="Calibri" w:hAnsi="Calibri" w:cs="Calibri"/>
          <w:noProof/>
          <w:szCs w:val="24"/>
        </w:rPr>
        <w:t>, 560–569 (2018).</w:t>
      </w:r>
    </w:p>
    <w:p w14:paraId="30FE7371" w14:textId="45303F97" w:rsidR="004F754D" w:rsidRPr="00E35610" w:rsidRDefault="00404EED" w:rsidP="004F754D">
      <w:r w:rsidRPr="00E35610">
        <w:fldChar w:fldCharType="end"/>
      </w:r>
    </w:p>
    <w:p w14:paraId="2C9F73F1" w14:textId="77777777" w:rsidR="004F754D" w:rsidRPr="00E35610" w:rsidRDefault="004F754D" w:rsidP="004F754D">
      <w:pPr>
        <w:pStyle w:val="Heading1"/>
      </w:pPr>
      <w:bookmarkStart w:id="30" w:name="_Toc83126421"/>
      <w:r w:rsidRPr="00E35610">
        <w:lastRenderedPageBreak/>
        <w:t>List of abbreviations</w:t>
      </w:r>
      <w:bookmarkEnd w:id="30"/>
    </w:p>
    <w:p w14:paraId="7C2FBFBC" w14:textId="77777777" w:rsidR="004F754D" w:rsidRPr="00E35610" w:rsidRDefault="004F754D" w:rsidP="004F754D">
      <w:pPr>
        <w:rPr>
          <w:color w:val="7030A0"/>
        </w:rPr>
      </w:pPr>
      <w:r w:rsidRPr="00E35610">
        <w:rPr>
          <w:color w:val="7030A0"/>
        </w:rPr>
        <w:t xml:space="preserve">This section is optional. If relevant include a list of abbreviations and/or acronyms. This is mostly necessary if you are using </w:t>
      </w:r>
      <w:proofErr w:type="gramStart"/>
      <w:r w:rsidRPr="00E35610">
        <w:rPr>
          <w:color w:val="7030A0"/>
        </w:rPr>
        <w:t>many</w:t>
      </w:r>
      <w:proofErr w:type="gramEnd"/>
      <w:r w:rsidRPr="00E35610">
        <w:rPr>
          <w:color w:val="7030A0"/>
        </w:rPr>
        <w:t xml:space="preserve"> and/or uncommon abbreviations. If you only use a few abbreviations or only common abbreviations (</w:t>
      </w:r>
      <w:proofErr w:type="gramStart"/>
      <w:r w:rsidRPr="00E35610">
        <w:rPr>
          <w:color w:val="7030A0"/>
        </w:rPr>
        <w:t>e.g.</w:t>
      </w:r>
      <w:proofErr w:type="gramEnd"/>
      <w:r w:rsidRPr="00E35610">
        <w:rPr>
          <w:color w:val="7030A0"/>
        </w:rPr>
        <w:t xml:space="preserve"> EU for European Union), it is sufficient to spell them out the first time you use them in the Introductory summary.</w:t>
      </w:r>
    </w:p>
    <w:p w14:paraId="4EDB91AC" w14:textId="77777777" w:rsidR="004F754D" w:rsidRPr="00E35610" w:rsidRDefault="004F754D" w:rsidP="004F754D">
      <w:pPr>
        <w:rPr>
          <w:color w:val="7030A0"/>
        </w:rPr>
      </w:pPr>
    </w:p>
    <w:p w14:paraId="58704F6C" w14:textId="77777777" w:rsidR="004F754D" w:rsidRPr="00E35610" w:rsidRDefault="004F754D" w:rsidP="004F754D">
      <w:pPr>
        <w:spacing w:after="0"/>
        <w:rPr>
          <w:color w:val="7030A0"/>
        </w:rPr>
      </w:pPr>
      <w:r w:rsidRPr="00E35610">
        <w:rPr>
          <w:color w:val="7030A0"/>
        </w:rPr>
        <w:br w:type="page"/>
      </w:r>
    </w:p>
    <w:p w14:paraId="67A3B733" w14:textId="77777777" w:rsidR="004F754D" w:rsidRPr="00E35610" w:rsidRDefault="004F754D" w:rsidP="004F754D">
      <w:pPr>
        <w:pStyle w:val="Heading1"/>
      </w:pPr>
      <w:bookmarkStart w:id="31" w:name="_Toc83126422"/>
      <w:r w:rsidRPr="00E35610">
        <w:lastRenderedPageBreak/>
        <w:t>List of tables / figures</w:t>
      </w:r>
      <w:bookmarkEnd w:id="31"/>
    </w:p>
    <w:p w14:paraId="0EB81EFC" w14:textId="77777777" w:rsidR="004F754D" w:rsidRPr="00E35610" w:rsidRDefault="004F754D" w:rsidP="004F754D">
      <w:pPr>
        <w:rPr>
          <w:color w:val="7030A0"/>
        </w:rPr>
      </w:pPr>
      <w:r w:rsidRPr="00E35610">
        <w:rPr>
          <w:color w:val="7030A0"/>
        </w:rPr>
        <w:t xml:space="preserve">This section is optional. Lists of tables and figures can </w:t>
      </w:r>
      <w:proofErr w:type="gramStart"/>
      <w:r w:rsidRPr="00E35610">
        <w:rPr>
          <w:color w:val="7030A0"/>
        </w:rPr>
        <w:t>be included</w:t>
      </w:r>
      <w:proofErr w:type="gramEnd"/>
      <w:r w:rsidRPr="00E35610">
        <w:rPr>
          <w:color w:val="7030A0"/>
        </w:rPr>
        <w:t>, if you feel these are helpful to the reader. For this you need to use the tool ‘add caption’ under references in MS Word to add figure captions (see section 2.4), this then allows MS Word to generate a list with the captions of all figures.</w:t>
      </w:r>
    </w:p>
    <w:p w14:paraId="48895BE6" w14:textId="77777777" w:rsidR="004F754D" w:rsidRPr="00E35610" w:rsidRDefault="004F754D" w:rsidP="004F754D">
      <w:pPr>
        <w:spacing w:after="0"/>
        <w:rPr>
          <w:color w:val="7030A0"/>
        </w:rPr>
      </w:pPr>
    </w:p>
    <w:p w14:paraId="589762CA" w14:textId="77777777" w:rsidR="004F754D" w:rsidRPr="00E35610" w:rsidRDefault="004F754D" w:rsidP="004F754D">
      <w:pPr>
        <w:pStyle w:val="Heading1"/>
      </w:pPr>
      <w:r w:rsidRPr="00E35610">
        <w:lastRenderedPageBreak/>
        <w:br w:type="page"/>
      </w:r>
      <w:bookmarkStart w:id="32" w:name="_Toc83126423"/>
      <w:r w:rsidRPr="00E35610">
        <w:lastRenderedPageBreak/>
        <w:t>Appendix</w:t>
      </w:r>
      <w:bookmarkEnd w:id="32"/>
    </w:p>
    <w:p w14:paraId="42B5D03A" w14:textId="77777777" w:rsidR="004F754D" w:rsidRPr="00E35610" w:rsidRDefault="004F754D" w:rsidP="004F754D">
      <w:pPr>
        <w:rPr>
          <w:color w:val="7030A0"/>
        </w:rPr>
      </w:pPr>
      <w:r w:rsidRPr="00E35610">
        <w:rPr>
          <w:color w:val="7030A0"/>
        </w:rPr>
        <w:t xml:space="preserve">Larger graphical figures, construction plans, minutes, tables </w:t>
      </w:r>
      <w:proofErr w:type="gramStart"/>
      <w:r w:rsidRPr="00E35610">
        <w:rPr>
          <w:color w:val="7030A0"/>
        </w:rPr>
        <w:t>etc.</w:t>
      </w:r>
      <w:proofErr w:type="gramEnd"/>
      <w:r w:rsidRPr="00E35610">
        <w:rPr>
          <w:color w:val="7030A0"/>
        </w:rPr>
        <w:t xml:space="preserve"> can be added at the end of the thesis as an appendix or attachment. However, an attachment </w:t>
      </w:r>
      <w:proofErr w:type="gramStart"/>
      <w:r w:rsidRPr="00E35610">
        <w:rPr>
          <w:color w:val="7030A0"/>
        </w:rPr>
        <w:t>has to</w:t>
      </w:r>
      <w:proofErr w:type="gramEnd"/>
      <w:r w:rsidRPr="00E35610">
        <w:rPr>
          <w:color w:val="7030A0"/>
        </w:rPr>
        <w:t xml:space="preserve"> be numbered continuously. Furthermore, the number and content of the attachment </w:t>
      </w:r>
      <w:proofErr w:type="gramStart"/>
      <w:r w:rsidRPr="00E35610">
        <w:rPr>
          <w:color w:val="7030A0"/>
        </w:rPr>
        <w:t>has to</w:t>
      </w:r>
      <w:proofErr w:type="gramEnd"/>
      <w:r w:rsidRPr="00E35610">
        <w:rPr>
          <w:color w:val="7030A0"/>
        </w:rPr>
        <w:t xml:space="preserve"> be quoted on a separate sheet. In the text the attachment is shortly quoted by mentioning the attachment number (</w:t>
      </w:r>
      <w:proofErr w:type="gramStart"/>
      <w:r w:rsidRPr="00E35610">
        <w:rPr>
          <w:color w:val="7030A0"/>
        </w:rPr>
        <w:t>e.g.</w:t>
      </w:r>
      <w:proofErr w:type="gramEnd"/>
      <w:r w:rsidRPr="00E35610">
        <w:rPr>
          <w:color w:val="7030A0"/>
        </w:rPr>
        <w:t xml:space="preserve"> </w:t>
      </w:r>
      <w:proofErr w:type="spellStart"/>
      <w:r w:rsidRPr="00E35610">
        <w:rPr>
          <w:color w:val="7030A0"/>
        </w:rPr>
        <w:t>Attch</w:t>
      </w:r>
      <w:proofErr w:type="spellEnd"/>
      <w:r w:rsidRPr="00E35610">
        <w:rPr>
          <w:color w:val="7030A0"/>
        </w:rPr>
        <w:t xml:space="preserve">. 1, appendix, </w:t>
      </w:r>
      <w:proofErr w:type="gramStart"/>
      <w:r w:rsidRPr="00E35610">
        <w:rPr>
          <w:color w:val="7030A0"/>
        </w:rPr>
        <w:t>etc.</w:t>
      </w:r>
      <w:proofErr w:type="gramEnd"/>
      <w:r w:rsidRPr="00E35610">
        <w:rPr>
          <w:color w:val="7030A0"/>
        </w:rPr>
        <w:t>)</w:t>
      </w:r>
    </w:p>
    <w:p w14:paraId="540209AD" w14:textId="77777777" w:rsidR="004F754D" w:rsidRPr="00E35610" w:rsidRDefault="004F754D" w:rsidP="004F754D"/>
    <w:p w14:paraId="6D3A0C0F" w14:textId="77777777" w:rsidR="004F754D" w:rsidRPr="00E35610" w:rsidRDefault="004F754D" w:rsidP="004F754D"/>
    <w:p w14:paraId="66ED8FF6" w14:textId="77777777" w:rsidR="004F754D" w:rsidRPr="00E35610" w:rsidRDefault="004F754D" w:rsidP="004F754D">
      <w:pPr>
        <w:pStyle w:val="Heading1"/>
      </w:pPr>
      <w:r w:rsidRPr="00E35610">
        <w:lastRenderedPageBreak/>
        <w:br w:type="page"/>
      </w:r>
      <w:bookmarkStart w:id="33" w:name="_Toc83126424"/>
      <w:proofErr w:type="gramStart"/>
      <w:r w:rsidRPr="00E35610">
        <w:lastRenderedPageBreak/>
        <w:t>Curriculum Vitae</w:t>
      </w:r>
      <w:bookmarkEnd w:id="33"/>
      <w:proofErr w:type="gramEnd"/>
    </w:p>
    <w:p w14:paraId="42B8BB97" w14:textId="77777777" w:rsidR="004F754D" w:rsidRPr="00E35610" w:rsidRDefault="004F754D" w:rsidP="004F754D">
      <w:pPr>
        <w:suppressAutoHyphens/>
        <w:ind w:right="6"/>
        <w:rPr>
          <w:rFonts w:cs="Arial"/>
          <w:color w:val="7030A0"/>
        </w:rPr>
      </w:pPr>
      <w:r w:rsidRPr="00E35610">
        <w:rPr>
          <w:rFonts w:cs="Arial"/>
          <w:color w:val="7030A0"/>
        </w:rPr>
        <w:t xml:space="preserve">As last part of the master thesis the </w:t>
      </w:r>
      <w:proofErr w:type="gramStart"/>
      <w:r w:rsidRPr="00E35610">
        <w:rPr>
          <w:rFonts w:cs="Arial"/>
          <w:color w:val="7030A0"/>
        </w:rPr>
        <w:t>curriculum vitae</w:t>
      </w:r>
      <w:proofErr w:type="gramEnd"/>
      <w:r w:rsidRPr="00E35610">
        <w:rPr>
          <w:rFonts w:cs="Arial"/>
          <w:color w:val="7030A0"/>
        </w:rPr>
        <w:t xml:space="preserve"> is to be included. Besides personal data (incl. picture) it should give information on the educational career in schools and universities, and </w:t>
      </w:r>
      <w:proofErr w:type="gramStart"/>
      <w:r w:rsidRPr="00E35610">
        <w:rPr>
          <w:rFonts w:cs="Arial"/>
          <w:color w:val="7030A0"/>
        </w:rPr>
        <w:t>possibly on</w:t>
      </w:r>
      <w:proofErr w:type="gramEnd"/>
      <w:r w:rsidRPr="00E35610">
        <w:rPr>
          <w:rFonts w:cs="Arial"/>
          <w:color w:val="7030A0"/>
        </w:rPr>
        <w:t xml:space="preserve"> the professional course of education including internships as well as exams taken. </w:t>
      </w:r>
    </w:p>
    <w:p w14:paraId="440166EC" w14:textId="77777777" w:rsidR="004F754D" w:rsidRPr="00E35610" w:rsidRDefault="004F754D" w:rsidP="004F754D">
      <w:pPr>
        <w:suppressAutoHyphens/>
        <w:ind w:right="6"/>
        <w:rPr>
          <w:rFonts w:cs="Arial"/>
          <w:color w:val="7030A0"/>
        </w:rPr>
      </w:pPr>
      <w:r w:rsidRPr="00E35610">
        <w:rPr>
          <w:rFonts w:cs="Arial"/>
          <w:color w:val="7030A0"/>
        </w:rPr>
        <w:t>The format of the curriculum vitae is optional (</w:t>
      </w:r>
      <w:proofErr w:type="gramStart"/>
      <w:r w:rsidRPr="00E35610">
        <w:rPr>
          <w:rFonts w:cs="Arial"/>
          <w:color w:val="7030A0"/>
        </w:rPr>
        <w:t>e.g.</w:t>
      </w:r>
      <w:proofErr w:type="gramEnd"/>
      <w:r w:rsidRPr="00E35610">
        <w:rPr>
          <w:rFonts w:cs="Arial"/>
          <w:color w:val="7030A0"/>
        </w:rPr>
        <w:t xml:space="preserve"> in table form).</w:t>
      </w:r>
    </w:p>
    <w:p w14:paraId="04D64820" w14:textId="77777777" w:rsidR="004F754D" w:rsidRPr="00E35610" w:rsidRDefault="004F754D" w:rsidP="004F754D">
      <w:pPr>
        <w:suppressAutoHyphens/>
        <w:ind w:right="6"/>
        <w:rPr>
          <w:rFonts w:cs="Arial"/>
        </w:rPr>
      </w:pPr>
    </w:p>
    <w:p w14:paraId="54BA1F44" w14:textId="73F4B326" w:rsidR="00534DC9" w:rsidRPr="00E35610" w:rsidRDefault="00534DC9" w:rsidP="00534DC9"/>
    <w:sectPr w:rsidR="00534DC9" w:rsidRPr="00E35610" w:rsidSect="005B1A2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Fabrizio Dellagiacoma" w:date="2022-03-23T19:17:00Z" w:initials="FD">
    <w:p w14:paraId="1EF7F906" w14:textId="7532EB70" w:rsidR="005B45D3" w:rsidRDefault="005B45D3">
      <w:pPr>
        <w:pStyle w:val="CommentText"/>
      </w:pPr>
      <w:r>
        <w:rPr>
          <w:rStyle w:val="CommentReference"/>
        </w:rPr>
        <w:annotationRef/>
      </w:r>
      <w:r w:rsidRPr="00E35610">
        <w:rPr>
          <w:color w:val="FF0000"/>
        </w:rPr>
        <w:t>In which law is this stated? In fact, there is no unified register for WWTPS smaller than 2000 PE.</w:t>
      </w:r>
    </w:p>
  </w:comment>
  <w:comment w:id="18" w:author="Fabrizio Dellagiacoma" w:date="2022-03-24T13:56:00Z" w:initials="FD">
    <w:p w14:paraId="7047EFD6" w14:textId="2DBE84F0" w:rsidR="00F214A8" w:rsidRDefault="00F214A8">
      <w:pPr>
        <w:pStyle w:val="CommentText"/>
      </w:pPr>
      <w:r>
        <w:rPr>
          <w:rStyle w:val="CommentReference"/>
        </w:rPr>
        <w:annotationRef/>
      </w:r>
      <w:r>
        <w:t>Are they necessary? Very similar to previous m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F7F906" w15:done="0"/>
  <w15:commentEx w15:paraId="7047EF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5F0DA" w16cex:dateUtc="2022-03-23T18:17:00Z"/>
  <w16cex:commentExtensible w16cex:durableId="25E6F728" w16cex:dateUtc="2022-03-24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F7F906" w16cid:durableId="25E5F0DA"/>
  <w16cid:commentId w16cid:paraId="7047EFD6" w16cid:durableId="25E6F7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E0295" w14:textId="77777777" w:rsidR="00551BBE" w:rsidRDefault="00551BBE" w:rsidP="00AF2C53">
      <w:pPr>
        <w:spacing w:after="0"/>
      </w:pPr>
      <w:r>
        <w:separator/>
      </w:r>
    </w:p>
  </w:endnote>
  <w:endnote w:type="continuationSeparator" w:id="0">
    <w:p w14:paraId="69B5DF68" w14:textId="77777777" w:rsidR="00551BBE" w:rsidRDefault="00551BBE" w:rsidP="00AF2C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268C3" w14:textId="77777777" w:rsidR="004F754D" w:rsidRPr="00DB12C1" w:rsidRDefault="004F754D" w:rsidP="00DB12C1">
    <w:pPr>
      <w:pStyle w:val="Footer"/>
      <w:tabs>
        <w:tab w:val="right" w:pos="9360"/>
      </w:tabs>
    </w:pPr>
    <w:r>
      <w:tab/>
      <w:t xml:space="preserve">Seite </w:t>
    </w: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D2A19" w14:textId="77777777" w:rsidR="00551BBE" w:rsidRDefault="00551BBE" w:rsidP="00AF2C53">
      <w:pPr>
        <w:spacing w:after="0"/>
      </w:pPr>
      <w:r>
        <w:separator/>
      </w:r>
    </w:p>
  </w:footnote>
  <w:footnote w:type="continuationSeparator" w:id="0">
    <w:p w14:paraId="79F29E72" w14:textId="77777777" w:rsidR="00551BBE" w:rsidRDefault="00551BBE" w:rsidP="00AF2C5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634A6" w14:textId="77777777" w:rsidR="004F754D" w:rsidRPr="00DB12C1" w:rsidRDefault="004F754D" w:rsidP="00DB1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DBC"/>
    <w:multiLevelType w:val="hybridMultilevel"/>
    <w:tmpl w:val="152ED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032D3"/>
    <w:multiLevelType w:val="hybridMultilevel"/>
    <w:tmpl w:val="05F60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966BF8"/>
    <w:multiLevelType w:val="hybridMultilevel"/>
    <w:tmpl w:val="9F3088B8"/>
    <w:lvl w:ilvl="0" w:tplc="0409000F">
      <w:start w:val="1"/>
      <w:numFmt w:val="decimal"/>
      <w:lvlText w:val="%1."/>
      <w:lvlJc w:val="left"/>
      <w:pPr>
        <w:ind w:left="1079" w:hanging="360"/>
      </w:p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3" w15:restartNumberingAfterBreak="0">
    <w:nsid w:val="14A10D9E"/>
    <w:multiLevelType w:val="hybridMultilevel"/>
    <w:tmpl w:val="3DDEC44A"/>
    <w:lvl w:ilvl="0" w:tplc="BFC09CA2">
      <w:start w:val="1"/>
      <w:numFmt w:val="bullet"/>
      <w:lvlText w:val="•"/>
      <w:lvlJc w:val="left"/>
      <w:pPr>
        <w:tabs>
          <w:tab w:val="num" w:pos="720"/>
        </w:tabs>
        <w:ind w:left="720" w:hanging="360"/>
      </w:pPr>
      <w:rPr>
        <w:rFonts w:ascii="Arial" w:hAnsi="Arial" w:hint="default"/>
      </w:rPr>
    </w:lvl>
    <w:lvl w:ilvl="1" w:tplc="7B8C1658" w:tentative="1">
      <w:start w:val="1"/>
      <w:numFmt w:val="bullet"/>
      <w:lvlText w:val="•"/>
      <w:lvlJc w:val="left"/>
      <w:pPr>
        <w:tabs>
          <w:tab w:val="num" w:pos="1440"/>
        </w:tabs>
        <w:ind w:left="1440" w:hanging="360"/>
      </w:pPr>
      <w:rPr>
        <w:rFonts w:ascii="Arial" w:hAnsi="Arial" w:hint="default"/>
      </w:rPr>
    </w:lvl>
    <w:lvl w:ilvl="2" w:tplc="840E98B6" w:tentative="1">
      <w:start w:val="1"/>
      <w:numFmt w:val="bullet"/>
      <w:lvlText w:val="•"/>
      <w:lvlJc w:val="left"/>
      <w:pPr>
        <w:tabs>
          <w:tab w:val="num" w:pos="2160"/>
        </w:tabs>
        <w:ind w:left="2160" w:hanging="360"/>
      </w:pPr>
      <w:rPr>
        <w:rFonts w:ascii="Arial" w:hAnsi="Arial" w:hint="default"/>
      </w:rPr>
    </w:lvl>
    <w:lvl w:ilvl="3" w:tplc="248A0AAE" w:tentative="1">
      <w:start w:val="1"/>
      <w:numFmt w:val="bullet"/>
      <w:lvlText w:val="•"/>
      <w:lvlJc w:val="left"/>
      <w:pPr>
        <w:tabs>
          <w:tab w:val="num" w:pos="2880"/>
        </w:tabs>
        <w:ind w:left="2880" w:hanging="360"/>
      </w:pPr>
      <w:rPr>
        <w:rFonts w:ascii="Arial" w:hAnsi="Arial" w:hint="default"/>
      </w:rPr>
    </w:lvl>
    <w:lvl w:ilvl="4" w:tplc="035899A0" w:tentative="1">
      <w:start w:val="1"/>
      <w:numFmt w:val="bullet"/>
      <w:lvlText w:val="•"/>
      <w:lvlJc w:val="left"/>
      <w:pPr>
        <w:tabs>
          <w:tab w:val="num" w:pos="3600"/>
        </w:tabs>
        <w:ind w:left="3600" w:hanging="360"/>
      </w:pPr>
      <w:rPr>
        <w:rFonts w:ascii="Arial" w:hAnsi="Arial" w:hint="default"/>
      </w:rPr>
    </w:lvl>
    <w:lvl w:ilvl="5" w:tplc="29A2AC14" w:tentative="1">
      <w:start w:val="1"/>
      <w:numFmt w:val="bullet"/>
      <w:lvlText w:val="•"/>
      <w:lvlJc w:val="left"/>
      <w:pPr>
        <w:tabs>
          <w:tab w:val="num" w:pos="4320"/>
        </w:tabs>
        <w:ind w:left="4320" w:hanging="360"/>
      </w:pPr>
      <w:rPr>
        <w:rFonts w:ascii="Arial" w:hAnsi="Arial" w:hint="default"/>
      </w:rPr>
    </w:lvl>
    <w:lvl w:ilvl="6" w:tplc="EE3AD040" w:tentative="1">
      <w:start w:val="1"/>
      <w:numFmt w:val="bullet"/>
      <w:lvlText w:val="•"/>
      <w:lvlJc w:val="left"/>
      <w:pPr>
        <w:tabs>
          <w:tab w:val="num" w:pos="5040"/>
        </w:tabs>
        <w:ind w:left="5040" w:hanging="360"/>
      </w:pPr>
      <w:rPr>
        <w:rFonts w:ascii="Arial" w:hAnsi="Arial" w:hint="default"/>
      </w:rPr>
    </w:lvl>
    <w:lvl w:ilvl="7" w:tplc="DB9694EE" w:tentative="1">
      <w:start w:val="1"/>
      <w:numFmt w:val="bullet"/>
      <w:lvlText w:val="•"/>
      <w:lvlJc w:val="left"/>
      <w:pPr>
        <w:tabs>
          <w:tab w:val="num" w:pos="5760"/>
        </w:tabs>
        <w:ind w:left="5760" w:hanging="360"/>
      </w:pPr>
      <w:rPr>
        <w:rFonts w:ascii="Arial" w:hAnsi="Arial" w:hint="default"/>
      </w:rPr>
    </w:lvl>
    <w:lvl w:ilvl="8" w:tplc="E2C2D8D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8029B5"/>
    <w:multiLevelType w:val="hybridMultilevel"/>
    <w:tmpl w:val="B04E2928"/>
    <w:lvl w:ilvl="0" w:tplc="806C3398">
      <w:start w:val="1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06171FF"/>
    <w:multiLevelType w:val="hybridMultilevel"/>
    <w:tmpl w:val="2216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4D1775"/>
    <w:multiLevelType w:val="hybridMultilevel"/>
    <w:tmpl w:val="2F0AE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9B3DF9"/>
    <w:multiLevelType w:val="hybridMultilevel"/>
    <w:tmpl w:val="915621D6"/>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258920CE"/>
    <w:multiLevelType w:val="hybridMultilevel"/>
    <w:tmpl w:val="79D0963E"/>
    <w:lvl w:ilvl="0" w:tplc="5F40A014">
      <w:start w:val="1"/>
      <w:numFmt w:val="bullet"/>
      <w:lvlText w:val="•"/>
      <w:lvlJc w:val="left"/>
      <w:pPr>
        <w:tabs>
          <w:tab w:val="num" w:pos="720"/>
        </w:tabs>
        <w:ind w:left="720" w:hanging="360"/>
      </w:pPr>
      <w:rPr>
        <w:rFonts w:ascii="Arial" w:hAnsi="Arial" w:hint="default"/>
      </w:rPr>
    </w:lvl>
    <w:lvl w:ilvl="1" w:tplc="A88A5C34" w:tentative="1">
      <w:start w:val="1"/>
      <w:numFmt w:val="bullet"/>
      <w:lvlText w:val="•"/>
      <w:lvlJc w:val="left"/>
      <w:pPr>
        <w:tabs>
          <w:tab w:val="num" w:pos="1440"/>
        </w:tabs>
        <w:ind w:left="1440" w:hanging="360"/>
      </w:pPr>
      <w:rPr>
        <w:rFonts w:ascii="Arial" w:hAnsi="Arial" w:hint="default"/>
      </w:rPr>
    </w:lvl>
    <w:lvl w:ilvl="2" w:tplc="CEA2D57A" w:tentative="1">
      <w:start w:val="1"/>
      <w:numFmt w:val="bullet"/>
      <w:lvlText w:val="•"/>
      <w:lvlJc w:val="left"/>
      <w:pPr>
        <w:tabs>
          <w:tab w:val="num" w:pos="2160"/>
        </w:tabs>
        <w:ind w:left="2160" w:hanging="360"/>
      </w:pPr>
      <w:rPr>
        <w:rFonts w:ascii="Arial" w:hAnsi="Arial" w:hint="default"/>
      </w:rPr>
    </w:lvl>
    <w:lvl w:ilvl="3" w:tplc="30E89692" w:tentative="1">
      <w:start w:val="1"/>
      <w:numFmt w:val="bullet"/>
      <w:lvlText w:val="•"/>
      <w:lvlJc w:val="left"/>
      <w:pPr>
        <w:tabs>
          <w:tab w:val="num" w:pos="2880"/>
        </w:tabs>
        <w:ind w:left="2880" w:hanging="360"/>
      </w:pPr>
      <w:rPr>
        <w:rFonts w:ascii="Arial" w:hAnsi="Arial" w:hint="default"/>
      </w:rPr>
    </w:lvl>
    <w:lvl w:ilvl="4" w:tplc="EA7E76F2" w:tentative="1">
      <w:start w:val="1"/>
      <w:numFmt w:val="bullet"/>
      <w:lvlText w:val="•"/>
      <w:lvlJc w:val="left"/>
      <w:pPr>
        <w:tabs>
          <w:tab w:val="num" w:pos="3600"/>
        </w:tabs>
        <w:ind w:left="3600" w:hanging="360"/>
      </w:pPr>
      <w:rPr>
        <w:rFonts w:ascii="Arial" w:hAnsi="Arial" w:hint="default"/>
      </w:rPr>
    </w:lvl>
    <w:lvl w:ilvl="5" w:tplc="C30E6CFE" w:tentative="1">
      <w:start w:val="1"/>
      <w:numFmt w:val="bullet"/>
      <w:lvlText w:val="•"/>
      <w:lvlJc w:val="left"/>
      <w:pPr>
        <w:tabs>
          <w:tab w:val="num" w:pos="4320"/>
        </w:tabs>
        <w:ind w:left="4320" w:hanging="360"/>
      </w:pPr>
      <w:rPr>
        <w:rFonts w:ascii="Arial" w:hAnsi="Arial" w:hint="default"/>
      </w:rPr>
    </w:lvl>
    <w:lvl w:ilvl="6" w:tplc="DB389FDE" w:tentative="1">
      <w:start w:val="1"/>
      <w:numFmt w:val="bullet"/>
      <w:lvlText w:val="•"/>
      <w:lvlJc w:val="left"/>
      <w:pPr>
        <w:tabs>
          <w:tab w:val="num" w:pos="5040"/>
        </w:tabs>
        <w:ind w:left="5040" w:hanging="360"/>
      </w:pPr>
      <w:rPr>
        <w:rFonts w:ascii="Arial" w:hAnsi="Arial" w:hint="default"/>
      </w:rPr>
    </w:lvl>
    <w:lvl w:ilvl="7" w:tplc="71ECFB22" w:tentative="1">
      <w:start w:val="1"/>
      <w:numFmt w:val="bullet"/>
      <w:lvlText w:val="•"/>
      <w:lvlJc w:val="left"/>
      <w:pPr>
        <w:tabs>
          <w:tab w:val="num" w:pos="5760"/>
        </w:tabs>
        <w:ind w:left="5760" w:hanging="360"/>
      </w:pPr>
      <w:rPr>
        <w:rFonts w:ascii="Arial" w:hAnsi="Arial" w:hint="default"/>
      </w:rPr>
    </w:lvl>
    <w:lvl w:ilvl="8" w:tplc="0E0C398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6D86EF9"/>
    <w:multiLevelType w:val="hybridMultilevel"/>
    <w:tmpl w:val="1B26F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9E55A2"/>
    <w:multiLevelType w:val="hybridMultilevel"/>
    <w:tmpl w:val="C68EEF6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8A7A0E"/>
    <w:multiLevelType w:val="hybridMultilevel"/>
    <w:tmpl w:val="7FFED108"/>
    <w:lvl w:ilvl="0" w:tplc="86C4B774">
      <w:start w:val="1"/>
      <w:numFmt w:val="bullet"/>
      <w:lvlText w:val="-"/>
      <w:lvlJc w:val="left"/>
      <w:pPr>
        <w:ind w:left="862" w:hanging="360"/>
      </w:pPr>
      <w:rPr>
        <w:rFonts w:ascii="Times New Roman" w:hAnsi="Times New Roman" w:cs="Times New Roman" w:hint="default"/>
      </w:rPr>
    </w:lvl>
    <w:lvl w:ilvl="1" w:tplc="0C070003" w:tentative="1">
      <w:start w:val="1"/>
      <w:numFmt w:val="bullet"/>
      <w:lvlText w:val="o"/>
      <w:lvlJc w:val="left"/>
      <w:pPr>
        <w:ind w:left="1582" w:hanging="360"/>
      </w:pPr>
      <w:rPr>
        <w:rFonts w:ascii="Courier New" w:hAnsi="Courier New" w:cs="Courier New" w:hint="default"/>
      </w:rPr>
    </w:lvl>
    <w:lvl w:ilvl="2" w:tplc="0C070005" w:tentative="1">
      <w:start w:val="1"/>
      <w:numFmt w:val="bullet"/>
      <w:lvlText w:val=""/>
      <w:lvlJc w:val="left"/>
      <w:pPr>
        <w:ind w:left="2302" w:hanging="360"/>
      </w:pPr>
      <w:rPr>
        <w:rFonts w:ascii="Wingdings" w:hAnsi="Wingdings" w:hint="default"/>
      </w:rPr>
    </w:lvl>
    <w:lvl w:ilvl="3" w:tplc="0C070001" w:tentative="1">
      <w:start w:val="1"/>
      <w:numFmt w:val="bullet"/>
      <w:lvlText w:val=""/>
      <w:lvlJc w:val="left"/>
      <w:pPr>
        <w:ind w:left="3022" w:hanging="360"/>
      </w:pPr>
      <w:rPr>
        <w:rFonts w:ascii="Symbol" w:hAnsi="Symbol" w:hint="default"/>
      </w:rPr>
    </w:lvl>
    <w:lvl w:ilvl="4" w:tplc="0C070003" w:tentative="1">
      <w:start w:val="1"/>
      <w:numFmt w:val="bullet"/>
      <w:lvlText w:val="o"/>
      <w:lvlJc w:val="left"/>
      <w:pPr>
        <w:ind w:left="3742" w:hanging="360"/>
      </w:pPr>
      <w:rPr>
        <w:rFonts w:ascii="Courier New" w:hAnsi="Courier New" w:cs="Courier New" w:hint="default"/>
      </w:rPr>
    </w:lvl>
    <w:lvl w:ilvl="5" w:tplc="0C070005" w:tentative="1">
      <w:start w:val="1"/>
      <w:numFmt w:val="bullet"/>
      <w:lvlText w:val=""/>
      <w:lvlJc w:val="left"/>
      <w:pPr>
        <w:ind w:left="4462" w:hanging="360"/>
      </w:pPr>
      <w:rPr>
        <w:rFonts w:ascii="Wingdings" w:hAnsi="Wingdings" w:hint="default"/>
      </w:rPr>
    </w:lvl>
    <w:lvl w:ilvl="6" w:tplc="0C070001" w:tentative="1">
      <w:start w:val="1"/>
      <w:numFmt w:val="bullet"/>
      <w:lvlText w:val=""/>
      <w:lvlJc w:val="left"/>
      <w:pPr>
        <w:ind w:left="5182" w:hanging="360"/>
      </w:pPr>
      <w:rPr>
        <w:rFonts w:ascii="Symbol" w:hAnsi="Symbol" w:hint="default"/>
      </w:rPr>
    </w:lvl>
    <w:lvl w:ilvl="7" w:tplc="0C070003" w:tentative="1">
      <w:start w:val="1"/>
      <w:numFmt w:val="bullet"/>
      <w:lvlText w:val="o"/>
      <w:lvlJc w:val="left"/>
      <w:pPr>
        <w:ind w:left="5902" w:hanging="360"/>
      </w:pPr>
      <w:rPr>
        <w:rFonts w:ascii="Courier New" w:hAnsi="Courier New" w:cs="Courier New" w:hint="default"/>
      </w:rPr>
    </w:lvl>
    <w:lvl w:ilvl="8" w:tplc="0C070005" w:tentative="1">
      <w:start w:val="1"/>
      <w:numFmt w:val="bullet"/>
      <w:lvlText w:val=""/>
      <w:lvlJc w:val="left"/>
      <w:pPr>
        <w:ind w:left="6622" w:hanging="360"/>
      </w:pPr>
      <w:rPr>
        <w:rFonts w:ascii="Wingdings" w:hAnsi="Wingdings" w:hint="default"/>
      </w:rPr>
    </w:lvl>
  </w:abstractNum>
  <w:abstractNum w:abstractNumId="12" w15:restartNumberingAfterBreak="0">
    <w:nsid w:val="3BA44F26"/>
    <w:multiLevelType w:val="hybridMultilevel"/>
    <w:tmpl w:val="701A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DF53A2"/>
    <w:multiLevelType w:val="hybridMultilevel"/>
    <w:tmpl w:val="B7385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1328AF"/>
    <w:multiLevelType w:val="hybridMultilevel"/>
    <w:tmpl w:val="D48A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9E2B11"/>
    <w:multiLevelType w:val="hybridMultilevel"/>
    <w:tmpl w:val="B5700FF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6" w15:restartNumberingAfterBreak="0">
    <w:nsid w:val="6854275B"/>
    <w:multiLevelType w:val="hybridMultilevel"/>
    <w:tmpl w:val="354AD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B5F7C73"/>
    <w:multiLevelType w:val="hybridMultilevel"/>
    <w:tmpl w:val="341EA9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9D46D8"/>
    <w:multiLevelType w:val="hybridMultilevel"/>
    <w:tmpl w:val="1AEE6EBC"/>
    <w:lvl w:ilvl="0" w:tplc="B16E3C1E">
      <w:start w:val="1"/>
      <w:numFmt w:val="bullet"/>
      <w:lvlText w:val="•"/>
      <w:lvlJc w:val="left"/>
      <w:pPr>
        <w:tabs>
          <w:tab w:val="num" w:pos="720"/>
        </w:tabs>
        <w:ind w:left="720" w:hanging="360"/>
      </w:pPr>
      <w:rPr>
        <w:rFonts w:ascii="Times New Roman" w:hAnsi="Times New Roman" w:hint="default"/>
      </w:rPr>
    </w:lvl>
    <w:lvl w:ilvl="1" w:tplc="D14CD594">
      <w:numFmt w:val="bullet"/>
      <w:lvlText w:val="•"/>
      <w:lvlJc w:val="left"/>
      <w:pPr>
        <w:tabs>
          <w:tab w:val="num" w:pos="1440"/>
        </w:tabs>
        <w:ind w:left="1440" w:hanging="360"/>
      </w:pPr>
      <w:rPr>
        <w:rFonts w:ascii="Times New Roman" w:hAnsi="Times New Roman" w:hint="default"/>
      </w:rPr>
    </w:lvl>
    <w:lvl w:ilvl="2" w:tplc="1618F23E" w:tentative="1">
      <w:start w:val="1"/>
      <w:numFmt w:val="bullet"/>
      <w:lvlText w:val="•"/>
      <w:lvlJc w:val="left"/>
      <w:pPr>
        <w:tabs>
          <w:tab w:val="num" w:pos="2160"/>
        </w:tabs>
        <w:ind w:left="2160" w:hanging="360"/>
      </w:pPr>
      <w:rPr>
        <w:rFonts w:ascii="Times New Roman" w:hAnsi="Times New Roman" w:hint="default"/>
      </w:rPr>
    </w:lvl>
    <w:lvl w:ilvl="3" w:tplc="D2080130" w:tentative="1">
      <w:start w:val="1"/>
      <w:numFmt w:val="bullet"/>
      <w:lvlText w:val="•"/>
      <w:lvlJc w:val="left"/>
      <w:pPr>
        <w:tabs>
          <w:tab w:val="num" w:pos="2880"/>
        </w:tabs>
        <w:ind w:left="2880" w:hanging="360"/>
      </w:pPr>
      <w:rPr>
        <w:rFonts w:ascii="Times New Roman" w:hAnsi="Times New Roman" w:hint="default"/>
      </w:rPr>
    </w:lvl>
    <w:lvl w:ilvl="4" w:tplc="E772C004" w:tentative="1">
      <w:start w:val="1"/>
      <w:numFmt w:val="bullet"/>
      <w:lvlText w:val="•"/>
      <w:lvlJc w:val="left"/>
      <w:pPr>
        <w:tabs>
          <w:tab w:val="num" w:pos="3600"/>
        </w:tabs>
        <w:ind w:left="3600" w:hanging="360"/>
      </w:pPr>
      <w:rPr>
        <w:rFonts w:ascii="Times New Roman" w:hAnsi="Times New Roman" w:hint="default"/>
      </w:rPr>
    </w:lvl>
    <w:lvl w:ilvl="5" w:tplc="FAC4D8C0" w:tentative="1">
      <w:start w:val="1"/>
      <w:numFmt w:val="bullet"/>
      <w:lvlText w:val="•"/>
      <w:lvlJc w:val="left"/>
      <w:pPr>
        <w:tabs>
          <w:tab w:val="num" w:pos="4320"/>
        </w:tabs>
        <w:ind w:left="4320" w:hanging="360"/>
      </w:pPr>
      <w:rPr>
        <w:rFonts w:ascii="Times New Roman" w:hAnsi="Times New Roman" w:hint="default"/>
      </w:rPr>
    </w:lvl>
    <w:lvl w:ilvl="6" w:tplc="D1FC2EFA" w:tentative="1">
      <w:start w:val="1"/>
      <w:numFmt w:val="bullet"/>
      <w:lvlText w:val="•"/>
      <w:lvlJc w:val="left"/>
      <w:pPr>
        <w:tabs>
          <w:tab w:val="num" w:pos="5040"/>
        </w:tabs>
        <w:ind w:left="5040" w:hanging="360"/>
      </w:pPr>
      <w:rPr>
        <w:rFonts w:ascii="Times New Roman" w:hAnsi="Times New Roman" w:hint="default"/>
      </w:rPr>
    </w:lvl>
    <w:lvl w:ilvl="7" w:tplc="AD38A75E" w:tentative="1">
      <w:start w:val="1"/>
      <w:numFmt w:val="bullet"/>
      <w:lvlText w:val="•"/>
      <w:lvlJc w:val="left"/>
      <w:pPr>
        <w:tabs>
          <w:tab w:val="num" w:pos="5760"/>
        </w:tabs>
        <w:ind w:left="5760" w:hanging="360"/>
      </w:pPr>
      <w:rPr>
        <w:rFonts w:ascii="Times New Roman" w:hAnsi="Times New Roman" w:hint="default"/>
      </w:rPr>
    </w:lvl>
    <w:lvl w:ilvl="8" w:tplc="38CA1A56"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70F07199"/>
    <w:multiLevelType w:val="hybridMultilevel"/>
    <w:tmpl w:val="77129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952FFB"/>
    <w:multiLevelType w:val="hybridMultilevel"/>
    <w:tmpl w:val="E4923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BD762D"/>
    <w:multiLevelType w:val="hybridMultilevel"/>
    <w:tmpl w:val="E7F2E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F41271"/>
    <w:multiLevelType w:val="hybridMultilevel"/>
    <w:tmpl w:val="64FC7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3C6EC8"/>
    <w:multiLevelType w:val="hybridMultilevel"/>
    <w:tmpl w:val="7232531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8"/>
  </w:num>
  <w:num w:numId="2">
    <w:abstractNumId w:val="3"/>
  </w:num>
  <w:num w:numId="3">
    <w:abstractNumId w:val="18"/>
  </w:num>
  <w:num w:numId="4">
    <w:abstractNumId w:val="23"/>
  </w:num>
  <w:num w:numId="5">
    <w:abstractNumId w:val="22"/>
  </w:num>
  <w:num w:numId="6">
    <w:abstractNumId w:val="1"/>
  </w:num>
  <w:num w:numId="7">
    <w:abstractNumId w:val="0"/>
  </w:num>
  <w:num w:numId="8">
    <w:abstractNumId w:val="13"/>
  </w:num>
  <w:num w:numId="9">
    <w:abstractNumId w:val="21"/>
  </w:num>
  <w:num w:numId="10">
    <w:abstractNumId w:val="9"/>
  </w:num>
  <w:num w:numId="11">
    <w:abstractNumId w:val="5"/>
  </w:num>
  <w:num w:numId="12">
    <w:abstractNumId w:val="6"/>
  </w:num>
  <w:num w:numId="13">
    <w:abstractNumId w:val="14"/>
  </w:num>
  <w:num w:numId="14">
    <w:abstractNumId w:val="19"/>
  </w:num>
  <w:num w:numId="15">
    <w:abstractNumId w:val="7"/>
  </w:num>
  <w:num w:numId="16">
    <w:abstractNumId w:val="17"/>
  </w:num>
  <w:num w:numId="17">
    <w:abstractNumId w:val="2"/>
  </w:num>
  <w:num w:numId="18">
    <w:abstractNumId w:val="12"/>
  </w:num>
  <w:num w:numId="19">
    <w:abstractNumId w:val="10"/>
  </w:num>
  <w:num w:numId="20">
    <w:abstractNumId w:val="4"/>
  </w:num>
  <w:num w:numId="21">
    <w:abstractNumId w:val="11"/>
  </w:num>
  <w:num w:numId="22">
    <w:abstractNumId w:val="16"/>
  </w:num>
  <w:num w:numId="23">
    <w:abstractNumId w:val="15"/>
  </w:num>
  <w:num w:numId="24">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rizio Dellagiacoma">
    <w15:presenceInfo w15:providerId="Windows Live" w15:userId="ed9f2a542a82f9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16E"/>
    <w:rsid w:val="00006491"/>
    <w:rsid w:val="00006ADC"/>
    <w:rsid w:val="0001204B"/>
    <w:rsid w:val="00012DAE"/>
    <w:rsid w:val="00015C47"/>
    <w:rsid w:val="00016C73"/>
    <w:rsid w:val="00024B2F"/>
    <w:rsid w:val="00031245"/>
    <w:rsid w:val="0003475F"/>
    <w:rsid w:val="00043C34"/>
    <w:rsid w:val="0004418B"/>
    <w:rsid w:val="00044A91"/>
    <w:rsid w:val="0004706E"/>
    <w:rsid w:val="00072097"/>
    <w:rsid w:val="000724AB"/>
    <w:rsid w:val="0007361D"/>
    <w:rsid w:val="000871C9"/>
    <w:rsid w:val="000966FB"/>
    <w:rsid w:val="000B2D81"/>
    <w:rsid w:val="000B2FD3"/>
    <w:rsid w:val="000B36AF"/>
    <w:rsid w:val="000D61CA"/>
    <w:rsid w:val="000E4180"/>
    <w:rsid w:val="000E56A4"/>
    <w:rsid w:val="000F0073"/>
    <w:rsid w:val="000F63EB"/>
    <w:rsid w:val="000F7B4D"/>
    <w:rsid w:val="001021F7"/>
    <w:rsid w:val="001153A2"/>
    <w:rsid w:val="001252ED"/>
    <w:rsid w:val="00126080"/>
    <w:rsid w:val="00133667"/>
    <w:rsid w:val="00135134"/>
    <w:rsid w:val="001358F8"/>
    <w:rsid w:val="00140614"/>
    <w:rsid w:val="00147667"/>
    <w:rsid w:val="00150917"/>
    <w:rsid w:val="00161813"/>
    <w:rsid w:val="00166667"/>
    <w:rsid w:val="00175891"/>
    <w:rsid w:val="001839C9"/>
    <w:rsid w:val="001859B0"/>
    <w:rsid w:val="00185E8F"/>
    <w:rsid w:val="00191854"/>
    <w:rsid w:val="001954EA"/>
    <w:rsid w:val="00196647"/>
    <w:rsid w:val="00197344"/>
    <w:rsid w:val="001A0C99"/>
    <w:rsid w:val="001A1245"/>
    <w:rsid w:val="001A4379"/>
    <w:rsid w:val="001A6BA8"/>
    <w:rsid w:val="001B17C4"/>
    <w:rsid w:val="001C04F4"/>
    <w:rsid w:val="001C33E1"/>
    <w:rsid w:val="001D2E66"/>
    <w:rsid w:val="001E093C"/>
    <w:rsid w:val="001E0BFA"/>
    <w:rsid w:val="001E3EB9"/>
    <w:rsid w:val="001E4015"/>
    <w:rsid w:val="001E411A"/>
    <w:rsid w:val="001E476F"/>
    <w:rsid w:val="001E56B3"/>
    <w:rsid w:val="001F265A"/>
    <w:rsid w:val="00201580"/>
    <w:rsid w:val="002019D5"/>
    <w:rsid w:val="00201EC4"/>
    <w:rsid w:val="0021046C"/>
    <w:rsid w:val="00211A96"/>
    <w:rsid w:val="00215029"/>
    <w:rsid w:val="0023581B"/>
    <w:rsid w:val="00240560"/>
    <w:rsid w:val="00244476"/>
    <w:rsid w:val="002460E3"/>
    <w:rsid w:val="002556B9"/>
    <w:rsid w:val="00257DC6"/>
    <w:rsid w:val="00266706"/>
    <w:rsid w:val="002673E9"/>
    <w:rsid w:val="00267609"/>
    <w:rsid w:val="00275134"/>
    <w:rsid w:val="0028449C"/>
    <w:rsid w:val="00284F34"/>
    <w:rsid w:val="00294568"/>
    <w:rsid w:val="002949A6"/>
    <w:rsid w:val="0029586D"/>
    <w:rsid w:val="00295977"/>
    <w:rsid w:val="00297D13"/>
    <w:rsid w:val="002A1873"/>
    <w:rsid w:val="002A40C9"/>
    <w:rsid w:val="002B0011"/>
    <w:rsid w:val="002B2207"/>
    <w:rsid w:val="002B7E57"/>
    <w:rsid w:val="002B7E66"/>
    <w:rsid w:val="002C04C1"/>
    <w:rsid w:val="002C3FF3"/>
    <w:rsid w:val="002C5259"/>
    <w:rsid w:val="002C5C92"/>
    <w:rsid w:val="002C75AB"/>
    <w:rsid w:val="002D6CF5"/>
    <w:rsid w:val="002D7DC3"/>
    <w:rsid w:val="002F44D5"/>
    <w:rsid w:val="002F5565"/>
    <w:rsid w:val="002F5865"/>
    <w:rsid w:val="00302F39"/>
    <w:rsid w:val="003033C1"/>
    <w:rsid w:val="003041C5"/>
    <w:rsid w:val="00313ABC"/>
    <w:rsid w:val="003162CD"/>
    <w:rsid w:val="00320441"/>
    <w:rsid w:val="00323633"/>
    <w:rsid w:val="00326C77"/>
    <w:rsid w:val="00327379"/>
    <w:rsid w:val="003301A0"/>
    <w:rsid w:val="00333257"/>
    <w:rsid w:val="00334F39"/>
    <w:rsid w:val="003501F9"/>
    <w:rsid w:val="00351419"/>
    <w:rsid w:val="00353E57"/>
    <w:rsid w:val="00353F40"/>
    <w:rsid w:val="003542F9"/>
    <w:rsid w:val="00355BCE"/>
    <w:rsid w:val="0036111D"/>
    <w:rsid w:val="0036116B"/>
    <w:rsid w:val="00367284"/>
    <w:rsid w:val="0038262E"/>
    <w:rsid w:val="003861A4"/>
    <w:rsid w:val="003938AC"/>
    <w:rsid w:val="003A2B3F"/>
    <w:rsid w:val="003B0775"/>
    <w:rsid w:val="003B4B30"/>
    <w:rsid w:val="003C0125"/>
    <w:rsid w:val="003D15F3"/>
    <w:rsid w:val="003D6875"/>
    <w:rsid w:val="003D7486"/>
    <w:rsid w:val="003E1AAA"/>
    <w:rsid w:val="003E215C"/>
    <w:rsid w:val="003E3DF4"/>
    <w:rsid w:val="003E7D7A"/>
    <w:rsid w:val="003F100C"/>
    <w:rsid w:val="003F189C"/>
    <w:rsid w:val="003F2F5F"/>
    <w:rsid w:val="003F3187"/>
    <w:rsid w:val="00400149"/>
    <w:rsid w:val="00401F3B"/>
    <w:rsid w:val="00404EE3"/>
    <w:rsid w:val="00404EED"/>
    <w:rsid w:val="00410171"/>
    <w:rsid w:val="00413B7C"/>
    <w:rsid w:val="004154E4"/>
    <w:rsid w:val="00423B39"/>
    <w:rsid w:val="00437A71"/>
    <w:rsid w:val="00452052"/>
    <w:rsid w:val="00455D33"/>
    <w:rsid w:val="0046189C"/>
    <w:rsid w:val="00462F9A"/>
    <w:rsid w:val="00465C97"/>
    <w:rsid w:val="00484C05"/>
    <w:rsid w:val="0049048E"/>
    <w:rsid w:val="00493C3B"/>
    <w:rsid w:val="00494EF1"/>
    <w:rsid w:val="004A1D20"/>
    <w:rsid w:val="004A370F"/>
    <w:rsid w:val="004B02DC"/>
    <w:rsid w:val="004B1F03"/>
    <w:rsid w:val="004B3DD4"/>
    <w:rsid w:val="004B4527"/>
    <w:rsid w:val="004B4D27"/>
    <w:rsid w:val="004C0B86"/>
    <w:rsid w:val="004C1686"/>
    <w:rsid w:val="004C1A62"/>
    <w:rsid w:val="004C7FC3"/>
    <w:rsid w:val="004D67CE"/>
    <w:rsid w:val="004D760C"/>
    <w:rsid w:val="004E01A4"/>
    <w:rsid w:val="004E051E"/>
    <w:rsid w:val="004E6CC9"/>
    <w:rsid w:val="004F1046"/>
    <w:rsid w:val="004F13B8"/>
    <w:rsid w:val="004F497E"/>
    <w:rsid w:val="004F59AB"/>
    <w:rsid w:val="004F5D8B"/>
    <w:rsid w:val="004F6372"/>
    <w:rsid w:val="004F754D"/>
    <w:rsid w:val="00501FEA"/>
    <w:rsid w:val="0051266E"/>
    <w:rsid w:val="00516000"/>
    <w:rsid w:val="005244C0"/>
    <w:rsid w:val="00533114"/>
    <w:rsid w:val="005334EC"/>
    <w:rsid w:val="00534DC9"/>
    <w:rsid w:val="00541A01"/>
    <w:rsid w:val="005444BD"/>
    <w:rsid w:val="005457C3"/>
    <w:rsid w:val="00551BBE"/>
    <w:rsid w:val="005543FA"/>
    <w:rsid w:val="0055664F"/>
    <w:rsid w:val="00562CBD"/>
    <w:rsid w:val="00564690"/>
    <w:rsid w:val="0057005E"/>
    <w:rsid w:val="00572659"/>
    <w:rsid w:val="00573074"/>
    <w:rsid w:val="00576A0F"/>
    <w:rsid w:val="00581737"/>
    <w:rsid w:val="0058253C"/>
    <w:rsid w:val="00591B3E"/>
    <w:rsid w:val="005A3572"/>
    <w:rsid w:val="005A3FB9"/>
    <w:rsid w:val="005A7FD5"/>
    <w:rsid w:val="005B1A24"/>
    <w:rsid w:val="005B45D3"/>
    <w:rsid w:val="005B5590"/>
    <w:rsid w:val="005B588D"/>
    <w:rsid w:val="005C4E25"/>
    <w:rsid w:val="005D0526"/>
    <w:rsid w:val="005D3DFC"/>
    <w:rsid w:val="005D4CBE"/>
    <w:rsid w:val="005D7944"/>
    <w:rsid w:val="005E2062"/>
    <w:rsid w:val="00603C89"/>
    <w:rsid w:val="00606819"/>
    <w:rsid w:val="006069A9"/>
    <w:rsid w:val="006163BF"/>
    <w:rsid w:val="006176DF"/>
    <w:rsid w:val="006229B7"/>
    <w:rsid w:val="00625271"/>
    <w:rsid w:val="00626699"/>
    <w:rsid w:val="006365A3"/>
    <w:rsid w:val="00636F20"/>
    <w:rsid w:val="0064127C"/>
    <w:rsid w:val="00643736"/>
    <w:rsid w:val="00644F59"/>
    <w:rsid w:val="00645086"/>
    <w:rsid w:val="00651A93"/>
    <w:rsid w:val="00655496"/>
    <w:rsid w:val="00662EE4"/>
    <w:rsid w:val="0066387B"/>
    <w:rsid w:val="00674D3B"/>
    <w:rsid w:val="00683F8F"/>
    <w:rsid w:val="006844CE"/>
    <w:rsid w:val="006854E3"/>
    <w:rsid w:val="00685A68"/>
    <w:rsid w:val="00691499"/>
    <w:rsid w:val="006931C1"/>
    <w:rsid w:val="006936C3"/>
    <w:rsid w:val="00694E19"/>
    <w:rsid w:val="00697E05"/>
    <w:rsid w:val="006A16E2"/>
    <w:rsid w:val="006A1965"/>
    <w:rsid w:val="006A49C6"/>
    <w:rsid w:val="006A54BC"/>
    <w:rsid w:val="006B39CA"/>
    <w:rsid w:val="006B7489"/>
    <w:rsid w:val="006B7800"/>
    <w:rsid w:val="006C29DA"/>
    <w:rsid w:val="006C40AE"/>
    <w:rsid w:val="006C5BA6"/>
    <w:rsid w:val="006C6293"/>
    <w:rsid w:val="006C6CD0"/>
    <w:rsid w:val="006D3B96"/>
    <w:rsid w:val="006D4378"/>
    <w:rsid w:val="006D5A0A"/>
    <w:rsid w:val="006D616E"/>
    <w:rsid w:val="006E4B25"/>
    <w:rsid w:val="006E5D11"/>
    <w:rsid w:val="006F0472"/>
    <w:rsid w:val="006F5F25"/>
    <w:rsid w:val="007000AC"/>
    <w:rsid w:val="007031E3"/>
    <w:rsid w:val="0070628E"/>
    <w:rsid w:val="00711CE5"/>
    <w:rsid w:val="007129BB"/>
    <w:rsid w:val="00721E5C"/>
    <w:rsid w:val="00731F1E"/>
    <w:rsid w:val="00733402"/>
    <w:rsid w:val="0073513C"/>
    <w:rsid w:val="00735CDE"/>
    <w:rsid w:val="0073709D"/>
    <w:rsid w:val="00737343"/>
    <w:rsid w:val="007378E2"/>
    <w:rsid w:val="0074181B"/>
    <w:rsid w:val="007510AF"/>
    <w:rsid w:val="00752B81"/>
    <w:rsid w:val="00762617"/>
    <w:rsid w:val="0076348B"/>
    <w:rsid w:val="00763B07"/>
    <w:rsid w:val="00767E5A"/>
    <w:rsid w:val="00777AE4"/>
    <w:rsid w:val="00777CE3"/>
    <w:rsid w:val="00783665"/>
    <w:rsid w:val="0078446C"/>
    <w:rsid w:val="00784D7B"/>
    <w:rsid w:val="007852CF"/>
    <w:rsid w:val="007866F3"/>
    <w:rsid w:val="00787172"/>
    <w:rsid w:val="007939E4"/>
    <w:rsid w:val="007965AD"/>
    <w:rsid w:val="00797E6E"/>
    <w:rsid w:val="007A03AC"/>
    <w:rsid w:val="007A2653"/>
    <w:rsid w:val="007B065A"/>
    <w:rsid w:val="007B09F6"/>
    <w:rsid w:val="007B576E"/>
    <w:rsid w:val="007C632D"/>
    <w:rsid w:val="007D217A"/>
    <w:rsid w:val="007D45CA"/>
    <w:rsid w:val="007E013C"/>
    <w:rsid w:val="007F5AA3"/>
    <w:rsid w:val="00800BFD"/>
    <w:rsid w:val="00803F45"/>
    <w:rsid w:val="008055FE"/>
    <w:rsid w:val="00811977"/>
    <w:rsid w:val="00813678"/>
    <w:rsid w:val="008200A3"/>
    <w:rsid w:val="008254DB"/>
    <w:rsid w:val="00830F00"/>
    <w:rsid w:val="0083389F"/>
    <w:rsid w:val="00834C42"/>
    <w:rsid w:val="00841CD4"/>
    <w:rsid w:val="008443DD"/>
    <w:rsid w:val="0084564D"/>
    <w:rsid w:val="00860082"/>
    <w:rsid w:val="008756D9"/>
    <w:rsid w:val="00893A43"/>
    <w:rsid w:val="00893FDA"/>
    <w:rsid w:val="00896962"/>
    <w:rsid w:val="008A0156"/>
    <w:rsid w:val="008A2148"/>
    <w:rsid w:val="008A3EA8"/>
    <w:rsid w:val="008B0FF4"/>
    <w:rsid w:val="008D1CE9"/>
    <w:rsid w:val="008D31EF"/>
    <w:rsid w:val="008D34C9"/>
    <w:rsid w:val="008D3A6F"/>
    <w:rsid w:val="008D645D"/>
    <w:rsid w:val="008D6876"/>
    <w:rsid w:val="008D780F"/>
    <w:rsid w:val="008F3013"/>
    <w:rsid w:val="008F3285"/>
    <w:rsid w:val="008F4DC8"/>
    <w:rsid w:val="008F66E3"/>
    <w:rsid w:val="008F773E"/>
    <w:rsid w:val="009062E0"/>
    <w:rsid w:val="0090679F"/>
    <w:rsid w:val="00912BBA"/>
    <w:rsid w:val="00913702"/>
    <w:rsid w:val="00914D49"/>
    <w:rsid w:val="00914E89"/>
    <w:rsid w:val="0092357F"/>
    <w:rsid w:val="009261DE"/>
    <w:rsid w:val="00940145"/>
    <w:rsid w:val="0095798D"/>
    <w:rsid w:val="0097216F"/>
    <w:rsid w:val="009750E7"/>
    <w:rsid w:val="00975C8A"/>
    <w:rsid w:val="00984A64"/>
    <w:rsid w:val="00985D2B"/>
    <w:rsid w:val="00987903"/>
    <w:rsid w:val="00987B2E"/>
    <w:rsid w:val="009909D9"/>
    <w:rsid w:val="00993A6A"/>
    <w:rsid w:val="009A13CF"/>
    <w:rsid w:val="009A3533"/>
    <w:rsid w:val="009B0006"/>
    <w:rsid w:val="009B04BB"/>
    <w:rsid w:val="009B1796"/>
    <w:rsid w:val="009C428C"/>
    <w:rsid w:val="009D1DAB"/>
    <w:rsid w:val="009D3866"/>
    <w:rsid w:val="009F2CAE"/>
    <w:rsid w:val="009F324B"/>
    <w:rsid w:val="009F6806"/>
    <w:rsid w:val="009F7604"/>
    <w:rsid w:val="00A00E8E"/>
    <w:rsid w:val="00A07D18"/>
    <w:rsid w:val="00A131FF"/>
    <w:rsid w:val="00A309A7"/>
    <w:rsid w:val="00A43374"/>
    <w:rsid w:val="00A51B23"/>
    <w:rsid w:val="00A51D90"/>
    <w:rsid w:val="00A54206"/>
    <w:rsid w:val="00A54F94"/>
    <w:rsid w:val="00A56EB7"/>
    <w:rsid w:val="00A61401"/>
    <w:rsid w:val="00A735DD"/>
    <w:rsid w:val="00A77DCE"/>
    <w:rsid w:val="00A82A00"/>
    <w:rsid w:val="00A8399C"/>
    <w:rsid w:val="00A93E71"/>
    <w:rsid w:val="00A9480A"/>
    <w:rsid w:val="00AA3F3F"/>
    <w:rsid w:val="00AB2936"/>
    <w:rsid w:val="00AB2956"/>
    <w:rsid w:val="00AB6E56"/>
    <w:rsid w:val="00AC4437"/>
    <w:rsid w:val="00AC55F4"/>
    <w:rsid w:val="00AC6DC9"/>
    <w:rsid w:val="00AD05CA"/>
    <w:rsid w:val="00AD0D4A"/>
    <w:rsid w:val="00AD17B0"/>
    <w:rsid w:val="00AD2A9B"/>
    <w:rsid w:val="00AD390C"/>
    <w:rsid w:val="00AD45C0"/>
    <w:rsid w:val="00AD77FD"/>
    <w:rsid w:val="00AE048D"/>
    <w:rsid w:val="00AE1DC4"/>
    <w:rsid w:val="00AE2808"/>
    <w:rsid w:val="00AF06F3"/>
    <w:rsid w:val="00AF2017"/>
    <w:rsid w:val="00AF2C53"/>
    <w:rsid w:val="00AF48EE"/>
    <w:rsid w:val="00B03CF9"/>
    <w:rsid w:val="00B05771"/>
    <w:rsid w:val="00B0631D"/>
    <w:rsid w:val="00B21053"/>
    <w:rsid w:val="00B258B7"/>
    <w:rsid w:val="00B27533"/>
    <w:rsid w:val="00B34147"/>
    <w:rsid w:val="00B3459B"/>
    <w:rsid w:val="00B35F35"/>
    <w:rsid w:val="00B36C78"/>
    <w:rsid w:val="00B444EF"/>
    <w:rsid w:val="00B51CCF"/>
    <w:rsid w:val="00B559BB"/>
    <w:rsid w:val="00B57F5F"/>
    <w:rsid w:val="00B60D53"/>
    <w:rsid w:val="00B60FBD"/>
    <w:rsid w:val="00B6127C"/>
    <w:rsid w:val="00B61DD0"/>
    <w:rsid w:val="00B61F15"/>
    <w:rsid w:val="00B755C3"/>
    <w:rsid w:val="00B8082F"/>
    <w:rsid w:val="00B81A62"/>
    <w:rsid w:val="00B85AF4"/>
    <w:rsid w:val="00B95493"/>
    <w:rsid w:val="00BA246B"/>
    <w:rsid w:val="00BA2C8A"/>
    <w:rsid w:val="00BB0CB8"/>
    <w:rsid w:val="00BB14A8"/>
    <w:rsid w:val="00BC2A20"/>
    <w:rsid w:val="00BC44A1"/>
    <w:rsid w:val="00BD29A0"/>
    <w:rsid w:val="00BE0499"/>
    <w:rsid w:val="00BE61C3"/>
    <w:rsid w:val="00BF622D"/>
    <w:rsid w:val="00C0084F"/>
    <w:rsid w:val="00C071F0"/>
    <w:rsid w:val="00C222C0"/>
    <w:rsid w:val="00C227ED"/>
    <w:rsid w:val="00C23438"/>
    <w:rsid w:val="00C2601B"/>
    <w:rsid w:val="00C276CD"/>
    <w:rsid w:val="00C277D7"/>
    <w:rsid w:val="00C2781E"/>
    <w:rsid w:val="00C304B6"/>
    <w:rsid w:val="00C30C34"/>
    <w:rsid w:val="00C3192C"/>
    <w:rsid w:val="00C37A7D"/>
    <w:rsid w:val="00C37C10"/>
    <w:rsid w:val="00C4085B"/>
    <w:rsid w:val="00C43E26"/>
    <w:rsid w:val="00C45E82"/>
    <w:rsid w:val="00C53AA0"/>
    <w:rsid w:val="00C56665"/>
    <w:rsid w:val="00C60369"/>
    <w:rsid w:val="00C62EDE"/>
    <w:rsid w:val="00C66E88"/>
    <w:rsid w:val="00C77FA6"/>
    <w:rsid w:val="00C85077"/>
    <w:rsid w:val="00CA0A33"/>
    <w:rsid w:val="00CA3F68"/>
    <w:rsid w:val="00CA6ADE"/>
    <w:rsid w:val="00CA752C"/>
    <w:rsid w:val="00CA79F4"/>
    <w:rsid w:val="00CB0AF8"/>
    <w:rsid w:val="00CB57BE"/>
    <w:rsid w:val="00CB613A"/>
    <w:rsid w:val="00CC025C"/>
    <w:rsid w:val="00CC6A89"/>
    <w:rsid w:val="00CD029C"/>
    <w:rsid w:val="00CD3902"/>
    <w:rsid w:val="00CE25B5"/>
    <w:rsid w:val="00CE3FC4"/>
    <w:rsid w:val="00CF0EE6"/>
    <w:rsid w:val="00CF2697"/>
    <w:rsid w:val="00D0163C"/>
    <w:rsid w:val="00D0246A"/>
    <w:rsid w:val="00D10B47"/>
    <w:rsid w:val="00D10F41"/>
    <w:rsid w:val="00D152EB"/>
    <w:rsid w:val="00D21ECD"/>
    <w:rsid w:val="00D22016"/>
    <w:rsid w:val="00D2201E"/>
    <w:rsid w:val="00D306C2"/>
    <w:rsid w:val="00D316D1"/>
    <w:rsid w:val="00D32704"/>
    <w:rsid w:val="00D33748"/>
    <w:rsid w:val="00D43533"/>
    <w:rsid w:val="00D477A0"/>
    <w:rsid w:val="00D47CF7"/>
    <w:rsid w:val="00D56FB5"/>
    <w:rsid w:val="00D66318"/>
    <w:rsid w:val="00D67D42"/>
    <w:rsid w:val="00D729EB"/>
    <w:rsid w:val="00D74B17"/>
    <w:rsid w:val="00D757FA"/>
    <w:rsid w:val="00D77609"/>
    <w:rsid w:val="00D83A69"/>
    <w:rsid w:val="00D94B1E"/>
    <w:rsid w:val="00D96E62"/>
    <w:rsid w:val="00D96FA7"/>
    <w:rsid w:val="00D971B8"/>
    <w:rsid w:val="00DA2FAA"/>
    <w:rsid w:val="00DA56DC"/>
    <w:rsid w:val="00DB6C70"/>
    <w:rsid w:val="00DC25F8"/>
    <w:rsid w:val="00DC3A02"/>
    <w:rsid w:val="00DC4FBE"/>
    <w:rsid w:val="00DD04CE"/>
    <w:rsid w:val="00DD0F04"/>
    <w:rsid w:val="00DD1F57"/>
    <w:rsid w:val="00DD4490"/>
    <w:rsid w:val="00DE0602"/>
    <w:rsid w:val="00DF1A3E"/>
    <w:rsid w:val="00DF24CC"/>
    <w:rsid w:val="00DF3B0B"/>
    <w:rsid w:val="00DF4C7D"/>
    <w:rsid w:val="00E00D0D"/>
    <w:rsid w:val="00E05CE8"/>
    <w:rsid w:val="00E13D98"/>
    <w:rsid w:val="00E15B74"/>
    <w:rsid w:val="00E202B8"/>
    <w:rsid w:val="00E2388B"/>
    <w:rsid w:val="00E24468"/>
    <w:rsid w:val="00E24FDA"/>
    <w:rsid w:val="00E27657"/>
    <w:rsid w:val="00E35610"/>
    <w:rsid w:val="00E41BEB"/>
    <w:rsid w:val="00E43512"/>
    <w:rsid w:val="00E502E7"/>
    <w:rsid w:val="00E56CE4"/>
    <w:rsid w:val="00E600FF"/>
    <w:rsid w:val="00E665DF"/>
    <w:rsid w:val="00E73687"/>
    <w:rsid w:val="00E82643"/>
    <w:rsid w:val="00E83678"/>
    <w:rsid w:val="00E87DC7"/>
    <w:rsid w:val="00E90652"/>
    <w:rsid w:val="00E951AD"/>
    <w:rsid w:val="00E95A83"/>
    <w:rsid w:val="00EA3E08"/>
    <w:rsid w:val="00EA75D1"/>
    <w:rsid w:val="00EB3091"/>
    <w:rsid w:val="00EB3549"/>
    <w:rsid w:val="00ED0187"/>
    <w:rsid w:val="00ED0737"/>
    <w:rsid w:val="00ED3DBE"/>
    <w:rsid w:val="00ED4618"/>
    <w:rsid w:val="00ED6BF7"/>
    <w:rsid w:val="00EE1EFA"/>
    <w:rsid w:val="00EE2196"/>
    <w:rsid w:val="00EE344E"/>
    <w:rsid w:val="00EE5BC4"/>
    <w:rsid w:val="00EF2D93"/>
    <w:rsid w:val="00EF34C9"/>
    <w:rsid w:val="00F01CFD"/>
    <w:rsid w:val="00F04875"/>
    <w:rsid w:val="00F0724A"/>
    <w:rsid w:val="00F073AA"/>
    <w:rsid w:val="00F10CBC"/>
    <w:rsid w:val="00F15C36"/>
    <w:rsid w:val="00F2146C"/>
    <w:rsid w:val="00F214A8"/>
    <w:rsid w:val="00F23168"/>
    <w:rsid w:val="00F27DB3"/>
    <w:rsid w:val="00F3137B"/>
    <w:rsid w:val="00F319C5"/>
    <w:rsid w:val="00F4006F"/>
    <w:rsid w:val="00F44C86"/>
    <w:rsid w:val="00F51A7D"/>
    <w:rsid w:val="00F61E65"/>
    <w:rsid w:val="00F71BCA"/>
    <w:rsid w:val="00F80889"/>
    <w:rsid w:val="00F85F1D"/>
    <w:rsid w:val="00F86DB7"/>
    <w:rsid w:val="00F925CE"/>
    <w:rsid w:val="00F95324"/>
    <w:rsid w:val="00FA2EB6"/>
    <w:rsid w:val="00FB241B"/>
    <w:rsid w:val="00FE2CB9"/>
    <w:rsid w:val="00FF18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DE15E"/>
  <w15:chartTrackingRefBased/>
  <w15:docId w15:val="{483F0822-46AA-40A2-966A-85D3FE883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64F"/>
    <w:pPr>
      <w:spacing w:line="240" w:lineRule="auto"/>
    </w:pPr>
  </w:style>
  <w:style w:type="paragraph" w:styleId="Heading1">
    <w:name w:val="heading 1"/>
    <w:basedOn w:val="Normal"/>
    <w:next w:val="Normal"/>
    <w:link w:val="Heading1Char"/>
    <w:uiPriority w:val="9"/>
    <w:qFormat/>
    <w:rsid w:val="00EB3549"/>
    <w:pPr>
      <w:keepNext/>
      <w:keepLines/>
      <w:pageBreakBefore/>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1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77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3B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54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D61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D616E"/>
    <w:rPr>
      <w:color w:val="0563C1" w:themeColor="hyperlink"/>
      <w:u w:val="single"/>
    </w:rPr>
  </w:style>
  <w:style w:type="character" w:styleId="UnresolvedMention">
    <w:name w:val="Unresolved Mention"/>
    <w:basedOn w:val="DefaultParagraphFont"/>
    <w:uiPriority w:val="99"/>
    <w:semiHidden/>
    <w:unhideWhenUsed/>
    <w:rsid w:val="006D616E"/>
    <w:rPr>
      <w:color w:val="605E5C"/>
      <w:shd w:val="clear" w:color="auto" w:fill="E1DFDD"/>
    </w:rPr>
  </w:style>
  <w:style w:type="paragraph" w:styleId="Header">
    <w:name w:val="header"/>
    <w:basedOn w:val="Normal"/>
    <w:link w:val="HeaderChar"/>
    <w:unhideWhenUsed/>
    <w:rsid w:val="00AF2C53"/>
    <w:pPr>
      <w:tabs>
        <w:tab w:val="center" w:pos="4703"/>
        <w:tab w:val="right" w:pos="9406"/>
      </w:tabs>
      <w:spacing w:after="0"/>
    </w:pPr>
  </w:style>
  <w:style w:type="character" w:customStyle="1" w:styleId="HeaderChar">
    <w:name w:val="Header Char"/>
    <w:basedOn w:val="DefaultParagraphFont"/>
    <w:link w:val="Header"/>
    <w:rsid w:val="00AF2C53"/>
  </w:style>
  <w:style w:type="paragraph" w:styleId="Footer">
    <w:name w:val="footer"/>
    <w:basedOn w:val="Normal"/>
    <w:link w:val="FooterChar"/>
    <w:unhideWhenUsed/>
    <w:rsid w:val="00AF2C53"/>
    <w:pPr>
      <w:tabs>
        <w:tab w:val="center" w:pos="4703"/>
        <w:tab w:val="right" w:pos="9406"/>
      </w:tabs>
      <w:spacing w:after="0"/>
    </w:pPr>
  </w:style>
  <w:style w:type="character" w:customStyle="1" w:styleId="FooterChar">
    <w:name w:val="Footer Char"/>
    <w:basedOn w:val="DefaultParagraphFont"/>
    <w:link w:val="Footer"/>
    <w:uiPriority w:val="99"/>
    <w:rsid w:val="00AF2C53"/>
  </w:style>
  <w:style w:type="paragraph" w:styleId="Title">
    <w:name w:val="Title"/>
    <w:basedOn w:val="Normal"/>
    <w:next w:val="Normal"/>
    <w:link w:val="TitleChar"/>
    <w:uiPriority w:val="10"/>
    <w:qFormat/>
    <w:rsid w:val="00AF2C5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C53"/>
    <w:rPr>
      <w:rFonts w:asciiTheme="majorHAnsi" w:eastAsiaTheme="majorEastAsia" w:hAnsiTheme="majorHAnsi" w:cstheme="majorBidi"/>
      <w:spacing w:val="-10"/>
      <w:kern w:val="28"/>
      <w:sz w:val="56"/>
      <w:szCs w:val="56"/>
    </w:rPr>
  </w:style>
  <w:style w:type="paragraph" w:styleId="NoSpacing">
    <w:name w:val="No Spacing"/>
    <w:aliases w:val="Purple text"/>
    <w:uiPriority w:val="1"/>
    <w:rsid w:val="00534DC9"/>
    <w:pPr>
      <w:spacing w:after="120" w:line="240" w:lineRule="auto"/>
      <w:jc w:val="both"/>
    </w:pPr>
    <w:rPr>
      <w:rFonts w:ascii="Calibri" w:hAnsi="Calibri" w:cs="Arial"/>
      <w:color w:val="914196"/>
      <w:szCs w:val="24"/>
      <w:lang w:val="en-AU"/>
    </w:rPr>
  </w:style>
  <w:style w:type="paragraph" w:styleId="NormalWeb">
    <w:name w:val="Normal (Web)"/>
    <w:basedOn w:val="Normal"/>
    <w:uiPriority w:val="99"/>
    <w:semiHidden/>
    <w:unhideWhenUsed/>
    <w:rsid w:val="00797E6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4F6372"/>
    <w:pPr>
      <w:ind w:left="720"/>
      <w:contextualSpacing/>
    </w:pPr>
  </w:style>
  <w:style w:type="character" w:customStyle="1" w:styleId="Heading3Char">
    <w:name w:val="Heading 3 Char"/>
    <w:basedOn w:val="DefaultParagraphFont"/>
    <w:link w:val="Heading3"/>
    <w:uiPriority w:val="9"/>
    <w:rsid w:val="00C277D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F2D93"/>
    <w:pPr>
      <w:spacing w:line="259" w:lineRule="auto"/>
      <w:outlineLvl w:val="9"/>
    </w:pPr>
  </w:style>
  <w:style w:type="paragraph" w:styleId="TOC1">
    <w:name w:val="toc 1"/>
    <w:basedOn w:val="Normal"/>
    <w:next w:val="Normal"/>
    <w:autoRedefine/>
    <w:uiPriority w:val="39"/>
    <w:unhideWhenUsed/>
    <w:rsid w:val="00EF2D93"/>
    <w:pPr>
      <w:spacing w:after="100"/>
    </w:pPr>
  </w:style>
  <w:style w:type="paragraph" w:styleId="TOC2">
    <w:name w:val="toc 2"/>
    <w:basedOn w:val="Normal"/>
    <w:next w:val="Normal"/>
    <w:autoRedefine/>
    <w:uiPriority w:val="39"/>
    <w:unhideWhenUsed/>
    <w:rsid w:val="00EF2D93"/>
    <w:pPr>
      <w:spacing w:after="100"/>
      <w:ind w:left="220"/>
    </w:pPr>
  </w:style>
  <w:style w:type="paragraph" w:styleId="TOC3">
    <w:name w:val="toc 3"/>
    <w:basedOn w:val="Normal"/>
    <w:next w:val="Normal"/>
    <w:autoRedefine/>
    <w:uiPriority w:val="39"/>
    <w:unhideWhenUsed/>
    <w:rsid w:val="00EF2D93"/>
    <w:pPr>
      <w:spacing w:after="100"/>
      <w:ind w:left="440"/>
    </w:pPr>
  </w:style>
  <w:style w:type="character" w:styleId="PageNumber">
    <w:name w:val="page number"/>
    <w:basedOn w:val="DefaultParagraphFont"/>
    <w:rsid w:val="004F754D"/>
  </w:style>
  <w:style w:type="paragraph" w:styleId="BodyText">
    <w:name w:val="Body Text"/>
    <w:basedOn w:val="Normal"/>
    <w:link w:val="BodyTextChar"/>
    <w:uiPriority w:val="99"/>
    <w:unhideWhenUsed/>
    <w:rsid w:val="004F754D"/>
    <w:pPr>
      <w:spacing w:after="120" w:line="276" w:lineRule="auto"/>
      <w:ind w:left="1134"/>
      <w:jc w:val="both"/>
    </w:pPr>
    <w:rPr>
      <w:rFonts w:ascii="Corbel" w:hAnsi="Corbel"/>
      <w:color w:val="3C3C3B"/>
      <w:szCs w:val="24"/>
      <w:lang w:val="en-AU"/>
    </w:rPr>
  </w:style>
  <w:style w:type="character" w:customStyle="1" w:styleId="BodyTextChar">
    <w:name w:val="Body Text Char"/>
    <w:basedOn w:val="DefaultParagraphFont"/>
    <w:link w:val="BodyText"/>
    <w:uiPriority w:val="99"/>
    <w:rsid w:val="004F754D"/>
    <w:rPr>
      <w:rFonts w:ascii="Corbel" w:hAnsi="Corbel"/>
      <w:color w:val="3C3C3B"/>
      <w:szCs w:val="24"/>
      <w:lang w:val="en-AU"/>
    </w:rPr>
  </w:style>
  <w:style w:type="character" w:customStyle="1" w:styleId="Heading4Char">
    <w:name w:val="Heading 4 Char"/>
    <w:basedOn w:val="DefaultParagraphFont"/>
    <w:link w:val="Heading4"/>
    <w:uiPriority w:val="9"/>
    <w:rsid w:val="006D3B96"/>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D971B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5B45D3"/>
    <w:rPr>
      <w:sz w:val="16"/>
      <w:szCs w:val="16"/>
    </w:rPr>
  </w:style>
  <w:style w:type="paragraph" w:styleId="CommentText">
    <w:name w:val="annotation text"/>
    <w:basedOn w:val="Normal"/>
    <w:link w:val="CommentTextChar"/>
    <w:uiPriority w:val="99"/>
    <w:semiHidden/>
    <w:unhideWhenUsed/>
    <w:rsid w:val="005B45D3"/>
    <w:rPr>
      <w:sz w:val="20"/>
      <w:szCs w:val="20"/>
    </w:rPr>
  </w:style>
  <w:style w:type="character" w:customStyle="1" w:styleId="CommentTextChar">
    <w:name w:val="Comment Text Char"/>
    <w:basedOn w:val="DefaultParagraphFont"/>
    <w:link w:val="CommentText"/>
    <w:uiPriority w:val="99"/>
    <w:semiHidden/>
    <w:rsid w:val="005B45D3"/>
    <w:rPr>
      <w:sz w:val="20"/>
      <w:szCs w:val="20"/>
    </w:rPr>
  </w:style>
  <w:style w:type="paragraph" w:styleId="CommentSubject">
    <w:name w:val="annotation subject"/>
    <w:basedOn w:val="CommentText"/>
    <w:next w:val="CommentText"/>
    <w:link w:val="CommentSubjectChar"/>
    <w:uiPriority w:val="99"/>
    <w:semiHidden/>
    <w:unhideWhenUsed/>
    <w:rsid w:val="005B45D3"/>
    <w:rPr>
      <w:b/>
      <w:bCs/>
    </w:rPr>
  </w:style>
  <w:style w:type="character" w:customStyle="1" w:styleId="CommentSubjectChar">
    <w:name w:val="Comment Subject Char"/>
    <w:basedOn w:val="CommentTextChar"/>
    <w:link w:val="CommentSubject"/>
    <w:uiPriority w:val="99"/>
    <w:semiHidden/>
    <w:rsid w:val="005B45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60936">
      <w:bodyDiv w:val="1"/>
      <w:marLeft w:val="0"/>
      <w:marRight w:val="0"/>
      <w:marTop w:val="0"/>
      <w:marBottom w:val="0"/>
      <w:divBdr>
        <w:top w:val="none" w:sz="0" w:space="0" w:color="auto"/>
        <w:left w:val="none" w:sz="0" w:space="0" w:color="auto"/>
        <w:bottom w:val="none" w:sz="0" w:space="0" w:color="auto"/>
        <w:right w:val="none" w:sz="0" w:space="0" w:color="auto"/>
      </w:divBdr>
    </w:div>
    <w:div w:id="228420845">
      <w:bodyDiv w:val="1"/>
      <w:marLeft w:val="0"/>
      <w:marRight w:val="0"/>
      <w:marTop w:val="0"/>
      <w:marBottom w:val="0"/>
      <w:divBdr>
        <w:top w:val="none" w:sz="0" w:space="0" w:color="auto"/>
        <w:left w:val="none" w:sz="0" w:space="0" w:color="auto"/>
        <w:bottom w:val="none" w:sz="0" w:space="0" w:color="auto"/>
        <w:right w:val="none" w:sz="0" w:space="0" w:color="auto"/>
      </w:divBdr>
      <w:divsChild>
        <w:div w:id="1351643434">
          <w:marLeft w:val="360"/>
          <w:marRight w:val="0"/>
          <w:marTop w:val="200"/>
          <w:marBottom w:val="0"/>
          <w:divBdr>
            <w:top w:val="none" w:sz="0" w:space="0" w:color="auto"/>
            <w:left w:val="none" w:sz="0" w:space="0" w:color="auto"/>
            <w:bottom w:val="none" w:sz="0" w:space="0" w:color="auto"/>
            <w:right w:val="none" w:sz="0" w:space="0" w:color="auto"/>
          </w:divBdr>
        </w:div>
      </w:divsChild>
    </w:div>
    <w:div w:id="283342911">
      <w:bodyDiv w:val="1"/>
      <w:marLeft w:val="0"/>
      <w:marRight w:val="0"/>
      <w:marTop w:val="0"/>
      <w:marBottom w:val="0"/>
      <w:divBdr>
        <w:top w:val="none" w:sz="0" w:space="0" w:color="auto"/>
        <w:left w:val="none" w:sz="0" w:space="0" w:color="auto"/>
        <w:bottom w:val="none" w:sz="0" w:space="0" w:color="auto"/>
        <w:right w:val="none" w:sz="0" w:space="0" w:color="auto"/>
      </w:divBdr>
    </w:div>
    <w:div w:id="320159677">
      <w:bodyDiv w:val="1"/>
      <w:marLeft w:val="0"/>
      <w:marRight w:val="0"/>
      <w:marTop w:val="0"/>
      <w:marBottom w:val="0"/>
      <w:divBdr>
        <w:top w:val="none" w:sz="0" w:space="0" w:color="auto"/>
        <w:left w:val="none" w:sz="0" w:space="0" w:color="auto"/>
        <w:bottom w:val="none" w:sz="0" w:space="0" w:color="auto"/>
        <w:right w:val="none" w:sz="0" w:space="0" w:color="auto"/>
      </w:divBdr>
    </w:div>
    <w:div w:id="357976018">
      <w:bodyDiv w:val="1"/>
      <w:marLeft w:val="0"/>
      <w:marRight w:val="0"/>
      <w:marTop w:val="0"/>
      <w:marBottom w:val="0"/>
      <w:divBdr>
        <w:top w:val="none" w:sz="0" w:space="0" w:color="auto"/>
        <w:left w:val="none" w:sz="0" w:space="0" w:color="auto"/>
        <w:bottom w:val="none" w:sz="0" w:space="0" w:color="auto"/>
        <w:right w:val="none" w:sz="0" w:space="0" w:color="auto"/>
      </w:divBdr>
    </w:div>
    <w:div w:id="590894160">
      <w:bodyDiv w:val="1"/>
      <w:marLeft w:val="0"/>
      <w:marRight w:val="0"/>
      <w:marTop w:val="0"/>
      <w:marBottom w:val="0"/>
      <w:divBdr>
        <w:top w:val="none" w:sz="0" w:space="0" w:color="auto"/>
        <w:left w:val="none" w:sz="0" w:space="0" w:color="auto"/>
        <w:bottom w:val="none" w:sz="0" w:space="0" w:color="auto"/>
        <w:right w:val="none" w:sz="0" w:space="0" w:color="auto"/>
      </w:divBdr>
      <w:divsChild>
        <w:div w:id="9067554">
          <w:marLeft w:val="547"/>
          <w:marRight w:val="0"/>
          <w:marTop w:val="0"/>
          <w:marBottom w:val="0"/>
          <w:divBdr>
            <w:top w:val="none" w:sz="0" w:space="0" w:color="auto"/>
            <w:left w:val="none" w:sz="0" w:space="0" w:color="auto"/>
            <w:bottom w:val="none" w:sz="0" w:space="0" w:color="auto"/>
            <w:right w:val="none" w:sz="0" w:space="0" w:color="auto"/>
          </w:divBdr>
        </w:div>
        <w:div w:id="1430200960">
          <w:marLeft w:val="1166"/>
          <w:marRight w:val="0"/>
          <w:marTop w:val="0"/>
          <w:marBottom w:val="0"/>
          <w:divBdr>
            <w:top w:val="none" w:sz="0" w:space="0" w:color="auto"/>
            <w:left w:val="none" w:sz="0" w:space="0" w:color="auto"/>
            <w:bottom w:val="none" w:sz="0" w:space="0" w:color="auto"/>
            <w:right w:val="none" w:sz="0" w:space="0" w:color="auto"/>
          </w:divBdr>
        </w:div>
      </w:divsChild>
    </w:div>
    <w:div w:id="629018241">
      <w:bodyDiv w:val="1"/>
      <w:marLeft w:val="0"/>
      <w:marRight w:val="0"/>
      <w:marTop w:val="0"/>
      <w:marBottom w:val="0"/>
      <w:divBdr>
        <w:top w:val="none" w:sz="0" w:space="0" w:color="auto"/>
        <w:left w:val="none" w:sz="0" w:space="0" w:color="auto"/>
        <w:bottom w:val="none" w:sz="0" w:space="0" w:color="auto"/>
        <w:right w:val="none" w:sz="0" w:space="0" w:color="auto"/>
      </w:divBdr>
    </w:div>
    <w:div w:id="636224634">
      <w:bodyDiv w:val="1"/>
      <w:marLeft w:val="0"/>
      <w:marRight w:val="0"/>
      <w:marTop w:val="0"/>
      <w:marBottom w:val="0"/>
      <w:divBdr>
        <w:top w:val="none" w:sz="0" w:space="0" w:color="auto"/>
        <w:left w:val="none" w:sz="0" w:space="0" w:color="auto"/>
        <w:bottom w:val="none" w:sz="0" w:space="0" w:color="auto"/>
        <w:right w:val="none" w:sz="0" w:space="0" w:color="auto"/>
      </w:divBdr>
    </w:div>
    <w:div w:id="1043791924">
      <w:bodyDiv w:val="1"/>
      <w:marLeft w:val="0"/>
      <w:marRight w:val="0"/>
      <w:marTop w:val="0"/>
      <w:marBottom w:val="0"/>
      <w:divBdr>
        <w:top w:val="none" w:sz="0" w:space="0" w:color="auto"/>
        <w:left w:val="none" w:sz="0" w:space="0" w:color="auto"/>
        <w:bottom w:val="none" w:sz="0" w:space="0" w:color="auto"/>
        <w:right w:val="none" w:sz="0" w:space="0" w:color="auto"/>
      </w:divBdr>
      <w:divsChild>
        <w:div w:id="1775319290">
          <w:marLeft w:val="360"/>
          <w:marRight w:val="0"/>
          <w:marTop w:val="200"/>
          <w:marBottom w:val="0"/>
          <w:divBdr>
            <w:top w:val="none" w:sz="0" w:space="0" w:color="auto"/>
            <w:left w:val="none" w:sz="0" w:space="0" w:color="auto"/>
            <w:bottom w:val="none" w:sz="0" w:space="0" w:color="auto"/>
            <w:right w:val="none" w:sz="0" w:space="0" w:color="auto"/>
          </w:divBdr>
        </w:div>
        <w:div w:id="499278890">
          <w:marLeft w:val="360"/>
          <w:marRight w:val="0"/>
          <w:marTop w:val="200"/>
          <w:marBottom w:val="0"/>
          <w:divBdr>
            <w:top w:val="none" w:sz="0" w:space="0" w:color="auto"/>
            <w:left w:val="none" w:sz="0" w:space="0" w:color="auto"/>
            <w:bottom w:val="none" w:sz="0" w:space="0" w:color="auto"/>
            <w:right w:val="none" w:sz="0" w:space="0" w:color="auto"/>
          </w:divBdr>
        </w:div>
        <w:div w:id="2030713152">
          <w:marLeft w:val="360"/>
          <w:marRight w:val="0"/>
          <w:marTop w:val="200"/>
          <w:marBottom w:val="0"/>
          <w:divBdr>
            <w:top w:val="none" w:sz="0" w:space="0" w:color="auto"/>
            <w:left w:val="none" w:sz="0" w:space="0" w:color="auto"/>
            <w:bottom w:val="none" w:sz="0" w:space="0" w:color="auto"/>
            <w:right w:val="none" w:sz="0" w:space="0" w:color="auto"/>
          </w:divBdr>
        </w:div>
        <w:div w:id="280889339">
          <w:marLeft w:val="360"/>
          <w:marRight w:val="0"/>
          <w:marTop w:val="200"/>
          <w:marBottom w:val="0"/>
          <w:divBdr>
            <w:top w:val="none" w:sz="0" w:space="0" w:color="auto"/>
            <w:left w:val="none" w:sz="0" w:space="0" w:color="auto"/>
            <w:bottom w:val="none" w:sz="0" w:space="0" w:color="auto"/>
            <w:right w:val="none" w:sz="0" w:space="0" w:color="auto"/>
          </w:divBdr>
        </w:div>
      </w:divsChild>
    </w:div>
    <w:div w:id="1291982335">
      <w:bodyDiv w:val="1"/>
      <w:marLeft w:val="0"/>
      <w:marRight w:val="0"/>
      <w:marTop w:val="0"/>
      <w:marBottom w:val="0"/>
      <w:divBdr>
        <w:top w:val="none" w:sz="0" w:space="0" w:color="auto"/>
        <w:left w:val="none" w:sz="0" w:space="0" w:color="auto"/>
        <w:bottom w:val="none" w:sz="0" w:space="0" w:color="auto"/>
        <w:right w:val="none" w:sz="0" w:space="0" w:color="auto"/>
      </w:divBdr>
    </w:div>
    <w:div w:id="1582564950">
      <w:bodyDiv w:val="1"/>
      <w:marLeft w:val="0"/>
      <w:marRight w:val="0"/>
      <w:marTop w:val="0"/>
      <w:marBottom w:val="0"/>
      <w:divBdr>
        <w:top w:val="none" w:sz="0" w:space="0" w:color="auto"/>
        <w:left w:val="none" w:sz="0" w:space="0" w:color="auto"/>
        <w:bottom w:val="none" w:sz="0" w:space="0" w:color="auto"/>
        <w:right w:val="none" w:sz="0" w:space="0" w:color="auto"/>
      </w:divBdr>
    </w:div>
    <w:div w:id="2015918860">
      <w:bodyDiv w:val="1"/>
      <w:marLeft w:val="0"/>
      <w:marRight w:val="0"/>
      <w:marTop w:val="0"/>
      <w:marBottom w:val="0"/>
      <w:divBdr>
        <w:top w:val="none" w:sz="0" w:space="0" w:color="auto"/>
        <w:left w:val="none" w:sz="0" w:space="0" w:color="auto"/>
        <w:bottom w:val="none" w:sz="0" w:space="0" w:color="auto"/>
        <w:right w:val="none" w:sz="0" w:space="0" w:color="auto"/>
      </w:divBdr>
    </w:div>
    <w:div w:id="212985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esterreich.gv.at/themen/leben_in_oesterreich/titel_und_auszeichnungen/1.html" TargetMode="External"/><Relationship Id="rId18" Type="http://schemas.openxmlformats.org/officeDocument/2006/relationships/footer" Target="footer1.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comments" Target="comments.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orschung.boku.ac.at/fis/suchen.personen?sprache_in=en&amp;menue_id_in=100&amp;id_in=" TargetMode="External"/><Relationship Id="rId29" Type="http://schemas.openxmlformats.org/officeDocument/2006/relationships/image" Target="media/image8.png"/><Relationship Id="rId11" Type="http://schemas.openxmlformats.org/officeDocument/2006/relationships/image" Target="media/image2.jpeg"/><Relationship Id="rId24" Type="http://schemas.microsoft.com/office/2018/08/relationships/commentsExtensible" Target="commentsExtensible.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www.boku.ac.at/18929.html" TargetMode="External"/><Relationship Id="rId19" Type="http://schemas.openxmlformats.org/officeDocument/2006/relationships/hyperlink" Target="https://oeawi.at/en/guidelines/" TargetMode="External"/><Relationship Id="rId31" Type="http://schemas.openxmlformats.org/officeDocument/2006/relationships/image" Target="media/image10.png"/><Relationship Id="rId44" Type="http://schemas.openxmlformats.org/officeDocument/2006/relationships/image" Target="media/image23.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boku.ac.at/18929.html" TargetMode="External"/><Relationship Id="rId14" Type="http://schemas.openxmlformats.org/officeDocument/2006/relationships/hyperlink" Target="https://www.bmbwf.gv.at/Themen/HS-Uni/Studium/Anerkennung/Akademische-Grade.html" TargetMode="External"/><Relationship Id="rId22" Type="http://schemas.microsoft.com/office/2011/relationships/commentsExtended" Target="commentsExtended.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yperlink" Target="https://forschung.boku.ac.at/fis/suchen.orgeinheit_uebersicht?sprache_in=en&amp;menue_id_in=201&amp;id_in=H811"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oku.ac.at/studienangebot?selectedTypes=group" TargetMode="External"/><Relationship Id="rId23" Type="http://schemas.microsoft.com/office/2016/09/relationships/commentsIds" Target="commentsIds.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95DFA1-58B3-404A-8F32-DDBA9CBF5175}">
  <we:reference id="wa104382081" version="1.35.0.0" store="en-US" storeType="OMEX"/>
  <we:alternateReferences>
    <we:reference id="wa104382081" version="1.35.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CCF20-A638-473B-ADD2-5415BA6BB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51</Pages>
  <Words>25175</Words>
  <Characters>143501</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Dellagiacoma</dc:creator>
  <cp:keywords/>
  <dc:description/>
  <cp:lastModifiedBy>Fabrizio Dellagiacoma</cp:lastModifiedBy>
  <cp:revision>13</cp:revision>
  <dcterms:created xsi:type="dcterms:W3CDTF">2022-03-12T11:40:00Z</dcterms:created>
  <dcterms:modified xsi:type="dcterms:W3CDTF">2022-03-2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4899c-f406-3e94-a1d2-59644102883f</vt:lpwstr>
  </property>
  <property fmtid="{D5CDD505-2E9C-101B-9397-08002B2CF9AE}" pid="24" name="Mendeley Citation Style_1">
    <vt:lpwstr>http://www.zotero.org/styles/nature</vt:lpwstr>
  </property>
</Properties>
</file>